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4101" w:rsidRDefault="002500FC" w:rsidP="00E027B0">
      <w:pPr>
        <w:pStyle w:val="cn"/>
        <w:tabs>
          <w:tab w:val="left" w:pos="4536"/>
        </w:tabs>
      </w:pPr>
      <w:bookmarkStart w:id="0" w:name="_Toc419394512"/>
      <w:bookmarkStart w:id="1" w:name="_Toc422127052"/>
      <w:r>
        <w:rPr>
          <w:noProof/>
        </w:rPr>
        <w:drawing>
          <wp:inline distT="0" distB="0" distL="0" distR="0">
            <wp:extent cx="6093460" cy="777875"/>
            <wp:effectExtent l="19050" t="0" r="2540" b="0"/>
            <wp:docPr id="1" name="Рисунок 1" descr="D:\Jurist\DataJur\Legi_Rom\HG\A14\gguver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ist\DataJur\Legi_Rom\HG\A14\gguvern.gif"/>
                    <pic:cNvPicPr>
                      <a:picLocks noChangeAspect="1" noChangeArrowheads="1"/>
                    </pic:cNvPicPr>
                  </pic:nvPicPr>
                  <pic:blipFill>
                    <a:blip r:link="rId9"/>
                    <a:srcRect/>
                    <a:stretch>
                      <a:fillRect/>
                    </a:stretch>
                  </pic:blipFill>
                  <pic:spPr bwMode="auto">
                    <a:xfrm>
                      <a:off x="0" y="0"/>
                      <a:ext cx="6093460" cy="777875"/>
                    </a:xfrm>
                    <a:prstGeom prst="rect">
                      <a:avLst/>
                    </a:prstGeom>
                    <a:noFill/>
                    <a:ln w="9525">
                      <a:noFill/>
                      <a:miter lim="800000"/>
                      <a:headEnd/>
                      <a:tailEnd/>
                    </a:ln>
                  </pic:spPr>
                </pic:pic>
              </a:graphicData>
            </a:graphic>
          </wp:inline>
        </w:drawing>
      </w:r>
    </w:p>
    <w:p w:rsidR="00494101" w:rsidRPr="00494101" w:rsidRDefault="00494101" w:rsidP="00494101">
      <w:pPr>
        <w:pStyle w:val="tt"/>
        <w:rPr>
          <w:lang w:val="en-US"/>
        </w:rPr>
      </w:pPr>
      <w:r w:rsidRPr="00494101">
        <w:rPr>
          <w:lang w:val="en-US"/>
        </w:rPr>
        <w:t xml:space="preserve">H O T Ă R Î R E </w:t>
      </w:r>
    </w:p>
    <w:p w:rsidR="00494101" w:rsidRPr="00494101" w:rsidRDefault="00494101" w:rsidP="00494101">
      <w:pPr>
        <w:pStyle w:val="tt"/>
        <w:rPr>
          <w:lang w:val="en-US"/>
        </w:rPr>
      </w:pPr>
      <w:proofErr w:type="gramStart"/>
      <w:r w:rsidRPr="00494101">
        <w:rPr>
          <w:lang w:val="en-US"/>
        </w:rPr>
        <w:t>cu</w:t>
      </w:r>
      <w:proofErr w:type="gramEnd"/>
      <w:r w:rsidRPr="00494101">
        <w:rPr>
          <w:lang w:val="en-US"/>
        </w:rPr>
        <w:t xml:space="preserve"> privire la aprobarea Strategiei </w:t>
      </w:r>
      <w:r>
        <w:rPr>
          <w:lang w:val="en-US"/>
        </w:rPr>
        <w:t xml:space="preserve">sectoriale </w:t>
      </w:r>
      <w:r w:rsidR="00ED0C7F">
        <w:rPr>
          <w:lang w:val="en-US"/>
        </w:rPr>
        <w:t xml:space="preserve">de adaptare a sistemului </w:t>
      </w:r>
      <w:r w:rsidRPr="00494101">
        <w:rPr>
          <w:lang w:val="en-US"/>
        </w:rPr>
        <w:t xml:space="preserve">de </w:t>
      </w:r>
      <w:r>
        <w:rPr>
          <w:lang w:val="en-US"/>
        </w:rPr>
        <w:t xml:space="preserve">sănătate la schimbările climatice pentru anii </w:t>
      </w:r>
      <w:r w:rsidRPr="00494101">
        <w:rPr>
          <w:lang w:val="en-US"/>
        </w:rPr>
        <w:t>201</w:t>
      </w:r>
      <w:r>
        <w:rPr>
          <w:lang w:val="en-US"/>
        </w:rPr>
        <w:t>8</w:t>
      </w:r>
      <w:r w:rsidRPr="00494101">
        <w:rPr>
          <w:lang w:val="en-US"/>
        </w:rPr>
        <w:t xml:space="preserve"> – 202</w:t>
      </w:r>
      <w:r>
        <w:rPr>
          <w:lang w:val="en-US"/>
        </w:rPr>
        <w:t>2</w:t>
      </w:r>
    </w:p>
    <w:p w:rsidR="00494101" w:rsidRPr="00494101" w:rsidRDefault="00494101" w:rsidP="00494101">
      <w:pPr>
        <w:pStyle w:val="cn"/>
        <w:rPr>
          <w:b/>
          <w:bCs/>
          <w:lang w:val="en-US"/>
        </w:rPr>
      </w:pPr>
      <w:r w:rsidRPr="00494101">
        <w:rPr>
          <w:b/>
          <w:bCs/>
          <w:lang w:val="en-US"/>
        </w:rPr>
        <w:t> </w:t>
      </w:r>
    </w:p>
    <w:p w:rsidR="00494101" w:rsidRPr="00494101" w:rsidRDefault="00494101" w:rsidP="00494101">
      <w:pPr>
        <w:pStyle w:val="cn"/>
        <w:rPr>
          <w:lang w:val="en-US"/>
        </w:rPr>
      </w:pPr>
    </w:p>
    <w:p w:rsidR="00494101" w:rsidRPr="009774A6" w:rsidRDefault="00494101" w:rsidP="009774A6">
      <w:pPr>
        <w:ind w:firstLine="709"/>
        <w:rPr>
          <w:rFonts w:ascii="Times New Roman" w:hAnsi="Times New Roman"/>
          <w:sz w:val="28"/>
          <w:szCs w:val="28"/>
        </w:rPr>
      </w:pPr>
      <w:r w:rsidRPr="009774A6">
        <w:rPr>
          <w:rFonts w:ascii="Times New Roman" w:hAnsi="Times New Roman"/>
          <w:sz w:val="28"/>
          <w:szCs w:val="28"/>
        </w:rPr>
        <w:t>În scopul dezvoltării capacităților s</w:t>
      </w:r>
      <w:r w:rsidR="00ED0C7F">
        <w:rPr>
          <w:rFonts w:ascii="Times New Roman" w:hAnsi="Times New Roman"/>
          <w:sz w:val="28"/>
          <w:szCs w:val="28"/>
        </w:rPr>
        <w:t>istemului</w:t>
      </w:r>
      <w:r w:rsidRPr="009774A6">
        <w:rPr>
          <w:rFonts w:ascii="Times New Roman" w:hAnsi="Times New Roman"/>
          <w:sz w:val="28"/>
          <w:szCs w:val="28"/>
        </w:rPr>
        <w:t xml:space="preserve"> de sănătate din cadrul Ministerului sănătății, muncii și protecție sociale de adaptare, prevenire, pregătire și răspuns și de creștere a rezilienței și de instituțiilor medicale la efectele schimbărilor climatice, contribuind astfel la îmbunătăţirea și o mai bună protecție a sănătății populației Republicii Moldova, </w:t>
      </w:r>
      <w:r w:rsidR="009774A6">
        <w:rPr>
          <w:rFonts w:ascii="Times New Roman" w:hAnsi="Times New Roman"/>
          <w:sz w:val="28"/>
          <w:szCs w:val="28"/>
        </w:rPr>
        <w:t xml:space="preserve">implementării prevederilor </w:t>
      </w:r>
      <w:r w:rsidR="009774A6" w:rsidRPr="009774A6">
        <w:rPr>
          <w:rFonts w:ascii="Times New Roman" w:hAnsi="Times New Roman"/>
          <w:sz w:val="28"/>
          <w:szCs w:val="28"/>
        </w:rPr>
        <w:t>Strategiei Republicii Moldova de adaptare la schimbarea climei pînă în anul 2020 şi a Planului de acţiuni pentru implementarea acesteia</w:t>
      </w:r>
      <w:r w:rsidR="009774A6">
        <w:rPr>
          <w:rFonts w:ascii="Times New Roman" w:hAnsi="Times New Roman"/>
          <w:sz w:val="28"/>
          <w:szCs w:val="28"/>
        </w:rPr>
        <w:t>, adoptate prin Hotăr</w:t>
      </w:r>
      <w:r w:rsidR="00B64688">
        <w:rPr>
          <w:rFonts w:ascii="Times New Roman" w:hAnsi="Times New Roman"/>
          <w:sz w:val="28"/>
          <w:szCs w:val="28"/>
        </w:rPr>
        <w:t>î</w:t>
      </w:r>
      <w:r w:rsidR="009774A6">
        <w:rPr>
          <w:rFonts w:ascii="Times New Roman" w:hAnsi="Times New Roman"/>
          <w:sz w:val="28"/>
          <w:szCs w:val="28"/>
        </w:rPr>
        <w:t xml:space="preserve">rea Guvernului nr.1009 din 10.12.2014, </w:t>
      </w:r>
      <w:r w:rsidRPr="009774A6">
        <w:rPr>
          <w:rFonts w:ascii="Times New Roman" w:hAnsi="Times New Roman"/>
          <w:sz w:val="28"/>
          <w:szCs w:val="28"/>
        </w:rPr>
        <w:t>Guvernul</w:t>
      </w:r>
    </w:p>
    <w:p w:rsidR="00494101" w:rsidRPr="00494101" w:rsidRDefault="00494101" w:rsidP="00494101">
      <w:pPr>
        <w:pStyle w:val="cb"/>
        <w:rPr>
          <w:sz w:val="28"/>
          <w:szCs w:val="28"/>
          <w:lang w:val="en-US"/>
        </w:rPr>
      </w:pPr>
      <w:r w:rsidRPr="00494101">
        <w:rPr>
          <w:sz w:val="28"/>
          <w:szCs w:val="28"/>
          <w:lang w:val="en-US"/>
        </w:rPr>
        <w:t>HOTĂRĂŞTE:</w:t>
      </w:r>
    </w:p>
    <w:p w:rsidR="00494101" w:rsidRPr="00ED0C7F" w:rsidRDefault="00494101" w:rsidP="00ED0C7F">
      <w:pPr>
        <w:rPr>
          <w:rFonts w:ascii="Times New Roman" w:hAnsi="Times New Roman"/>
          <w:b/>
          <w:sz w:val="28"/>
          <w:szCs w:val="28"/>
        </w:rPr>
      </w:pPr>
      <w:r w:rsidRPr="00ED0C7F">
        <w:rPr>
          <w:rFonts w:ascii="Times New Roman" w:hAnsi="Times New Roman"/>
          <w:b/>
          <w:bCs/>
          <w:sz w:val="28"/>
          <w:szCs w:val="28"/>
        </w:rPr>
        <w:t>1.</w:t>
      </w:r>
      <w:r w:rsidRPr="00ED0C7F">
        <w:rPr>
          <w:rFonts w:ascii="Times New Roman" w:hAnsi="Times New Roman"/>
          <w:sz w:val="28"/>
          <w:szCs w:val="28"/>
        </w:rPr>
        <w:t xml:space="preserve"> Se aprobă Strategia sectorială </w:t>
      </w:r>
      <w:r w:rsidR="00ED0C7F" w:rsidRPr="00ED0C7F">
        <w:rPr>
          <w:rFonts w:ascii="Times New Roman" w:hAnsi="Times New Roman"/>
          <w:sz w:val="28"/>
          <w:szCs w:val="28"/>
        </w:rPr>
        <w:t>de adaptare a Sistemului de sănătate la Schimbările climatice pentru anii 2018-2022</w:t>
      </w:r>
      <w:r w:rsidRPr="00ED0C7F">
        <w:rPr>
          <w:rFonts w:ascii="Times New Roman" w:hAnsi="Times New Roman"/>
          <w:sz w:val="28"/>
          <w:szCs w:val="28"/>
        </w:rPr>
        <w:t>, conform anexei la prezenta hotărâre.</w:t>
      </w:r>
    </w:p>
    <w:p w:rsidR="00560877" w:rsidRDefault="00494101" w:rsidP="009774A6">
      <w:pPr>
        <w:pStyle w:val="af1"/>
        <w:jc w:val="both"/>
        <w:rPr>
          <w:sz w:val="28"/>
          <w:szCs w:val="28"/>
        </w:rPr>
      </w:pPr>
      <w:r w:rsidRPr="00494101">
        <w:rPr>
          <w:b/>
          <w:bCs/>
          <w:sz w:val="28"/>
          <w:szCs w:val="28"/>
        </w:rPr>
        <w:t>2.</w:t>
      </w:r>
      <w:r w:rsidRPr="00494101">
        <w:rPr>
          <w:sz w:val="28"/>
          <w:szCs w:val="28"/>
        </w:rPr>
        <w:t xml:space="preserve"> </w:t>
      </w:r>
      <w:r w:rsidR="00560877" w:rsidRPr="00494101">
        <w:rPr>
          <w:sz w:val="28"/>
          <w:szCs w:val="28"/>
        </w:rPr>
        <w:t xml:space="preserve">Ministerul </w:t>
      </w:r>
      <w:r w:rsidR="00560877">
        <w:rPr>
          <w:sz w:val="28"/>
          <w:szCs w:val="28"/>
        </w:rPr>
        <w:t xml:space="preserve">sănătății, muncii și protecției sociale va asigura implementare acțiunilor de care este responsabil, va coordona implementarea acțiunilor de implementare a Strategiei, </w:t>
      </w:r>
      <w:r w:rsidR="00560877" w:rsidRPr="00494101">
        <w:rPr>
          <w:sz w:val="28"/>
          <w:szCs w:val="28"/>
        </w:rPr>
        <w:t xml:space="preserve">va monitoriza şi va prezenta Guvernului, pînă la data de 15 </w:t>
      </w:r>
      <w:r w:rsidR="00560877">
        <w:rPr>
          <w:sz w:val="28"/>
          <w:szCs w:val="28"/>
        </w:rPr>
        <w:t xml:space="preserve">martie </w:t>
      </w:r>
      <w:r w:rsidR="00560877" w:rsidRPr="00494101">
        <w:rPr>
          <w:sz w:val="28"/>
          <w:szCs w:val="28"/>
        </w:rPr>
        <w:t>a anului următor anului de gestiune, raport anual privind procesul de implementare a Strategiei.</w:t>
      </w:r>
    </w:p>
    <w:p w:rsidR="00494101" w:rsidRPr="00494101" w:rsidRDefault="00560877" w:rsidP="009774A6">
      <w:pPr>
        <w:pStyle w:val="af1"/>
        <w:jc w:val="both"/>
        <w:rPr>
          <w:sz w:val="28"/>
          <w:szCs w:val="28"/>
        </w:rPr>
      </w:pPr>
      <w:r>
        <w:rPr>
          <w:sz w:val="28"/>
          <w:szCs w:val="28"/>
        </w:rPr>
        <w:t xml:space="preserve">3. </w:t>
      </w:r>
      <w:r w:rsidR="00494101" w:rsidRPr="00494101">
        <w:rPr>
          <w:sz w:val="28"/>
          <w:szCs w:val="28"/>
        </w:rPr>
        <w:t xml:space="preserve">Ministerele şi alte autorităţi administrative centrale, în limitele competenţelor ce li s-au atribuit, vor asigura realizarea şi vor prezenta anual, pînă la data de 15 </w:t>
      </w:r>
      <w:r>
        <w:rPr>
          <w:sz w:val="28"/>
          <w:szCs w:val="28"/>
        </w:rPr>
        <w:t>februarie</w:t>
      </w:r>
      <w:r w:rsidR="00494101" w:rsidRPr="00494101">
        <w:rPr>
          <w:sz w:val="28"/>
          <w:szCs w:val="28"/>
        </w:rPr>
        <w:t>, Ministerului</w:t>
      </w:r>
      <w:r w:rsidRPr="00560877">
        <w:rPr>
          <w:sz w:val="28"/>
          <w:szCs w:val="28"/>
        </w:rPr>
        <w:t xml:space="preserve"> </w:t>
      </w:r>
      <w:r>
        <w:rPr>
          <w:sz w:val="28"/>
          <w:szCs w:val="28"/>
        </w:rPr>
        <w:t>sănătății, muncii și protecției sociale</w:t>
      </w:r>
      <w:r w:rsidR="00494101" w:rsidRPr="00494101">
        <w:rPr>
          <w:sz w:val="28"/>
          <w:szCs w:val="28"/>
        </w:rPr>
        <w:t xml:space="preserve"> informaţia cu privire la implementarea prevederilor Strategiei </w:t>
      </w:r>
      <w:r w:rsidRPr="00494101">
        <w:rPr>
          <w:sz w:val="28"/>
          <w:szCs w:val="28"/>
        </w:rPr>
        <w:t xml:space="preserve">sectorială de </w:t>
      </w:r>
      <w:r w:rsidR="00ED0C7F" w:rsidRPr="00494101">
        <w:rPr>
          <w:sz w:val="28"/>
          <w:szCs w:val="28"/>
        </w:rPr>
        <w:t xml:space="preserve">de adaptare </w:t>
      </w:r>
      <w:r w:rsidR="00ED0C7F">
        <w:rPr>
          <w:sz w:val="28"/>
          <w:szCs w:val="28"/>
        </w:rPr>
        <w:t xml:space="preserve">a sistemului de </w:t>
      </w:r>
      <w:r w:rsidRPr="00494101">
        <w:rPr>
          <w:sz w:val="28"/>
          <w:szCs w:val="28"/>
        </w:rPr>
        <w:t>sănătate la schimbările climatice  pentru anii 2018-2022</w:t>
      </w:r>
      <w:r w:rsidR="00494101" w:rsidRPr="00494101">
        <w:rPr>
          <w:sz w:val="28"/>
          <w:szCs w:val="28"/>
        </w:rPr>
        <w:t>.</w:t>
      </w:r>
    </w:p>
    <w:p w:rsidR="00494101" w:rsidRPr="00494101" w:rsidRDefault="00560877" w:rsidP="009774A6">
      <w:pPr>
        <w:pStyle w:val="af1"/>
        <w:jc w:val="both"/>
        <w:rPr>
          <w:sz w:val="28"/>
          <w:szCs w:val="28"/>
        </w:rPr>
      </w:pPr>
      <w:r>
        <w:rPr>
          <w:b/>
          <w:bCs/>
          <w:sz w:val="28"/>
          <w:szCs w:val="28"/>
        </w:rPr>
        <w:t>4</w:t>
      </w:r>
      <w:r w:rsidR="00494101" w:rsidRPr="00494101">
        <w:rPr>
          <w:b/>
          <w:bCs/>
          <w:sz w:val="28"/>
          <w:szCs w:val="28"/>
        </w:rPr>
        <w:t>.</w:t>
      </w:r>
      <w:r w:rsidR="00494101" w:rsidRPr="00494101">
        <w:rPr>
          <w:sz w:val="28"/>
          <w:szCs w:val="28"/>
        </w:rPr>
        <w:t xml:space="preserve"> </w:t>
      </w:r>
      <w:r>
        <w:rPr>
          <w:sz w:val="28"/>
          <w:szCs w:val="28"/>
        </w:rPr>
        <w:t xml:space="preserve"> </w:t>
      </w:r>
      <w:r w:rsidR="00494101" w:rsidRPr="00494101">
        <w:rPr>
          <w:sz w:val="28"/>
          <w:szCs w:val="28"/>
        </w:rPr>
        <w:t xml:space="preserve">Controlul asupra executării prezentei hotărîri se pune în sarcina Ministerului </w:t>
      </w:r>
      <w:r>
        <w:rPr>
          <w:sz w:val="28"/>
          <w:szCs w:val="28"/>
        </w:rPr>
        <w:t>sănătății, muncii și protecției sociale</w:t>
      </w:r>
      <w:r w:rsidR="00494101" w:rsidRPr="00494101">
        <w:rPr>
          <w:sz w:val="28"/>
          <w:szCs w:val="28"/>
        </w:rPr>
        <w:t>.</w:t>
      </w:r>
    </w:p>
    <w:p w:rsidR="00494101" w:rsidRPr="00560877" w:rsidRDefault="00494101" w:rsidP="00494101">
      <w:pPr>
        <w:pStyle w:val="sm"/>
        <w:rPr>
          <w:sz w:val="28"/>
          <w:szCs w:val="28"/>
          <w:lang w:val="it-IT"/>
        </w:rPr>
      </w:pPr>
      <w:r w:rsidRPr="00560877">
        <w:rPr>
          <w:sz w:val="28"/>
          <w:szCs w:val="28"/>
          <w:lang w:val="it-IT"/>
        </w:rPr>
        <w:t> </w:t>
      </w:r>
    </w:p>
    <w:tbl>
      <w:tblPr>
        <w:tblW w:w="4943" w:type="pct"/>
        <w:tblInd w:w="567" w:type="dxa"/>
        <w:tblCellMar>
          <w:top w:w="15" w:type="dxa"/>
          <w:left w:w="15" w:type="dxa"/>
          <w:bottom w:w="15" w:type="dxa"/>
          <w:right w:w="15" w:type="dxa"/>
        </w:tblCellMar>
        <w:tblLook w:val="04A0"/>
      </w:tblPr>
      <w:tblGrid>
        <w:gridCol w:w="5562"/>
        <w:gridCol w:w="4066"/>
        <w:gridCol w:w="105"/>
      </w:tblGrid>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PRIM-MINISTRU</w:t>
            </w: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Pavel </w:t>
            </w:r>
            <w:r w:rsidRPr="00E027B0">
              <w:rPr>
                <w:rFonts w:ascii="Times New Roman" w:hAnsi="Times New Roman"/>
                <w:b/>
                <w:bCs/>
                <w:caps/>
                <w:sz w:val="28"/>
                <w:szCs w:val="28"/>
              </w:rPr>
              <w:t>Filip</w:t>
            </w: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br/>
              <w:t>Contrasemnează:</w:t>
            </w:r>
          </w:p>
        </w:tc>
        <w:tc>
          <w:tcPr>
            <w:tcW w:w="2089" w:type="pct"/>
            <w:vAlign w:val="center"/>
            <w:hideMark/>
          </w:tcPr>
          <w:p w:rsidR="00494101" w:rsidRPr="00E027B0" w:rsidRDefault="00494101" w:rsidP="00494101">
            <w:pPr>
              <w:rPr>
                <w:rFonts w:ascii="Times New Roman" w:hAnsi="Times New Roman"/>
                <w:sz w:val="28"/>
                <w:szCs w:val="28"/>
              </w:rPr>
            </w:pP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r>
      <w:tr w:rsidR="00494101" w:rsidRPr="00494101" w:rsidTr="00AA3AC3">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Ministrul sănătăţii, muncii și </w:t>
            </w: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protecției sociale</w:t>
            </w:r>
          </w:p>
        </w:tc>
        <w:tc>
          <w:tcPr>
            <w:tcW w:w="2143" w:type="pct"/>
            <w:gridSpan w:val="2"/>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p w:rsidR="00494101" w:rsidRPr="00E027B0" w:rsidRDefault="00494101" w:rsidP="008D21EA">
            <w:pPr>
              <w:rPr>
                <w:rFonts w:ascii="Times New Roman" w:hAnsi="Times New Roman"/>
                <w:b/>
                <w:bCs/>
                <w:sz w:val="28"/>
                <w:szCs w:val="28"/>
              </w:rPr>
            </w:pPr>
            <w:r w:rsidRPr="00E027B0">
              <w:rPr>
                <w:rFonts w:ascii="Times New Roman" w:hAnsi="Times New Roman"/>
                <w:b/>
                <w:bCs/>
                <w:sz w:val="28"/>
                <w:szCs w:val="28"/>
              </w:rPr>
              <w:t>S</w:t>
            </w:r>
            <w:r w:rsidR="008D21EA">
              <w:rPr>
                <w:rFonts w:ascii="Times New Roman" w:hAnsi="Times New Roman"/>
                <w:b/>
                <w:bCs/>
                <w:sz w:val="28"/>
                <w:szCs w:val="28"/>
              </w:rPr>
              <w:t>v</w:t>
            </w:r>
            <w:r w:rsidRPr="00E027B0">
              <w:rPr>
                <w:rFonts w:ascii="Times New Roman" w:hAnsi="Times New Roman"/>
                <w:b/>
                <w:bCs/>
                <w:sz w:val="28"/>
                <w:szCs w:val="28"/>
              </w:rPr>
              <w:t>e</w:t>
            </w:r>
            <w:r w:rsidR="008D21EA">
              <w:rPr>
                <w:rFonts w:ascii="Times New Roman" w:hAnsi="Times New Roman"/>
                <w:b/>
                <w:bCs/>
                <w:sz w:val="28"/>
                <w:szCs w:val="28"/>
              </w:rPr>
              <w:t>t</w:t>
            </w:r>
            <w:r w:rsidRPr="00E027B0">
              <w:rPr>
                <w:rFonts w:ascii="Times New Roman" w:hAnsi="Times New Roman"/>
                <w:b/>
                <w:bCs/>
                <w:sz w:val="28"/>
                <w:szCs w:val="28"/>
              </w:rPr>
              <w:t>la</w:t>
            </w:r>
            <w:r w:rsidR="008D21EA">
              <w:rPr>
                <w:rFonts w:ascii="Times New Roman" w:hAnsi="Times New Roman"/>
                <w:b/>
                <w:bCs/>
                <w:sz w:val="28"/>
                <w:szCs w:val="28"/>
              </w:rPr>
              <w:t>na</w:t>
            </w:r>
            <w:r w:rsidRPr="00E027B0">
              <w:rPr>
                <w:rFonts w:ascii="Times New Roman" w:hAnsi="Times New Roman"/>
                <w:b/>
                <w:bCs/>
                <w:sz w:val="28"/>
                <w:szCs w:val="28"/>
              </w:rPr>
              <w:t xml:space="preserve"> </w:t>
            </w:r>
            <w:r w:rsidR="008D21EA">
              <w:rPr>
                <w:rFonts w:ascii="Times New Roman" w:hAnsi="Times New Roman"/>
                <w:b/>
                <w:bCs/>
                <w:sz w:val="28"/>
                <w:szCs w:val="28"/>
              </w:rPr>
              <w:t>CEB</w:t>
            </w:r>
            <w:r w:rsidRPr="00E027B0">
              <w:rPr>
                <w:rFonts w:ascii="Times New Roman" w:hAnsi="Times New Roman"/>
                <w:b/>
                <w:bCs/>
                <w:sz w:val="28"/>
                <w:szCs w:val="28"/>
              </w:rPr>
              <w:t>O</w:t>
            </w:r>
            <w:r w:rsidR="008D21EA">
              <w:rPr>
                <w:rFonts w:ascii="Times New Roman" w:hAnsi="Times New Roman"/>
                <w:b/>
                <w:bCs/>
                <w:sz w:val="28"/>
                <w:szCs w:val="28"/>
              </w:rPr>
              <w:t>TA</w:t>
            </w:r>
            <w:r w:rsidRPr="00E027B0">
              <w:rPr>
                <w:rFonts w:ascii="Times New Roman" w:hAnsi="Times New Roman"/>
                <w:b/>
                <w:bCs/>
                <w:sz w:val="28"/>
                <w:szCs w:val="28"/>
              </w:rPr>
              <w:t>R</w:t>
            </w:r>
            <w:r w:rsidR="008D21EA">
              <w:rPr>
                <w:rFonts w:ascii="Times New Roman" w:hAnsi="Times New Roman"/>
                <w:b/>
                <w:bCs/>
                <w:sz w:val="28"/>
                <w:szCs w:val="28"/>
              </w:rPr>
              <w:t>I</w:t>
            </w:r>
            <w:r w:rsidRPr="00E027B0">
              <w:rPr>
                <w:rFonts w:ascii="Times New Roman" w:hAnsi="Times New Roman"/>
                <w:b/>
                <w:bCs/>
                <w:sz w:val="28"/>
                <w:szCs w:val="28"/>
              </w:rPr>
              <w:t xml:space="preserve"> </w:t>
            </w: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Ministrul agriculturii, dezvoltării </w:t>
            </w: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regionale şi mediului</w:t>
            </w: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p w:rsidR="00494101" w:rsidRPr="00E027B0" w:rsidRDefault="00DD6F2A" w:rsidP="00DD6F2A">
            <w:pPr>
              <w:rPr>
                <w:rFonts w:ascii="Times New Roman" w:hAnsi="Times New Roman"/>
                <w:b/>
                <w:bCs/>
                <w:sz w:val="28"/>
                <w:szCs w:val="28"/>
              </w:rPr>
            </w:pPr>
            <w:r>
              <w:rPr>
                <w:rFonts w:ascii="Times New Roman" w:hAnsi="Times New Roman"/>
                <w:b/>
                <w:bCs/>
                <w:sz w:val="28"/>
                <w:szCs w:val="28"/>
              </w:rPr>
              <w:t>Liviu</w:t>
            </w:r>
            <w:r w:rsidR="00494101" w:rsidRPr="00E027B0">
              <w:rPr>
                <w:rFonts w:ascii="Times New Roman" w:hAnsi="Times New Roman"/>
                <w:b/>
                <w:bCs/>
                <w:sz w:val="28"/>
                <w:szCs w:val="28"/>
              </w:rPr>
              <w:t xml:space="preserve"> </w:t>
            </w:r>
            <w:r>
              <w:rPr>
                <w:rFonts w:ascii="Times New Roman" w:hAnsi="Times New Roman"/>
                <w:b/>
                <w:bCs/>
                <w:sz w:val="28"/>
                <w:szCs w:val="28"/>
              </w:rPr>
              <w:t>VOLCONOVICI</w:t>
            </w:r>
            <w:r w:rsidR="00494101" w:rsidRPr="00E027B0">
              <w:rPr>
                <w:rFonts w:ascii="Times New Roman" w:hAnsi="Times New Roman"/>
                <w:b/>
                <w:bCs/>
                <w:sz w:val="28"/>
                <w:szCs w:val="28"/>
              </w:rPr>
              <w:t xml:space="preserve"> </w:t>
            </w:r>
          </w:p>
        </w:tc>
      </w:tr>
    </w:tbl>
    <w:p w:rsidR="008D21EA" w:rsidRDefault="008D21EA" w:rsidP="00787E77">
      <w:pPr>
        <w:jc w:val="right"/>
        <w:rPr>
          <w:rFonts w:ascii="Times New Roman" w:hAnsi="Times New Roman"/>
          <w:b/>
          <w:sz w:val="28"/>
          <w:szCs w:val="28"/>
        </w:rPr>
      </w:pPr>
    </w:p>
    <w:p w:rsidR="00ED0C7F" w:rsidRDefault="00ED0C7F" w:rsidP="00787E77">
      <w:pPr>
        <w:jc w:val="right"/>
        <w:rPr>
          <w:rFonts w:ascii="Times New Roman" w:hAnsi="Times New Roman"/>
          <w:b/>
          <w:sz w:val="28"/>
          <w:szCs w:val="28"/>
        </w:rPr>
      </w:pPr>
    </w:p>
    <w:p w:rsidR="00787E77" w:rsidRDefault="00787E77" w:rsidP="00787E77">
      <w:pPr>
        <w:jc w:val="right"/>
        <w:rPr>
          <w:rFonts w:ascii="Times New Roman" w:hAnsi="Times New Roman"/>
          <w:b/>
          <w:sz w:val="28"/>
          <w:szCs w:val="28"/>
        </w:rPr>
      </w:pPr>
      <w:r>
        <w:rPr>
          <w:rFonts w:ascii="Times New Roman" w:hAnsi="Times New Roman"/>
          <w:b/>
          <w:sz w:val="28"/>
          <w:szCs w:val="28"/>
        </w:rPr>
        <w:lastRenderedPageBreak/>
        <w:t>Anexă la Hotărârea Guvernului</w:t>
      </w:r>
    </w:p>
    <w:p w:rsidR="00787E77" w:rsidRDefault="00787E77" w:rsidP="00787E77">
      <w:pPr>
        <w:jc w:val="right"/>
        <w:rPr>
          <w:rFonts w:ascii="Times New Roman" w:hAnsi="Times New Roman"/>
          <w:b/>
          <w:sz w:val="28"/>
          <w:szCs w:val="28"/>
        </w:rPr>
      </w:pPr>
      <w:r>
        <w:rPr>
          <w:rFonts w:ascii="Times New Roman" w:hAnsi="Times New Roman"/>
          <w:b/>
          <w:sz w:val="28"/>
          <w:szCs w:val="28"/>
        </w:rPr>
        <w:t>Nr. ______ din _________.201</w:t>
      </w:r>
      <w:r w:rsidR="00661B3A">
        <w:rPr>
          <w:rFonts w:ascii="Times New Roman" w:hAnsi="Times New Roman"/>
          <w:b/>
          <w:sz w:val="28"/>
          <w:szCs w:val="28"/>
        </w:rPr>
        <w:t>8</w:t>
      </w:r>
    </w:p>
    <w:p w:rsidR="00787E77" w:rsidRDefault="00787E77" w:rsidP="00F86392">
      <w:pPr>
        <w:rPr>
          <w:rFonts w:ascii="Times New Roman" w:hAnsi="Times New Roman"/>
          <w:b/>
          <w:sz w:val="28"/>
          <w:szCs w:val="28"/>
        </w:rPr>
      </w:pPr>
    </w:p>
    <w:p w:rsidR="007175B6" w:rsidRDefault="007175B6" w:rsidP="00F86392">
      <w:pPr>
        <w:rPr>
          <w:rFonts w:ascii="Times New Roman" w:hAnsi="Times New Roman"/>
          <w:b/>
          <w:sz w:val="28"/>
          <w:szCs w:val="28"/>
        </w:rPr>
      </w:pPr>
      <w:r w:rsidRPr="00C74515">
        <w:rPr>
          <w:rFonts w:ascii="Times New Roman" w:hAnsi="Times New Roman"/>
          <w:b/>
          <w:sz w:val="28"/>
          <w:szCs w:val="28"/>
        </w:rPr>
        <w:t xml:space="preserve">Strategia sectorială de adaptare a Sistemului de sănătate la Schimbările </w:t>
      </w:r>
      <w:r w:rsidR="00806516">
        <w:rPr>
          <w:rFonts w:ascii="Times New Roman" w:hAnsi="Times New Roman"/>
          <w:b/>
          <w:sz w:val="28"/>
          <w:szCs w:val="28"/>
        </w:rPr>
        <w:t>climatic</w:t>
      </w:r>
      <w:r w:rsidR="00C93478">
        <w:rPr>
          <w:rFonts w:ascii="Times New Roman" w:hAnsi="Times New Roman"/>
          <w:b/>
          <w:sz w:val="28"/>
          <w:szCs w:val="28"/>
        </w:rPr>
        <w:t>e</w:t>
      </w:r>
      <w:r w:rsidR="00806516">
        <w:rPr>
          <w:rFonts w:ascii="Times New Roman" w:hAnsi="Times New Roman"/>
          <w:b/>
          <w:sz w:val="28"/>
          <w:szCs w:val="28"/>
        </w:rPr>
        <w:t xml:space="preserve"> pentru anii 2018-2022</w:t>
      </w:r>
    </w:p>
    <w:p w:rsidR="005265EF" w:rsidRDefault="00D97FD2">
      <w:pPr>
        <w:numPr>
          <w:ilvl w:val="0"/>
          <w:numId w:val="39"/>
        </w:numPr>
        <w:autoSpaceDE w:val="0"/>
        <w:autoSpaceDN w:val="0"/>
        <w:adjustRightInd w:val="0"/>
        <w:rPr>
          <w:rFonts w:ascii="Times New Roman" w:hAnsi="Times New Roman"/>
          <w:b/>
          <w:sz w:val="28"/>
          <w:szCs w:val="28"/>
          <w:lang w:val="ro-RO"/>
        </w:rPr>
      </w:pPr>
      <w:r>
        <w:rPr>
          <w:rFonts w:ascii="Times New Roman" w:hAnsi="Times New Roman"/>
          <w:b/>
          <w:sz w:val="28"/>
          <w:szCs w:val="28"/>
          <w:lang w:val="ro-RO"/>
        </w:rPr>
        <w:t xml:space="preserve">Întroducere </w:t>
      </w:r>
    </w:p>
    <w:p w:rsidR="005265EF" w:rsidRDefault="007175B6">
      <w:pPr>
        <w:pStyle w:val="af1"/>
        <w:numPr>
          <w:ilvl w:val="0"/>
          <w:numId w:val="35"/>
        </w:numPr>
        <w:spacing w:before="0" w:beforeAutospacing="0" w:after="0" w:afterAutospacing="0"/>
        <w:ind w:left="0" w:firstLine="709"/>
        <w:jc w:val="both"/>
        <w:rPr>
          <w:rFonts w:ascii="Times New Roman" w:hAnsi="Times New Roman"/>
          <w:sz w:val="28"/>
          <w:szCs w:val="28"/>
        </w:rPr>
      </w:pPr>
      <w:r w:rsidRPr="000047F9">
        <w:rPr>
          <w:rFonts w:ascii="Times New Roman" w:hAnsi="Times New Roman"/>
          <w:sz w:val="28"/>
          <w:szCs w:val="28"/>
          <w:lang w:val="ro-RO"/>
        </w:rPr>
        <w:t xml:space="preserve">Conform </w:t>
      </w:r>
      <w:r w:rsidR="00B354F3" w:rsidRPr="00B354F3">
        <w:rPr>
          <w:rFonts w:ascii="Times New Roman" w:hAnsi="Times New Roman"/>
          <w:sz w:val="28"/>
          <w:szCs w:val="28"/>
          <w:lang w:val="ro-RO"/>
        </w:rPr>
        <w:t>Raportului Naţional de Dezvoltare Umană 2009/2010, Republica Moldova este considerată una dintre cele mai dezavantajate ţări din Europa de Sud Est, cu un înalt grad de vulnerabilitate la schimbările climatice. Fenomenul schimbărilor climatice este recunoscut ca problem</w:t>
      </w:r>
      <w:r w:rsidRPr="000047F9">
        <w:rPr>
          <w:rFonts w:ascii="Times New Roman" w:hAnsi="Times New Roman"/>
          <w:sz w:val="28"/>
          <w:szCs w:val="28"/>
          <w:lang w:val="ro-RO"/>
        </w:rPr>
        <w:t>ă</w:t>
      </w:r>
      <w:r w:rsidR="00B354F3" w:rsidRPr="00B354F3">
        <w:rPr>
          <w:rFonts w:ascii="Times New Roman" w:hAnsi="Times New Roman"/>
          <w:sz w:val="28"/>
          <w:szCs w:val="28"/>
          <w:lang w:val="ro-RO"/>
        </w:rPr>
        <w:t xml:space="preserve"> de importanţă naţională prin adoptarea de către Guvern  </w:t>
      </w:r>
      <w:r w:rsidRPr="000047F9">
        <w:rPr>
          <w:rFonts w:ascii="Times New Roman" w:hAnsi="Times New Roman"/>
          <w:sz w:val="28"/>
          <w:szCs w:val="28"/>
          <w:lang w:val="ro-RO"/>
        </w:rPr>
        <w:t>prin HG nr.1009 din 10.12.2014</w:t>
      </w:r>
      <w:r w:rsidR="00B354F3" w:rsidRPr="00B354F3">
        <w:rPr>
          <w:rFonts w:ascii="Times New Roman" w:hAnsi="Times New Roman"/>
          <w:sz w:val="28"/>
          <w:szCs w:val="28"/>
          <w:lang w:val="ro-RO"/>
        </w:rPr>
        <w:t xml:space="preserve">, a </w:t>
      </w:r>
      <w:r w:rsidRPr="000047F9">
        <w:rPr>
          <w:rFonts w:ascii="Times New Roman" w:hAnsi="Times New Roman"/>
          <w:sz w:val="28"/>
          <w:szCs w:val="28"/>
          <w:lang w:val="ro-RO"/>
        </w:rPr>
        <w:t>Strategiei naționale de adaptare la Schimbările Climatice până în a.2020. Documentul de politici menționat este primul c</w:t>
      </w:r>
      <w:r w:rsidR="00B354F3" w:rsidRPr="00B354F3">
        <w:rPr>
          <w:rFonts w:ascii="Times New Roman" w:hAnsi="Times New Roman"/>
          <w:sz w:val="28"/>
          <w:szCs w:val="28"/>
          <w:lang w:val="ro-RO"/>
        </w:rPr>
        <w:t xml:space="preserve">are cuprinde măsuri integrate şi vaste de adaptare la noile condiţii de climă determinate de schimbările climatice. </w:t>
      </w:r>
    </w:p>
    <w:p w:rsidR="005265EF" w:rsidRDefault="00B354F3">
      <w:pPr>
        <w:pStyle w:val="af1"/>
        <w:numPr>
          <w:ilvl w:val="0"/>
          <w:numId w:val="35"/>
        </w:numPr>
        <w:spacing w:before="0" w:beforeAutospacing="0" w:after="0" w:afterAutospacing="0"/>
        <w:ind w:left="0" w:firstLine="709"/>
        <w:jc w:val="both"/>
        <w:rPr>
          <w:rFonts w:ascii="Times New Roman" w:hAnsi="Times New Roman"/>
          <w:sz w:val="28"/>
          <w:szCs w:val="28"/>
        </w:rPr>
      </w:pPr>
      <w:r w:rsidRPr="00B354F3">
        <w:rPr>
          <w:rFonts w:ascii="Times New Roman" w:hAnsi="Times New Roman"/>
          <w:sz w:val="28"/>
          <w:szCs w:val="28"/>
        </w:rPr>
        <w:t xml:space="preserve">Schimbarea climei afectează toate domeniile de dezvoltare ale unui stat. Ea nu se limitează la un singur sector, de aceea, pentru o activitate </w:t>
      </w:r>
      <w:r w:rsidR="007175B6" w:rsidRPr="000047F9">
        <w:rPr>
          <w:rFonts w:ascii="Times New Roman" w:hAnsi="Times New Roman"/>
          <w:sz w:val="28"/>
          <w:szCs w:val="28"/>
        </w:rPr>
        <w:t>durabilă</w:t>
      </w:r>
      <w:r w:rsidRPr="00B354F3">
        <w:rPr>
          <w:rFonts w:ascii="Times New Roman" w:hAnsi="Times New Roman"/>
          <w:sz w:val="28"/>
          <w:szCs w:val="28"/>
        </w:rPr>
        <w:t xml:space="preserve"> este necesar să se ţină cont de riscurile pe care le poate crea acest fenomen în toate sferele de dezvoltare economică. </w:t>
      </w:r>
      <w:r w:rsidR="007175B6" w:rsidRPr="000047F9">
        <w:rPr>
          <w:rFonts w:ascii="Times New Roman" w:hAnsi="Times New Roman"/>
          <w:sz w:val="28"/>
          <w:szCs w:val="28"/>
        </w:rPr>
        <w:t xml:space="preserve">Deși la nivel național se consideră că agricultura este sectorul cel mai afectat în rezultatul schimbărilor climatice, impactul asupra sectorului de sănătate este de asemenea semnificativ, fiind necesare măsuri de creștere a rezilienței sectorului pentru a răspunde noilor provocări condiționate de fenomenele meteo extreme ca consecință a schimbărilor climatice. </w:t>
      </w:r>
    </w:p>
    <w:p w:rsidR="005265EF" w:rsidRDefault="00B354F3">
      <w:pPr>
        <w:pStyle w:val="af1"/>
        <w:numPr>
          <w:ilvl w:val="0"/>
          <w:numId w:val="35"/>
        </w:numPr>
        <w:ind w:left="0" w:firstLine="360"/>
        <w:jc w:val="both"/>
        <w:rPr>
          <w:sz w:val="28"/>
          <w:szCs w:val="28"/>
        </w:rPr>
      </w:pPr>
      <w:r w:rsidRPr="00B354F3">
        <w:rPr>
          <w:sz w:val="28"/>
          <w:szCs w:val="28"/>
        </w:rPr>
        <w:t xml:space="preserve">Speranţa de viaţă </w:t>
      </w:r>
      <w:r w:rsidR="007175B6">
        <w:rPr>
          <w:sz w:val="28"/>
          <w:szCs w:val="28"/>
        </w:rPr>
        <w:t>la naștere</w:t>
      </w:r>
      <w:r w:rsidRPr="00B354F3">
        <w:rPr>
          <w:sz w:val="28"/>
          <w:szCs w:val="28"/>
        </w:rPr>
        <w:t>, ca</w:t>
      </w:r>
      <w:r w:rsidR="007175B6">
        <w:rPr>
          <w:sz w:val="28"/>
          <w:szCs w:val="28"/>
        </w:rPr>
        <w:t>re este</w:t>
      </w:r>
      <w:r w:rsidRPr="00B354F3">
        <w:rPr>
          <w:sz w:val="28"/>
          <w:szCs w:val="28"/>
        </w:rPr>
        <w:t xml:space="preserve"> </w:t>
      </w:r>
      <w:r w:rsidR="007175B6">
        <w:rPr>
          <w:sz w:val="28"/>
          <w:szCs w:val="28"/>
        </w:rPr>
        <w:t xml:space="preserve">unul din </w:t>
      </w:r>
      <w:r w:rsidRPr="00B354F3">
        <w:rPr>
          <w:sz w:val="28"/>
          <w:szCs w:val="28"/>
        </w:rPr>
        <w:t>indicator</w:t>
      </w:r>
      <w:r w:rsidR="007175B6">
        <w:rPr>
          <w:sz w:val="28"/>
          <w:szCs w:val="28"/>
        </w:rPr>
        <w:t>ii de bază de sănătate al</w:t>
      </w:r>
      <w:r w:rsidRPr="00B354F3">
        <w:rPr>
          <w:sz w:val="28"/>
          <w:szCs w:val="28"/>
        </w:rPr>
        <w:t xml:space="preserve"> stării generale a sănătăţii unei naţiuni. Republica Moldova este în prezent într-o situaţie puţin mai bună decît în perioada de pretranziţie în ceea ce priveşte speranţa de viaţă (în anul 201</w:t>
      </w:r>
      <w:r w:rsidR="0060736D">
        <w:rPr>
          <w:sz w:val="28"/>
          <w:szCs w:val="28"/>
        </w:rPr>
        <w:t>5</w:t>
      </w:r>
      <w:r w:rsidRPr="00B354F3">
        <w:rPr>
          <w:sz w:val="28"/>
          <w:szCs w:val="28"/>
        </w:rPr>
        <w:t>, aceasta constituia 71,</w:t>
      </w:r>
      <w:r w:rsidR="0060736D">
        <w:rPr>
          <w:sz w:val="28"/>
          <w:szCs w:val="28"/>
        </w:rPr>
        <w:t>7</w:t>
      </w:r>
      <w:r w:rsidRPr="00B354F3">
        <w:rPr>
          <w:sz w:val="28"/>
          <w:szCs w:val="28"/>
        </w:rPr>
        <w:t xml:space="preserve"> ani pentru ambele sexe, </w:t>
      </w:r>
      <w:r w:rsidR="0060736D">
        <w:rPr>
          <w:sz w:val="28"/>
          <w:szCs w:val="28"/>
        </w:rPr>
        <w:t xml:space="preserve">inclusiv 67,6 ani pentru bărbați și 75,7 ani pentru femei, </w:t>
      </w:r>
      <w:r w:rsidRPr="00B354F3">
        <w:rPr>
          <w:sz w:val="28"/>
          <w:szCs w:val="28"/>
        </w:rPr>
        <w:t xml:space="preserve">în comparaţie cu anul 1990, cînd constituia 67,9 ani pentru ambele sexe). </w:t>
      </w:r>
    </w:p>
    <w:p w:rsidR="007175B6" w:rsidRPr="000F564D" w:rsidRDefault="00B354F3" w:rsidP="007175B6">
      <w:pPr>
        <w:pStyle w:val="af1"/>
        <w:numPr>
          <w:ilvl w:val="0"/>
          <w:numId w:val="35"/>
        </w:numPr>
        <w:ind w:left="0" w:firstLine="360"/>
        <w:jc w:val="both"/>
        <w:rPr>
          <w:rFonts w:ascii="Times New Roman" w:hAnsi="Times New Roman"/>
          <w:sz w:val="24"/>
          <w:szCs w:val="24"/>
          <w:lang w:val="en-US" w:eastAsia="ru-RU"/>
        </w:rPr>
      </w:pPr>
      <w:r w:rsidRPr="00B354F3">
        <w:rPr>
          <w:sz w:val="28"/>
          <w:szCs w:val="28"/>
        </w:rPr>
        <w:t xml:space="preserve">În timp ce starea generală de sănătate a populaţiei a înregistrat o tendinţă de îmbunătăţire în ultimul deceniu, statisticile comparative arată că situaţia din majoritatea ţărilor de tranziţie s-a îmbunătăţit într-o măsură mai mare decît în Republica Moldova. </w:t>
      </w:r>
    </w:p>
    <w:p w:rsidR="007175B6" w:rsidRPr="000F564D" w:rsidRDefault="007175B6" w:rsidP="007175B6">
      <w:pPr>
        <w:pStyle w:val="af1"/>
        <w:numPr>
          <w:ilvl w:val="0"/>
          <w:numId w:val="35"/>
        </w:numPr>
        <w:ind w:left="0" w:firstLine="360"/>
        <w:jc w:val="both"/>
        <w:rPr>
          <w:rFonts w:ascii="Times New Roman" w:hAnsi="Times New Roman"/>
          <w:sz w:val="24"/>
          <w:szCs w:val="24"/>
          <w:lang w:val="en-US" w:eastAsia="ru-RU"/>
        </w:rPr>
      </w:pPr>
      <w:r>
        <w:rPr>
          <w:sz w:val="28"/>
          <w:szCs w:val="28"/>
        </w:rPr>
        <w:t>S</w:t>
      </w:r>
      <w:r w:rsidR="00B354F3" w:rsidRPr="00B354F3">
        <w:rPr>
          <w:sz w:val="28"/>
          <w:szCs w:val="28"/>
        </w:rPr>
        <w:t>chimbarea climei şi fenomenele climatice extreme au impact direct asupra sănătăţii. Tot</w:t>
      </w:r>
      <w:r>
        <w:rPr>
          <w:sz w:val="28"/>
          <w:szCs w:val="28"/>
        </w:rPr>
        <w:t xml:space="preserve">odată </w:t>
      </w:r>
      <w:r w:rsidR="00B354F3" w:rsidRPr="00B354F3">
        <w:rPr>
          <w:sz w:val="28"/>
          <w:szCs w:val="28"/>
        </w:rPr>
        <w:t xml:space="preserve">acestea pot afecta şi silvicultura, agricultura şi </w:t>
      </w:r>
      <w:r>
        <w:rPr>
          <w:sz w:val="28"/>
          <w:szCs w:val="28"/>
        </w:rPr>
        <w:t>industria</w:t>
      </w:r>
      <w:r w:rsidR="00B354F3" w:rsidRPr="00B354F3">
        <w:rPr>
          <w:sz w:val="28"/>
          <w:szCs w:val="28"/>
        </w:rPr>
        <w:t>, ceea ce ar cauza probleme în ceea ce priveşte securitatea alimentară şi condiţiile sanitare proaste care pot produce, la rîndul lor, efecte serioase asupra sănătăţii, pe termen scurt şi lung. Efectele secetei asupra sănătăţii ar putea, de exemplu, cauza o descreştere a producţiei de alimente şi probleme de alimentaţie a populaţiei, făcîndu-i pe oameni mai vulnerabili la boli.</w:t>
      </w:r>
      <w:r>
        <w:rPr>
          <w:sz w:val="28"/>
          <w:szCs w:val="28"/>
        </w:rPr>
        <w:t xml:space="preserve"> </w:t>
      </w:r>
    </w:p>
    <w:p w:rsidR="007175B6" w:rsidRPr="007175B6" w:rsidRDefault="00B354F3" w:rsidP="007175B6">
      <w:pPr>
        <w:pStyle w:val="af1"/>
        <w:numPr>
          <w:ilvl w:val="0"/>
          <w:numId w:val="35"/>
        </w:numPr>
        <w:ind w:left="0" w:firstLine="360"/>
        <w:jc w:val="both"/>
        <w:rPr>
          <w:rFonts w:ascii="Times New Roman" w:hAnsi="Times New Roman"/>
          <w:sz w:val="24"/>
          <w:szCs w:val="24"/>
          <w:lang w:val="ro-RO" w:eastAsia="ru-RU"/>
        </w:rPr>
      </w:pPr>
      <w:r w:rsidRPr="00B354F3">
        <w:rPr>
          <w:rFonts w:ascii="Times New Roman" w:hAnsi="Times New Roman"/>
          <w:sz w:val="28"/>
          <w:szCs w:val="28"/>
          <w:lang w:val="ro-RO" w:eastAsia="ru-RU"/>
        </w:rPr>
        <w:t xml:space="preserve">Creşterea temperaturilor extreme </w:t>
      </w:r>
      <w:r w:rsidR="007175B6" w:rsidRPr="000F564D">
        <w:rPr>
          <w:rFonts w:ascii="Times New Roman" w:hAnsi="Times New Roman"/>
          <w:sz w:val="28"/>
          <w:szCs w:val="28"/>
          <w:lang w:val="ro-RO" w:eastAsia="ru-RU"/>
        </w:rPr>
        <w:t xml:space="preserve">ar putea </w:t>
      </w:r>
      <w:r w:rsidRPr="00B354F3">
        <w:rPr>
          <w:rFonts w:ascii="Times New Roman" w:hAnsi="Times New Roman"/>
          <w:sz w:val="28"/>
          <w:szCs w:val="28"/>
          <w:lang w:val="ro-RO" w:eastAsia="ru-RU"/>
        </w:rPr>
        <w:t>provoca</w:t>
      </w:r>
      <w:r w:rsidR="007175B6" w:rsidRPr="000F564D">
        <w:rPr>
          <w:rFonts w:ascii="Times New Roman" w:hAnsi="Times New Roman"/>
          <w:sz w:val="28"/>
          <w:szCs w:val="28"/>
          <w:lang w:val="ro-RO" w:eastAsia="ru-RU"/>
        </w:rPr>
        <w:t>, potrivit estimărilor,</w:t>
      </w:r>
      <w:r w:rsidRPr="00B354F3">
        <w:rPr>
          <w:rFonts w:ascii="Times New Roman" w:hAnsi="Times New Roman"/>
          <w:sz w:val="28"/>
          <w:szCs w:val="28"/>
          <w:lang w:val="ro-RO" w:eastAsia="ru-RU"/>
        </w:rPr>
        <w:t xml:space="preserve"> între 30.000 şi 40.000 de decese pe an în deceniul 2030 </w:t>
      </w:r>
      <w:r w:rsidR="007175B6" w:rsidRPr="000F564D">
        <w:rPr>
          <w:rFonts w:ascii="Times New Roman" w:hAnsi="Times New Roman"/>
          <w:sz w:val="28"/>
          <w:szCs w:val="28"/>
          <w:lang w:val="ro-RO" w:eastAsia="ru-RU"/>
        </w:rPr>
        <w:t>–</w:t>
      </w:r>
      <w:r w:rsidRPr="00B354F3">
        <w:rPr>
          <w:rFonts w:ascii="Times New Roman" w:hAnsi="Times New Roman"/>
          <w:sz w:val="28"/>
          <w:szCs w:val="28"/>
          <w:lang w:val="ro-RO" w:eastAsia="ru-RU"/>
        </w:rPr>
        <w:t xml:space="preserve"> 2040</w:t>
      </w:r>
      <w:r w:rsidR="007175B6" w:rsidRPr="000F564D">
        <w:rPr>
          <w:rFonts w:ascii="Times New Roman" w:hAnsi="Times New Roman"/>
          <w:sz w:val="28"/>
          <w:szCs w:val="28"/>
          <w:lang w:val="ro-RO" w:eastAsia="ru-RU"/>
        </w:rPr>
        <w:t>. V</w:t>
      </w:r>
      <w:r w:rsidRPr="00B354F3">
        <w:rPr>
          <w:rFonts w:ascii="Times New Roman" w:hAnsi="Times New Roman"/>
          <w:sz w:val="28"/>
          <w:szCs w:val="28"/>
          <w:lang w:val="ro-RO" w:eastAsia="ru-RU"/>
        </w:rPr>
        <w:t xml:space="preserve">ariaţiile climatice vor provoca tulburări asupra persoanelor cu boli cronice cardiovasculare şi respiratorii, grupurile de populaţie cele mai vulnerabile fiind cei cu </w:t>
      </w:r>
      <w:r w:rsidR="007175B6" w:rsidRPr="000F564D">
        <w:rPr>
          <w:rFonts w:ascii="Times New Roman" w:hAnsi="Times New Roman"/>
          <w:sz w:val="28"/>
          <w:szCs w:val="28"/>
          <w:lang w:val="ro-RO" w:eastAsia="ru-RU"/>
        </w:rPr>
        <w:t>vârste</w:t>
      </w:r>
      <w:r w:rsidRPr="00B354F3">
        <w:rPr>
          <w:rFonts w:ascii="Times New Roman" w:hAnsi="Times New Roman"/>
          <w:sz w:val="28"/>
          <w:szCs w:val="28"/>
          <w:lang w:val="ro-RO" w:eastAsia="ru-RU"/>
        </w:rPr>
        <w:t xml:space="preserve"> de sub 15 ani şi persoanele de peste 75 de ani.</w:t>
      </w:r>
    </w:p>
    <w:p w:rsidR="007175B6" w:rsidRPr="00912FAB" w:rsidRDefault="007175B6" w:rsidP="00912FAB">
      <w:pPr>
        <w:pStyle w:val="af1"/>
        <w:numPr>
          <w:ilvl w:val="0"/>
          <w:numId w:val="35"/>
        </w:numPr>
        <w:ind w:left="0" w:firstLine="360"/>
        <w:jc w:val="both"/>
        <w:rPr>
          <w:sz w:val="28"/>
          <w:szCs w:val="28"/>
        </w:rPr>
      </w:pPr>
      <w:r w:rsidRPr="007175B6">
        <w:rPr>
          <w:sz w:val="28"/>
          <w:szCs w:val="28"/>
        </w:rPr>
        <w:lastRenderedPageBreak/>
        <w:t>Conform</w:t>
      </w:r>
      <w:r>
        <w:t xml:space="preserve"> </w:t>
      </w:r>
      <w:r w:rsidRPr="000047F9">
        <w:rPr>
          <w:rFonts w:ascii="Times New Roman" w:hAnsi="Times New Roman"/>
          <w:sz w:val="28"/>
          <w:szCs w:val="28"/>
          <w:lang w:val="ro-RO"/>
        </w:rPr>
        <w:t>Strategiei naționale de adaptare la Schimbările Climatice până în a.2020</w:t>
      </w:r>
      <w:r w:rsidR="00ED0C7F">
        <w:rPr>
          <w:rFonts w:ascii="Times New Roman" w:hAnsi="Times New Roman"/>
          <w:sz w:val="28"/>
          <w:szCs w:val="28"/>
          <w:lang w:val="ro-RO"/>
        </w:rPr>
        <w:t>,</w:t>
      </w:r>
      <w:r>
        <w:rPr>
          <w:rFonts w:ascii="Times New Roman" w:hAnsi="Times New Roman"/>
          <w:sz w:val="28"/>
          <w:szCs w:val="28"/>
          <w:lang w:val="ro-RO"/>
        </w:rPr>
        <w:t xml:space="preserve"> creșterea frecvenței fenomenelor extreme de vreme ale schimbărilor climatice (valuri de căldură, secetă, inundații), au efecte </w:t>
      </w:r>
      <w:r w:rsidR="00912FAB">
        <w:rPr>
          <w:rFonts w:ascii="Times New Roman" w:hAnsi="Times New Roman"/>
          <w:sz w:val="28"/>
          <w:szCs w:val="28"/>
          <w:lang w:val="ro-RO"/>
        </w:rPr>
        <w:t>semnificative asupra calității vieții, afectând negativ starea de sănătate a populației</w:t>
      </w:r>
      <w:r w:rsidRPr="000047F9">
        <w:rPr>
          <w:rFonts w:ascii="Times New Roman" w:hAnsi="Times New Roman"/>
          <w:sz w:val="28"/>
          <w:szCs w:val="28"/>
          <w:lang w:val="ro-RO"/>
        </w:rPr>
        <w:t xml:space="preserve">. </w:t>
      </w:r>
      <w:r w:rsidRPr="00912FAB">
        <w:rPr>
          <w:sz w:val="28"/>
          <w:szCs w:val="28"/>
        </w:rPr>
        <w:t xml:space="preserve">În </w:t>
      </w:r>
      <w:r w:rsidRPr="00912FAB">
        <w:rPr>
          <w:i/>
          <w:iCs/>
          <w:sz w:val="28"/>
          <w:szCs w:val="28"/>
        </w:rPr>
        <w:t>tabelul 1</w:t>
      </w:r>
      <w:r w:rsidRPr="00912FAB">
        <w:rPr>
          <w:sz w:val="28"/>
          <w:szCs w:val="28"/>
        </w:rPr>
        <w:t xml:space="preserve"> sînt prezentate </w:t>
      </w:r>
      <w:r w:rsidR="00912FAB" w:rsidRPr="00912FAB">
        <w:rPr>
          <w:sz w:val="28"/>
          <w:szCs w:val="28"/>
        </w:rPr>
        <w:t xml:space="preserve">efectele </w:t>
      </w:r>
      <w:r w:rsidRPr="00912FAB">
        <w:rPr>
          <w:sz w:val="28"/>
          <w:szCs w:val="28"/>
        </w:rPr>
        <w:t>directe ale schimbării climei şi consecinţele lor socioeconomice potenţiale, care</w:t>
      </w:r>
      <w:r w:rsidR="00912FAB" w:rsidRPr="00912FAB">
        <w:rPr>
          <w:sz w:val="28"/>
          <w:szCs w:val="28"/>
        </w:rPr>
        <w:t xml:space="preserve"> au impact pe </w:t>
      </w:r>
      <w:r w:rsidRPr="00912FAB">
        <w:rPr>
          <w:sz w:val="28"/>
          <w:szCs w:val="28"/>
        </w:rPr>
        <w:t>sănătate.</w:t>
      </w:r>
    </w:p>
    <w:tbl>
      <w:tblPr>
        <w:tblW w:w="4913" w:type="pct"/>
        <w:jc w:val="center"/>
        <w:tblInd w:w="-1751" w:type="dxa"/>
        <w:tblCellMar>
          <w:top w:w="15" w:type="dxa"/>
          <w:left w:w="15" w:type="dxa"/>
          <w:bottom w:w="15" w:type="dxa"/>
          <w:right w:w="15" w:type="dxa"/>
        </w:tblCellMar>
        <w:tblLook w:val="04A0"/>
      </w:tblPr>
      <w:tblGrid>
        <w:gridCol w:w="3896"/>
        <w:gridCol w:w="3159"/>
        <w:gridCol w:w="2644"/>
      </w:tblGrid>
      <w:tr w:rsidR="007175B6" w:rsidTr="00912FAB">
        <w:trPr>
          <w:jc w:val="center"/>
        </w:trPr>
        <w:tc>
          <w:tcPr>
            <w:tcW w:w="5000" w:type="pct"/>
            <w:gridSpan w:val="3"/>
            <w:tcBorders>
              <w:top w:val="nil"/>
              <w:left w:val="nil"/>
              <w:bottom w:val="nil"/>
              <w:right w:val="nil"/>
            </w:tcBorders>
            <w:tcMar>
              <w:top w:w="15" w:type="dxa"/>
              <w:left w:w="45" w:type="dxa"/>
              <w:bottom w:w="15" w:type="dxa"/>
              <w:right w:w="45" w:type="dxa"/>
            </w:tcMar>
            <w:hideMark/>
          </w:tcPr>
          <w:p w:rsidR="007175B6" w:rsidRPr="008929CF" w:rsidRDefault="00B354F3" w:rsidP="007975AC">
            <w:pPr>
              <w:pStyle w:val="rg"/>
              <w:rPr>
                <w:sz w:val="20"/>
                <w:szCs w:val="20"/>
                <w:lang w:val="en-US"/>
              </w:rPr>
            </w:pPr>
            <w:r w:rsidRPr="00B354F3">
              <w:rPr>
                <w:sz w:val="20"/>
                <w:szCs w:val="20"/>
                <w:lang w:val="en-US"/>
              </w:rPr>
              <w:t> Tabelul 1</w:t>
            </w:r>
            <w:r w:rsidR="007975AC">
              <w:rPr>
                <w:sz w:val="20"/>
                <w:szCs w:val="20"/>
                <w:lang w:val="en-US"/>
              </w:rPr>
              <w:t xml:space="preserve">. </w:t>
            </w:r>
            <w:r w:rsidRPr="00B354F3">
              <w:rPr>
                <w:sz w:val="20"/>
                <w:szCs w:val="20"/>
                <w:lang w:val="en-US"/>
              </w:rPr>
              <w:t>Impactul schimbări</w:t>
            </w:r>
            <w:r w:rsidR="007975AC">
              <w:rPr>
                <w:sz w:val="20"/>
                <w:szCs w:val="20"/>
                <w:lang w:val="en-US"/>
              </w:rPr>
              <w:t>lor</w:t>
            </w:r>
            <w:r w:rsidRPr="00B354F3">
              <w:rPr>
                <w:sz w:val="20"/>
                <w:szCs w:val="20"/>
                <w:lang w:val="en-US"/>
              </w:rPr>
              <w:t xml:space="preserve"> clim</w:t>
            </w:r>
            <w:r w:rsidR="007975AC">
              <w:rPr>
                <w:sz w:val="20"/>
                <w:szCs w:val="20"/>
                <w:lang w:val="en-US"/>
              </w:rPr>
              <w:t>at</w:t>
            </w:r>
            <w:r w:rsidRPr="00B354F3">
              <w:rPr>
                <w:sz w:val="20"/>
                <w:szCs w:val="20"/>
                <w:lang w:val="en-US"/>
              </w:rPr>
              <w:t>i</w:t>
            </w:r>
            <w:r w:rsidR="007975AC">
              <w:rPr>
                <w:sz w:val="20"/>
                <w:szCs w:val="20"/>
                <w:lang w:val="en-US"/>
              </w:rPr>
              <w:t>ce</w:t>
            </w:r>
            <w:r w:rsidRPr="00B354F3">
              <w:rPr>
                <w:sz w:val="20"/>
                <w:szCs w:val="20"/>
                <w:lang w:val="en-US"/>
              </w:rPr>
              <w:t xml:space="preserve"> asupra sferei socio</w:t>
            </w:r>
            <w:r w:rsidR="00E421E3">
              <w:rPr>
                <w:sz w:val="20"/>
                <w:szCs w:val="20"/>
                <w:lang w:val="en-US"/>
              </w:rPr>
              <w:t>-</w:t>
            </w:r>
            <w:r w:rsidRPr="00B354F3">
              <w:rPr>
                <w:sz w:val="20"/>
                <w:szCs w:val="20"/>
                <w:lang w:val="en-US"/>
              </w:rPr>
              <w:t>economice şi asupra sănătăţii populaţiei</w:t>
            </w:r>
          </w:p>
          <w:p w:rsidR="007175B6" w:rsidRPr="00FF084A" w:rsidRDefault="00B354F3" w:rsidP="00415214">
            <w:pPr>
              <w:pStyle w:val="cb"/>
              <w:rPr>
                <w:sz w:val="20"/>
                <w:szCs w:val="20"/>
                <w:lang w:val="en-US"/>
              </w:rPr>
            </w:pPr>
            <w:r w:rsidRPr="00B354F3">
              <w:rPr>
                <w:sz w:val="20"/>
                <w:szCs w:val="20"/>
                <w:lang w:val="en-US"/>
              </w:rPr>
              <w:t> </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Categoria impactului</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Impactul socioeconomic</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Impactul asupra sănătăţii</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 xml:space="preserve">Temperaturi extreme ale aerului şi valuri de căldură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62460" w:rsidRDefault="007175B6" w:rsidP="00415214">
            <w:pPr>
              <w:rPr>
                <w:rFonts w:ascii="Times New Roman" w:hAnsi="Times New Roman"/>
                <w:sz w:val="20"/>
                <w:szCs w:val="20"/>
              </w:rPr>
            </w:pPr>
            <w:r w:rsidRPr="00F7586F">
              <w:rPr>
                <w:rFonts w:ascii="Times New Roman" w:hAnsi="Times New Roman"/>
                <w:sz w:val="20"/>
                <w:szCs w:val="20"/>
              </w:rPr>
              <w:t>Reducerea creşterii economice</w:t>
            </w:r>
            <w:r w:rsidR="00912FAB" w:rsidRPr="00F7586F">
              <w:rPr>
                <w:rFonts w:ascii="Times New Roman" w:hAnsi="Times New Roman"/>
                <w:sz w:val="20"/>
                <w:szCs w:val="20"/>
              </w:rPr>
              <w:t>,</w:t>
            </w:r>
            <w:r w:rsidRPr="00F7586F">
              <w:rPr>
                <w:rFonts w:ascii="Times New Roman" w:hAnsi="Times New Roman"/>
                <w:sz w:val="20"/>
                <w:szCs w:val="20"/>
              </w:rPr>
              <w:t xml:space="preserve"> </w:t>
            </w:r>
            <w:r w:rsidRPr="00F7586F">
              <w:rPr>
                <w:rFonts w:ascii="Times New Roman" w:hAnsi="Times New Roman"/>
                <w:sz w:val="20"/>
                <w:szCs w:val="20"/>
              </w:rPr>
              <w:br/>
            </w:r>
            <w:r w:rsidR="00912FAB" w:rsidRPr="00F7586F">
              <w:rPr>
                <w:rFonts w:ascii="Times New Roman" w:hAnsi="Times New Roman"/>
                <w:sz w:val="20"/>
                <w:szCs w:val="20"/>
              </w:rPr>
              <w:t>Creșterea consumului de energie electric</w:t>
            </w:r>
            <w:r w:rsidR="00462460">
              <w:rPr>
                <w:rFonts w:ascii="Times New Roman" w:hAnsi="Times New Roman"/>
                <w:sz w:val="20"/>
                <w:szCs w:val="20"/>
              </w:rPr>
              <w:t>ă</w:t>
            </w:r>
            <w:r w:rsidR="00912FAB" w:rsidRPr="00F7586F">
              <w:rPr>
                <w:rFonts w:ascii="Times New Roman" w:hAnsi="Times New Roman"/>
                <w:sz w:val="20"/>
                <w:szCs w:val="20"/>
              </w:rPr>
              <w:t xml:space="preserve">, </w:t>
            </w:r>
          </w:p>
          <w:p w:rsidR="00912FAB" w:rsidRPr="00F7586F" w:rsidRDefault="007175B6" w:rsidP="00415214">
            <w:pPr>
              <w:rPr>
                <w:rFonts w:ascii="Times New Roman" w:hAnsi="Times New Roman"/>
                <w:sz w:val="20"/>
                <w:szCs w:val="20"/>
              </w:rPr>
            </w:pPr>
            <w:r w:rsidRPr="00F7586F">
              <w:rPr>
                <w:rFonts w:ascii="Times New Roman" w:hAnsi="Times New Roman"/>
                <w:sz w:val="20"/>
                <w:szCs w:val="20"/>
              </w:rPr>
              <w:t xml:space="preserve">Creşterea </w:t>
            </w:r>
            <w:r w:rsidR="00912FAB" w:rsidRPr="00F7586F">
              <w:rPr>
                <w:rFonts w:ascii="Times New Roman" w:hAnsi="Times New Roman"/>
                <w:sz w:val="20"/>
                <w:szCs w:val="20"/>
              </w:rPr>
              <w:t>riscului de incendii și a nivelului de poluare a aerului,</w:t>
            </w:r>
          </w:p>
          <w:p w:rsidR="00912FAB" w:rsidRPr="00F7586F" w:rsidRDefault="00912FAB" w:rsidP="00415214">
            <w:pPr>
              <w:rPr>
                <w:rFonts w:ascii="Times New Roman" w:hAnsi="Times New Roman"/>
                <w:sz w:val="20"/>
                <w:szCs w:val="20"/>
              </w:rPr>
            </w:pPr>
            <w:r w:rsidRPr="00F7586F">
              <w:rPr>
                <w:rFonts w:ascii="Times New Roman" w:hAnsi="Times New Roman"/>
                <w:sz w:val="20"/>
                <w:szCs w:val="20"/>
              </w:rPr>
              <w:t xml:space="preserve">Creșterea </w:t>
            </w:r>
            <w:r w:rsidR="007175B6" w:rsidRPr="00F7586F">
              <w:rPr>
                <w:rFonts w:ascii="Times New Roman" w:hAnsi="Times New Roman"/>
                <w:sz w:val="20"/>
                <w:szCs w:val="20"/>
              </w:rPr>
              <w:t>incidenţei bolilor, inclusiv a celor transmise prin apă</w:t>
            </w:r>
            <w:r w:rsidRPr="00F7586F">
              <w:rPr>
                <w:rFonts w:ascii="Times New Roman" w:hAnsi="Times New Roman"/>
                <w:sz w:val="20"/>
                <w:szCs w:val="20"/>
              </w:rPr>
              <w:t xml:space="preserve"> și alimente,</w:t>
            </w:r>
          </w:p>
          <w:p w:rsidR="00FE3655" w:rsidRPr="00F7586F" w:rsidRDefault="007175B6" w:rsidP="00912FAB">
            <w:pPr>
              <w:rPr>
                <w:rFonts w:ascii="Times New Roman" w:hAnsi="Times New Roman"/>
                <w:sz w:val="20"/>
                <w:szCs w:val="20"/>
              </w:rPr>
            </w:pPr>
            <w:r w:rsidRPr="00F7586F">
              <w:rPr>
                <w:rFonts w:ascii="Times New Roman" w:hAnsi="Times New Roman"/>
                <w:sz w:val="20"/>
                <w:szCs w:val="20"/>
              </w:rPr>
              <w:t>Creşterea numărului de cazuri de de</w:t>
            </w:r>
            <w:r w:rsidR="00912FAB" w:rsidRPr="00F7586F">
              <w:rPr>
                <w:rFonts w:ascii="Times New Roman" w:hAnsi="Times New Roman"/>
                <w:sz w:val="20"/>
                <w:szCs w:val="20"/>
              </w:rPr>
              <w:t>presii</w:t>
            </w:r>
            <w:r w:rsidR="00FE3655" w:rsidRPr="00F7586F">
              <w:rPr>
                <w:rFonts w:ascii="Times New Roman" w:hAnsi="Times New Roman"/>
                <w:sz w:val="20"/>
                <w:szCs w:val="20"/>
              </w:rPr>
              <w:t>,</w:t>
            </w:r>
            <w:r w:rsidR="00912FAB" w:rsidRPr="00F7586F">
              <w:rPr>
                <w:rFonts w:ascii="Times New Roman" w:hAnsi="Times New Roman"/>
                <w:sz w:val="20"/>
                <w:szCs w:val="20"/>
              </w:rPr>
              <w:t xml:space="preserve"> alte afecțiuni</w:t>
            </w:r>
            <w:r w:rsidRPr="00F7586F">
              <w:rPr>
                <w:rFonts w:ascii="Times New Roman" w:hAnsi="Times New Roman"/>
                <w:sz w:val="20"/>
                <w:szCs w:val="20"/>
              </w:rPr>
              <w:t xml:space="preserve"> mintale şi de comportament din cauza stresului</w:t>
            </w:r>
            <w:r w:rsidR="00FE3655" w:rsidRPr="00F7586F">
              <w:rPr>
                <w:rFonts w:ascii="Times New Roman" w:hAnsi="Times New Roman"/>
                <w:sz w:val="20"/>
                <w:szCs w:val="20"/>
              </w:rPr>
              <w:t>,</w:t>
            </w:r>
          </w:p>
          <w:p w:rsidR="007175B6" w:rsidRPr="00F7586F" w:rsidRDefault="007175B6" w:rsidP="009B3E00">
            <w:pPr>
              <w:rPr>
                <w:rFonts w:ascii="Times New Roman" w:hAnsi="Times New Roman"/>
                <w:sz w:val="20"/>
                <w:szCs w:val="20"/>
              </w:rPr>
            </w:pPr>
            <w:r w:rsidRPr="00F7586F">
              <w:rPr>
                <w:rFonts w:ascii="Times New Roman" w:hAnsi="Times New Roman"/>
                <w:sz w:val="20"/>
                <w:szCs w:val="20"/>
              </w:rPr>
              <w:t xml:space="preserve"> </w:t>
            </w:r>
            <w:r w:rsidR="00912FAB" w:rsidRPr="00F7586F">
              <w:rPr>
                <w:rFonts w:ascii="Times New Roman" w:hAnsi="Times New Roman"/>
                <w:sz w:val="20"/>
                <w:szCs w:val="20"/>
              </w:rPr>
              <w:t>Înrăutățirea condițiilor de trai în locuințe, în special în orașe,</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912FAB" w:rsidP="00912FAB">
            <w:pPr>
              <w:rPr>
                <w:rFonts w:ascii="Times New Roman" w:hAnsi="Times New Roman"/>
                <w:sz w:val="20"/>
                <w:szCs w:val="20"/>
              </w:rPr>
            </w:pPr>
            <w:r w:rsidRPr="00F7586F">
              <w:rPr>
                <w:rFonts w:ascii="Times New Roman" w:hAnsi="Times New Roman"/>
                <w:sz w:val="20"/>
                <w:szCs w:val="20"/>
              </w:rPr>
              <w:t>Creșterea nivelului m</w:t>
            </w:r>
            <w:r w:rsidR="007175B6" w:rsidRPr="00F7586F">
              <w:rPr>
                <w:rFonts w:ascii="Times New Roman" w:hAnsi="Times New Roman"/>
                <w:sz w:val="20"/>
                <w:szCs w:val="20"/>
              </w:rPr>
              <w:t>ortalit</w:t>
            </w:r>
            <w:r w:rsidRPr="00F7586F">
              <w:rPr>
                <w:rFonts w:ascii="Times New Roman" w:hAnsi="Times New Roman"/>
                <w:sz w:val="20"/>
                <w:szCs w:val="20"/>
              </w:rPr>
              <w:t>ății populației,</w:t>
            </w:r>
            <w:r w:rsidR="007175B6" w:rsidRPr="00F7586F">
              <w:rPr>
                <w:rFonts w:ascii="Times New Roman" w:hAnsi="Times New Roman"/>
                <w:sz w:val="20"/>
                <w:szCs w:val="20"/>
              </w:rPr>
              <w:t xml:space="preserve"> </w:t>
            </w:r>
            <w:r w:rsidR="007175B6" w:rsidRPr="00F7586F">
              <w:rPr>
                <w:rFonts w:ascii="Times New Roman" w:hAnsi="Times New Roman"/>
                <w:sz w:val="20"/>
                <w:szCs w:val="20"/>
              </w:rPr>
              <w:br/>
              <w:t xml:space="preserve">Agravarea stării sănătăţii persoanelor cu boli cronice </w:t>
            </w:r>
            <w:r w:rsidR="007175B6" w:rsidRPr="00F7586F">
              <w:rPr>
                <w:rFonts w:ascii="Times New Roman" w:hAnsi="Times New Roman"/>
                <w:sz w:val="20"/>
                <w:szCs w:val="20"/>
              </w:rPr>
              <w:br/>
              <w:t xml:space="preserve">Apariţia schimbărilor în simptomatica bolilor cauzate de alimentaţie </w:t>
            </w:r>
            <w:r w:rsidR="007175B6" w:rsidRPr="00F7586F">
              <w:rPr>
                <w:rFonts w:ascii="Times New Roman" w:hAnsi="Times New Roman"/>
                <w:sz w:val="20"/>
                <w:szCs w:val="20"/>
              </w:rPr>
              <w:br/>
              <w:t xml:space="preserve">Creşterea gradului de răspîndire a bolilor infecţioase </w:t>
            </w:r>
            <w:r w:rsidR="007175B6" w:rsidRPr="00F7586F">
              <w:rPr>
                <w:rFonts w:ascii="Times New Roman" w:hAnsi="Times New Roman"/>
                <w:sz w:val="20"/>
                <w:szCs w:val="20"/>
              </w:rPr>
              <w:br/>
              <w:t xml:space="preserve">Creşterea incidenţei bolilor respiratorii </w:t>
            </w:r>
            <w:r w:rsidR="007175B6" w:rsidRPr="00F7586F">
              <w:rPr>
                <w:rFonts w:ascii="Times New Roman" w:hAnsi="Times New Roman"/>
                <w:sz w:val="20"/>
                <w:szCs w:val="20"/>
              </w:rPr>
              <w:br/>
              <w:t>Creşterea incidenţei bolilor transmise prin vectori</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Inundaţii</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FE3655" w:rsidRPr="00F7586F" w:rsidRDefault="00FE3655" w:rsidP="009B3E00">
            <w:pPr>
              <w:spacing w:after="0"/>
              <w:rPr>
                <w:rFonts w:ascii="Times New Roman" w:hAnsi="Times New Roman"/>
                <w:sz w:val="20"/>
                <w:szCs w:val="20"/>
              </w:rPr>
            </w:pPr>
            <w:r w:rsidRPr="00F7586F">
              <w:rPr>
                <w:rFonts w:ascii="Times New Roman" w:hAnsi="Times New Roman"/>
                <w:sz w:val="20"/>
                <w:szCs w:val="20"/>
              </w:rPr>
              <w:t>Pierderi economice și de suprafețe agricole,</w:t>
            </w:r>
            <w:r w:rsidR="009B3E00" w:rsidRPr="00F7586F">
              <w:rPr>
                <w:rFonts w:ascii="Times New Roman" w:hAnsi="Times New Roman"/>
                <w:sz w:val="20"/>
                <w:szCs w:val="20"/>
              </w:rPr>
              <w:t xml:space="preserve"> reducerea cantității de alimente disponibile</w:t>
            </w:r>
          </w:p>
          <w:p w:rsidR="00FE3655" w:rsidRPr="00F7586F" w:rsidRDefault="00FE3655" w:rsidP="009B3E00">
            <w:pPr>
              <w:spacing w:after="0"/>
              <w:rPr>
                <w:rFonts w:ascii="Times New Roman" w:hAnsi="Times New Roman"/>
                <w:sz w:val="20"/>
                <w:szCs w:val="20"/>
              </w:rPr>
            </w:pPr>
            <w:r w:rsidRPr="00F7586F">
              <w:rPr>
                <w:rFonts w:ascii="Times New Roman" w:hAnsi="Times New Roman"/>
                <w:sz w:val="20"/>
                <w:szCs w:val="20"/>
              </w:rPr>
              <w:t>Poluarea surselor de apă potabilă,</w:t>
            </w:r>
            <w:r w:rsidR="009B3E00" w:rsidRPr="00F7586F">
              <w:rPr>
                <w:rFonts w:ascii="Times New Roman" w:hAnsi="Times New Roman"/>
                <w:sz w:val="20"/>
                <w:szCs w:val="20"/>
              </w:rPr>
              <w:t xml:space="preserve"> lipsa apei de băut și igienă personală</w:t>
            </w:r>
          </w:p>
          <w:p w:rsidR="00FE3655" w:rsidRPr="00F7586F" w:rsidRDefault="00813AF7" w:rsidP="009B3E00">
            <w:pPr>
              <w:spacing w:after="0"/>
              <w:rPr>
                <w:rFonts w:ascii="Times New Roman" w:hAnsi="Times New Roman"/>
                <w:sz w:val="20"/>
                <w:szCs w:val="20"/>
              </w:rPr>
            </w:pPr>
            <w:r w:rsidRPr="00813AF7">
              <w:rPr>
                <w:rStyle w:val="FontStyle12"/>
                <w:b w:val="0"/>
                <w:i w:val="0"/>
                <w:lang w:val="ro-RO" w:eastAsia="ro-RO"/>
              </w:rPr>
              <w:t>înrăutăţirea</w:t>
            </w:r>
            <w:r w:rsidRPr="00F7586F">
              <w:rPr>
                <w:rFonts w:ascii="Times New Roman" w:hAnsi="Times New Roman"/>
                <w:sz w:val="20"/>
                <w:szCs w:val="20"/>
              </w:rPr>
              <w:t xml:space="preserve"> </w:t>
            </w:r>
            <w:r w:rsidR="00FE3655" w:rsidRPr="00F7586F">
              <w:rPr>
                <w:rFonts w:ascii="Times New Roman" w:hAnsi="Times New Roman"/>
                <w:sz w:val="20"/>
                <w:szCs w:val="20"/>
              </w:rPr>
              <w:t>condițiilor de trai, strămutarea</w:t>
            </w:r>
            <w:r w:rsidR="00912FAB" w:rsidRPr="00F7586F">
              <w:rPr>
                <w:rFonts w:ascii="Times New Roman" w:hAnsi="Times New Roman"/>
                <w:sz w:val="20"/>
                <w:szCs w:val="20"/>
              </w:rPr>
              <w:t xml:space="preserve"> populaţi</w:t>
            </w:r>
            <w:r w:rsidR="00FE3655" w:rsidRPr="00F7586F">
              <w:rPr>
                <w:rFonts w:ascii="Times New Roman" w:hAnsi="Times New Roman"/>
                <w:sz w:val="20"/>
                <w:szCs w:val="20"/>
              </w:rPr>
              <w:t>ei,</w:t>
            </w:r>
          </w:p>
          <w:p w:rsidR="007175B6" w:rsidRPr="00F7586F" w:rsidRDefault="00FE3655" w:rsidP="009B3E00">
            <w:pPr>
              <w:spacing w:after="0"/>
              <w:rPr>
                <w:rFonts w:ascii="Times New Roman" w:hAnsi="Times New Roman"/>
                <w:sz w:val="20"/>
                <w:szCs w:val="20"/>
              </w:rPr>
            </w:pPr>
            <w:r w:rsidRPr="00F7586F">
              <w:rPr>
                <w:rFonts w:ascii="Times New Roman" w:hAnsi="Times New Roman"/>
                <w:sz w:val="20"/>
                <w:szCs w:val="20"/>
              </w:rPr>
              <w:t xml:space="preserve"> Creşterea numărului de cazuri de depresii, alte afecțiuni mintale şi de comportament din cauza stresului,</w:t>
            </w:r>
            <w:r w:rsidR="00912FAB" w:rsidRPr="00F7586F">
              <w:rPr>
                <w:rFonts w:ascii="Times New Roman" w:hAnsi="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62460" w:rsidRDefault="007175B6" w:rsidP="00415214">
            <w:pPr>
              <w:rPr>
                <w:rFonts w:ascii="Times New Roman" w:hAnsi="Times New Roman"/>
                <w:sz w:val="20"/>
                <w:szCs w:val="20"/>
              </w:rPr>
            </w:pPr>
            <w:r w:rsidRPr="00F7586F">
              <w:rPr>
                <w:rFonts w:ascii="Times New Roman" w:hAnsi="Times New Roman"/>
                <w:sz w:val="20"/>
                <w:szCs w:val="20"/>
              </w:rPr>
              <w:t>Creşterea numărului de decese şi traumatisme</w:t>
            </w:r>
            <w:r w:rsidR="00462460">
              <w:rPr>
                <w:rFonts w:ascii="Times New Roman" w:hAnsi="Times New Roman"/>
                <w:sz w:val="20"/>
                <w:szCs w:val="20"/>
              </w:rPr>
              <w:t>,</w:t>
            </w:r>
          </w:p>
          <w:p w:rsidR="007175B6" w:rsidRPr="00F7586F" w:rsidRDefault="007175B6" w:rsidP="00415214">
            <w:pPr>
              <w:rPr>
                <w:rFonts w:ascii="Times New Roman" w:hAnsi="Times New Roman"/>
                <w:sz w:val="20"/>
                <w:szCs w:val="20"/>
              </w:rPr>
            </w:pPr>
            <w:r w:rsidRPr="00F7586F">
              <w:rPr>
                <w:rFonts w:ascii="Times New Roman" w:hAnsi="Times New Roman"/>
                <w:sz w:val="20"/>
                <w:szCs w:val="20"/>
              </w:rPr>
              <w:t>Creşterea incidenţei bolilor transmise prin apă</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Secetă</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62460" w:rsidRPr="00F7586F" w:rsidRDefault="00462460" w:rsidP="00462460">
            <w:pPr>
              <w:spacing w:after="0"/>
              <w:rPr>
                <w:rFonts w:ascii="Times New Roman" w:hAnsi="Times New Roman"/>
                <w:sz w:val="20"/>
                <w:szCs w:val="20"/>
              </w:rPr>
            </w:pPr>
            <w:r w:rsidRPr="00F7586F">
              <w:rPr>
                <w:rFonts w:ascii="Times New Roman" w:hAnsi="Times New Roman"/>
                <w:sz w:val="20"/>
                <w:szCs w:val="20"/>
              </w:rPr>
              <w:t>Pierderi economice și de suprafețe agricole, reducerea cantității de alimente disponibile</w:t>
            </w:r>
          </w:p>
          <w:p w:rsidR="00462460" w:rsidRPr="00F7586F" w:rsidRDefault="00462460" w:rsidP="00462460">
            <w:pPr>
              <w:rPr>
                <w:rFonts w:ascii="Times New Roman" w:hAnsi="Times New Roman"/>
                <w:sz w:val="20"/>
                <w:szCs w:val="20"/>
              </w:rPr>
            </w:pPr>
            <w:r w:rsidRPr="00F7586F">
              <w:rPr>
                <w:rFonts w:ascii="Times New Roman" w:hAnsi="Times New Roman"/>
                <w:sz w:val="20"/>
                <w:szCs w:val="20"/>
              </w:rPr>
              <w:t xml:space="preserve">Reducerea creşterii economice, </w:t>
            </w:r>
            <w:r w:rsidRPr="00F7586F">
              <w:rPr>
                <w:rFonts w:ascii="Times New Roman" w:hAnsi="Times New Roman"/>
                <w:sz w:val="20"/>
                <w:szCs w:val="20"/>
              </w:rPr>
              <w:br/>
              <w:t>Creşterea riscului de incendii și a nivelului de poluare a aerului,</w:t>
            </w:r>
          </w:p>
          <w:p w:rsidR="00462460" w:rsidRPr="00F7586F" w:rsidRDefault="00462460" w:rsidP="00462460">
            <w:pPr>
              <w:rPr>
                <w:rFonts w:ascii="Times New Roman" w:hAnsi="Times New Roman"/>
                <w:sz w:val="20"/>
                <w:szCs w:val="20"/>
              </w:rPr>
            </w:pPr>
            <w:r w:rsidRPr="00F7586F">
              <w:rPr>
                <w:rFonts w:ascii="Times New Roman" w:hAnsi="Times New Roman"/>
                <w:sz w:val="20"/>
                <w:szCs w:val="20"/>
              </w:rPr>
              <w:t>Creșterea incidenţei bolilor, inclusiv a celor transmise prin apă și alimente,</w:t>
            </w:r>
          </w:p>
          <w:p w:rsidR="00462460" w:rsidRPr="00F7586F" w:rsidRDefault="00462460" w:rsidP="00462460">
            <w:pPr>
              <w:rPr>
                <w:rFonts w:ascii="Times New Roman" w:hAnsi="Times New Roman"/>
                <w:sz w:val="20"/>
                <w:szCs w:val="20"/>
              </w:rPr>
            </w:pPr>
            <w:r w:rsidRPr="00F7586F">
              <w:rPr>
                <w:rFonts w:ascii="Times New Roman" w:hAnsi="Times New Roman"/>
                <w:sz w:val="20"/>
                <w:szCs w:val="20"/>
              </w:rPr>
              <w:t>Creşterea numărului de cazuri de depresii, alte afecțiuni mintale şi de comportament din cauza stresului,</w:t>
            </w:r>
          </w:p>
          <w:p w:rsidR="007175B6" w:rsidRPr="00F7586F" w:rsidRDefault="00462460" w:rsidP="00462460">
            <w:pPr>
              <w:rPr>
                <w:rFonts w:ascii="Times New Roman" w:hAnsi="Times New Roman"/>
                <w:sz w:val="20"/>
                <w:szCs w:val="20"/>
              </w:rPr>
            </w:pPr>
            <w:r w:rsidRPr="00F7586F">
              <w:rPr>
                <w:rFonts w:ascii="Times New Roman" w:hAnsi="Times New Roman"/>
                <w:sz w:val="20"/>
                <w:szCs w:val="20"/>
              </w:rPr>
              <w:t xml:space="preserve"> Înrăutățirea condițiilor de trai în locuințe, în special în orașe,</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FE3655" w:rsidP="00FE3655">
            <w:pPr>
              <w:rPr>
                <w:rFonts w:ascii="Times New Roman" w:hAnsi="Times New Roman"/>
                <w:sz w:val="20"/>
                <w:szCs w:val="20"/>
              </w:rPr>
            </w:pPr>
            <w:r w:rsidRPr="00F7586F">
              <w:rPr>
                <w:rFonts w:ascii="Times New Roman" w:hAnsi="Times New Roman"/>
                <w:sz w:val="20"/>
                <w:szCs w:val="20"/>
              </w:rPr>
              <w:t>Afectarea securității alimentare și a</w:t>
            </w:r>
            <w:r w:rsidR="007175B6" w:rsidRPr="00F7586F">
              <w:rPr>
                <w:rFonts w:ascii="Times New Roman" w:hAnsi="Times New Roman"/>
                <w:sz w:val="20"/>
                <w:szCs w:val="20"/>
              </w:rPr>
              <w:t>ccentuarea fenomen</w:t>
            </w:r>
            <w:r w:rsidRPr="00F7586F">
              <w:rPr>
                <w:rFonts w:ascii="Times New Roman" w:hAnsi="Times New Roman"/>
                <w:sz w:val="20"/>
                <w:szCs w:val="20"/>
              </w:rPr>
              <w:t xml:space="preserve">elor de malnutriție </w:t>
            </w:r>
            <w:r w:rsidR="007175B6" w:rsidRPr="00F7586F">
              <w:rPr>
                <w:rFonts w:ascii="Times New Roman" w:hAnsi="Times New Roman"/>
                <w:sz w:val="20"/>
                <w:szCs w:val="20"/>
              </w:rPr>
              <w:t>şi subnutriţie</w:t>
            </w:r>
          </w:p>
        </w:tc>
      </w:tr>
    </w:tbl>
    <w:p w:rsidR="007975AC" w:rsidRDefault="007975AC" w:rsidP="007975AC">
      <w:pPr>
        <w:pStyle w:val="af1"/>
        <w:numPr>
          <w:ilvl w:val="0"/>
          <w:numId w:val="35"/>
        </w:numPr>
        <w:ind w:left="0" w:firstLine="360"/>
      </w:pPr>
      <w:r w:rsidRPr="007975AC">
        <w:rPr>
          <w:rFonts w:ascii="Times New Roman" w:hAnsi="Times New Roman"/>
          <w:sz w:val="28"/>
          <w:szCs w:val="28"/>
        </w:rPr>
        <w:t xml:space="preserve">Grupurile de populaţie cele mai vulnerabile la </w:t>
      </w:r>
      <w:r>
        <w:rPr>
          <w:rFonts w:ascii="Times New Roman" w:hAnsi="Times New Roman"/>
          <w:sz w:val="28"/>
          <w:szCs w:val="28"/>
        </w:rPr>
        <w:t xml:space="preserve">fenomenele extreme de vreme </w:t>
      </w:r>
      <w:r w:rsidRPr="007975AC">
        <w:rPr>
          <w:rFonts w:ascii="Times New Roman" w:hAnsi="Times New Roman"/>
          <w:sz w:val="28"/>
          <w:szCs w:val="28"/>
        </w:rPr>
        <w:t xml:space="preserve"> sînt copiii, persoanele în etate şi cele cu boli cronice, cele din grupurile defavorizate şi populaţiile foarte dependente de resursele naturale. În </w:t>
      </w:r>
      <w:r>
        <w:rPr>
          <w:rFonts w:ascii="Times New Roman" w:hAnsi="Times New Roman"/>
          <w:sz w:val="28"/>
          <w:szCs w:val="28"/>
        </w:rPr>
        <w:t xml:space="preserve">tabelul 2 </w:t>
      </w:r>
      <w:r w:rsidRPr="007975AC">
        <w:rPr>
          <w:rFonts w:ascii="Times New Roman" w:hAnsi="Times New Roman"/>
          <w:sz w:val="28"/>
          <w:szCs w:val="28"/>
        </w:rPr>
        <w:t>este prezentată o listă a populaţiilor vulnerabile la schimb</w:t>
      </w:r>
      <w:r>
        <w:rPr>
          <w:rFonts w:ascii="Times New Roman" w:hAnsi="Times New Roman"/>
          <w:sz w:val="28"/>
          <w:szCs w:val="28"/>
        </w:rPr>
        <w:t>ările climatice și pericolul pentru sănătate</w:t>
      </w:r>
      <w:r>
        <w:t>.</w:t>
      </w:r>
    </w:p>
    <w:p w:rsidR="007975AC" w:rsidRDefault="007975AC" w:rsidP="007975AC">
      <w:pPr>
        <w:pStyle w:val="cb"/>
        <w:ind w:left="720"/>
        <w:jc w:val="both"/>
        <w:rPr>
          <w:b w:val="0"/>
          <w:sz w:val="20"/>
          <w:szCs w:val="20"/>
          <w:lang w:val="en-US"/>
        </w:rPr>
      </w:pPr>
      <w:r w:rsidRPr="007975AC">
        <w:rPr>
          <w:b w:val="0"/>
          <w:sz w:val="20"/>
          <w:szCs w:val="20"/>
          <w:lang w:val="en-US"/>
        </w:rPr>
        <w:t xml:space="preserve">Tab.2 </w:t>
      </w:r>
      <w:r w:rsidR="00B354F3" w:rsidRPr="00B354F3">
        <w:rPr>
          <w:b w:val="0"/>
          <w:sz w:val="20"/>
          <w:szCs w:val="20"/>
          <w:lang w:val="en-US"/>
        </w:rPr>
        <w:t xml:space="preserve">Grupurile deosebit de vulnerabile şi sensibile la </w:t>
      </w:r>
      <w:r w:rsidRPr="007975AC">
        <w:rPr>
          <w:b w:val="0"/>
          <w:sz w:val="20"/>
          <w:szCs w:val="20"/>
          <w:lang w:val="en-US"/>
        </w:rPr>
        <w:t>schimbările climatice și riscurile pentru sănătate</w:t>
      </w:r>
    </w:p>
    <w:p w:rsidR="007975AC" w:rsidRPr="007975AC" w:rsidRDefault="007975AC" w:rsidP="007975AC">
      <w:pPr>
        <w:pStyle w:val="cb"/>
        <w:ind w:left="720"/>
        <w:jc w:val="both"/>
        <w:rPr>
          <w:b w:val="0"/>
          <w:sz w:val="20"/>
          <w:szCs w:val="20"/>
          <w:lang w:val="en-US"/>
        </w:rPr>
      </w:pPr>
    </w:p>
    <w:tbl>
      <w:tblPr>
        <w:tblW w:w="4950" w:type="pct"/>
        <w:jc w:val="center"/>
        <w:tblInd w:w="-1822" w:type="dxa"/>
        <w:tblCellMar>
          <w:top w:w="15" w:type="dxa"/>
          <w:left w:w="15" w:type="dxa"/>
          <w:bottom w:w="15" w:type="dxa"/>
          <w:right w:w="15" w:type="dxa"/>
        </w:tblCellMar>
        <w:tblLook w:val="04A0"/>
      </w:tblPr>
      <w:tblGrid>
        <w:gridCol w:w="6815"/>
        <w:gridCol w:w="2957"/>
      </w:tblGrid>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975AC" w:rsidRPr="007A44F1" w:rsidRDefault="007975AC" w:rsidP="00415214">
            <w:pPr>
              <w:jc w:val="center"/>
              <w:rPr>
                <w:rFonts w:ascii="Times New Roman" w:hAnsi="Times New Roman"/>
                <w:b/>
                <w:bCs/>
                <w:sz w:val="20"/>
                <w:szCs w:val="20"/>
              </w:rPr>
            </w:pPr>
            <w:r w:rsidRPr="007A44F1">
              <w:rPr>
                <w:rFonts w:ascii="Times New Roman" w:hAnsi="Times New Roman"/>
                <w:b/>
                <w:bCs/>
                <w:sz w:val="20"/>
                <w:szCs w:val="20"/>
              </w:rPr>
              <w:t>Grupurile deosebit de vulnerabile</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975AC" w:rsidRPr="007A44F1" w:rsidRDefault="007975AC" w:rsidP="007975AC">
            <w:pPr>
              <w:jc w:val="center"/>
              <w:rPr>
                <w:rFonts w:ascii="Times New Roman" w:hAnsi="Times New Roman"/>
                <w:b/>
                <w:bCs/>
                <w:sz w:val="20"/>
                <w:szCs w:val="20"/>
              </w:rPr>
            </w:pPr>
            <w:r w:rsidRPr="007A44F1">
              <w:rPr>
                <w:rFonts w:ascii="Times New Roman" w:hAnsi="Times New Roman"/>
                <w:b/>
                <w:bCs/>
                <w:sz w:val="20"/>
                <w:szCs w:val="20"/>
              </w:rPr>
              <w:t>Pericolul pentru sănătat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lastRenderedPageBreak/>
              <w:t>Persoanele în etate, cu boli cronice, nou-născuţii şi copiii, femeile gravide, săracii din zonele urbane şi rurale,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valurile de căldură</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Copiii, persoanele cu boli cardiace şi pulmonare, cu diabet, sportivii,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calitatea joasă a aerului cauzate de poluar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t>Săracii, femeile gravide, persoanele cu boli cronice, cu limitări de mobilitate şi cognitive</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fenomene climatice extrem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t xml:space="preserve">Persoanele în etate, copiii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transmise prin apă şi aliment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A44F1">
            <w:pPr>
              <w:rPr>
                <w:rFonts w:ascii="Times New Roman" w:hAnsi="Times New Roman"/>
                <w:sz w:val="20"/>
                <w:szCs w:val="20"/>
              </w:rPr>
            </w:pPr>
            <w:r w:rsidRPr="007A44F1">
              <w:rPr>
                <w:rFonts w:ascii="Times New Roman" w:hAnsi="Times New Roman"/>
                <w:sz w:val="20"/>
                <w:szCs w:val="20"/>
              </w:rPr>
              <w:t>Toate categoriile de populație</w:t>
            </w:r>
            <w:r w:rsidR="007A44F1" w:rsidRPr="007A44F1">
              <w:rPr>
                <w:rFonts w:ascii="Times New Roman" w:hAnsi="Times New Roman"/>
                <w:sz w:val="20"/>
                <w:szCs w:val="20"/>
              </w:rPr>
              <w:t>, dar în special copiii,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i/>
                <w:iCs/>
                <w:sz w:val="20"/>
                <w:szCs w:val="20"/>
              </w:rPr>
              <w:t>Boli transmise prin vectori</w:t>
            </w:r>
            <w:r w:rsidR="007A44F1" w:rsidRPr="007A44F1">
              <w:rPr>
                <w:rFonts w:ascii="Times New Roman" w:hAnsi="Times New Roman"/>
                <w:sz w:val="20"/>
                <w:szCs w:val="20"/>
              </w:rPr>
              <w:t xml:space="preserve"> - Boala Lyme, West Nile</w:t>
            </w:r>
          </w:p>
        </w:tc>
      </w:tr>
    </w:tbl>
    <w:p w:rsidR="00D97FD2" w:rsidRDefault="00B354F3" w:rsidP="00D97FD2">
      <w:pPr>
        <w:pStyle w:val="1"/>
        <w:numPr>
          <w:ilvl w:val="0"/>
          <w:numId w:val="39"/>
        </w:numPr>
        <w:rPr>
          <w:rFonts w:ascii="Times New Roman" w:hAnsi="Times New Roman"/>
          <w:lang w:val="ro-RO"/>
        </w:rPr>
      </w:pPr>
      <w:r w:rsidRPr="00B354F3">
        <w:rPr>
          <w:rFonts w:ascii="Times New Roman" w:hAnsi="Times New Roman"/>
          <w:color w:val="auto"/>
          <w:lang w:val="ro-RO"/>
        </w:rPr>
        <w:t>Descrierea situației existente în domeniul schimbărilor climatice și sănătății</w:t>
      </w:r>
      <w:r w:rsidRPr="00B354F3">
        <w:rPr>
          <w:rFonts w:ascii="Times New Roman" w:hAnsi="Times New Roman"/>
          <w:lang w:val="ro-RO"/>
        </w:rPr>
        <w:t xml:space="preserve"> </w:t>
      </w:r>
    </w:p>
    <w:p w:rsidR="004322F9" w:rsidRDefault="004322F9" w:rsidP="004322F9">
      <w:pPr>
        <w:pStyle w:val="af1"/>
        <w:numPr>
          <w:ilvl w:val="0"/>
          <w:numId w:val="35"/>
        </w:numPr>
        <w:ind w:left="0" w:firstLine="360"/>
        <w:jc w:val="both"/>
        <w:rPr>
          <w:rFonts w:ascii="Times New Roman" w:hAnsi="Times New Roman"/>
          <w:sz w:val="28"/>
          <w:szCs w:val="28"/>
        </w:rPr>
      </w:pPr>
      <w:r w:rsidRPr="004322F9">
        <w:rPr>
          <w:rFonts w:ascii="Times New Roman" w:hAnsi="Times New Roman"/>
          <w:sz w:val="28"/>
          <w:szCs w:val="28"/>
        </w:rPr>
        <w:t xml:space="preserve">Conform evaluării vulnerabilităţii </w:t>
      </w:r>
      <w:r>
        <w:rPr>
          <w:rFonts w:ascii="Times New Roman" w:hAnsi="Times New Roman"/>
          <w:sz w:val="28"/>
          <w:szCs w:val="28"/>
        </w:rPr>
        <w:t xml:space="preserve">efectuate în </w:t>
      </w:r>
      <w:r w:rsidRPr="000047F9">
        <w:rPr>
          <w:rFonts w:ascii="Times New Roman" w:hAnsi="Times New Roman"/>
          <w:sz w:val="28"/>
          <w:szCs w:val="28"/>
          <w:lang w:val="ro-RO"/>
        </w:rPr>
        <w:t>Strategi</w:t>
      </w:r>
      <w:r>
        <w:rPr>
          <w:rFonts w:ascii="Times New Roman" w:hAnsi="Times New Roman"/>
          <w:sz w:val="28"/>
          <w:szCs w:val="28"/>
          <w:lang w:val="ro-RO"/>
        </w:rPr>
        <w:t>a</w:t>
      </w:r>
      <w:r w:rsidRPr="000047F9">
        <w:rPr>
          <w:rFonts w:ascii="Times New Roman" w:hAnsi="Times New Roman"/>
          <w:sz w:val="28"/>
          <w:szCs w:val="28"/>
          <w:lang w:val="ro-RO"/>
        </w:rPr>
        <w:t xml:space="preserve"> național</w:t>
      </w:r>
      <w:r>
        <w:rPr>
          <w:rFonts w:ascii="Times New Roman" w:hAnsi="Times New Roman"/>
          <w:sz w:val="28"/>
          <w:szCs w:val="28"/>
          <w:lang w:val="ro-RO"/>
        </w:rPr>
        <w:t>ă</w:t>
      </w:r>
      <w:r w:rsidRPr="000047F9">
        <w:rPr>
          <w:rFonts w:ascii="Times New Roman" w:hAnsi="Times New Roman"/>
          <w:sz w:val="28"/>
          <w:szCs w:val="28"/>
          <w:lang w:val="ro-RO"/>
        </w:rPr>
        <w:t xml:space="preserve"> de adaptare la Schimbările Climatice până în a.2020</w:t>
      </w:r>
      <w:r w:rsidR="00787E77">
        <w:rPr>
          <w:rFonts w:ascii="Times New Roman" w:hAnsi="Times New Roman"/>
          <w:sz w:val="28"/>
          <w:szCs w:val="28"/>
          <w:lang w:val="ro-RO"/>
        </w:rPr>
        <w:t xml:space="preserve"> </w:t>
      </w:r>
      <w:r w:rsidRPr="004322F9">
        <w:rPr>
          <w:rFonts w:ascii="Times New Roman" w:hAnsi="Times New Roman"/>
          <w:sz w:val="28"/>
          <w:szCs w:val="28"/>
        </w:rPr>
        <w:t>sub aspectul riscurilor/avantajelor schimbării climei asupra sănătăţii, cele mai vulnerabile zone ale Republicii Moldova care vor fi afectate de posibila schimbare a climei vor fi municipiul Chişinău, sudul şi parţial centrul ţării, pentru care s-a identificat cel mai mare număr de riscuri cu probabilitate înaltă (</w:t>
      </w:r>
      <w:r w:rsidRPr="004322F9">
        <w:rPr>
          <w:rFonts w:ascii="Times New Roman" w:hAnsi="Times New Roman"/>
          <w:i/>
          <w:iCs/>
          <w:sz w:val="28"/>
          <w:szCs w:val="28"/>
        </w:rPr>
        <w:t xml:space="preserve">tabelul </w:t>
      </w:r>
      <w:r>
        <w:rPr>
          <w:rFonts w:ascii="Times New Roman" w:hAnsi="Times New Roman"/>
          <w:i/>
          <w:iCs/>
          <w:sz w:val="28"/>
          <w:szCs w:val="28"/>
        </w:rPr>
        <w:t>3</w:t>
      </w:r>
      <w:r w:rsidRPr="004322F9">
        <w:rPr>
          <w:rFonts w:ascii="Times New Roman" w:hAnsi="Times New Roman"/>
          <w:sz w:val="28"/>
          <w:szCs w:val="28"/>
        </w:rPr>
        <w:t>).</w:t>
      </w:r>
    </w:p>
    <w:p w:rsidR="004322F9" w:rsidRPr="004322F9" w:rsidRDefault="004322F9" w:rsidP="004322F9">
      <w:pPr>
        <w:pStyle w:val="af1"/>
        <w:ind w:left="360"/>
        <w:jc w:val="both"/>
        <w:rPr>
          <w:rFonts w:ascii="Times New Roman" w:hAnsi="Times New Roman"/>
        </w:rPr>
      </w:pPr>
      <w:r w:rsidRPr="004322F9">
        <w:rPr>
          <w:rFonts w:ascii="Times New Roman" w:hAnsi="Times New Roman"/>
        </w:rPr>
        <w:t>Tab.3 Cuantificarea riscurilor/avantajelor schimbărilor climatice pentru zonele geografice ale Republicii Moldova</w:t>
      </w:r>
    </w:p>
    <w:tbl>
      <w:tblPr>
        <w:tblW w:w="4913" w:type="pct"/>
        <w:jc w:val="center"/>
        <w:tblInd w:w="-1751" w:type="dxa"/>
        <w:tblCellMar>
          <w:top w:w="15" w:type="dxa"/>
          <w:left w:w="15" w:type="dxa"/>
          <w:bottom w:w="15" w:type="dxa"/>
          <w:right w:w="15" w:type="dxa"/>
        </w:tblCellMar>
        <w:tblLook w:val="04A0"/>
      </w:tblPr>
      <w:tblGrid>
        <w:gridCol w:w="894"/>
        <w:gridCol w:w="4731"/>
        <w:gridCol w:w="1009"/>
        <w:gridCol w:w="929"/>
        <w:gridCol w:w="1009"/>
        <w:gridCol w:w="1127"/>
      </w:tblGrid>
      <w:tr w:rsidR="004322F9" w:rsidRPr="004322F9" w:rsidTr="004322F9">
        <w:trPr>
          <w:jc w:val="center"/>
        </w:trPr>
        <w:tc>
          <w:tcPr>
            <w:tcW w:w="2900" w:type="pct"/>
            <w:gridSpan w:val="2"/>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Pr>
                <w:rFonts w:ascii="Times New Roman" w:hAnsi="Times New Roman"/>
                <w:b/>
                <w:bCs/>
                <w:sz w:val="20"/>
                <w:szCs w:val="20"/>
              </w:rPr>
              <w:t>Gradul</w:t>
            </w:r>
            <w:r w:rsidRPr="004322F9">
              <w:rPr>
                <w:rFonts w:ascii="Times New Roman" w:hAnsi="Times New Roman"/>
                <w:b/>
                <w:bCs/>
                <w:sz w:val="20"/>
                <w:szCs w:val="20"/>
              </w:rPr>
              <w:t xml:space="preserve"> riscurilor/ avantajelor</w:t>
            </w:r>
          </w:p>
        </w:tc>
        <w:tc>
          <w:tcPr>
            <w:tcW w:w="520"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Nord</w:t>
            </w:r>
          </w:p>
        </w:tc>
        <w:tc>
          <w:tcPr>
            <w:tcW w:w="479"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Centru</w:t>
            </w:r>
          </w:p>
        </w:tc>
        <w:tc>
          <w:tcPr>
            <w:tcW w:w="520"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Sud</w:t>
            </w:r>
          </w:p>
        </w:tc>
        <w:tc>
          <w:tcPr>
            <w:tcW w:w="581"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Mun. Chişinău</w:t>
            </w:r>
          </w:p>
        </w:tc>
      </w:tr>
      <w:tr w:rsidR="004322F9" w:rsidRPr="004322F9" w:rsidTr="004322F9">
        <w:trPr>
          <w:jc w:val="center"/>
        </w:trPr>
        <w:tc>
          <w:tcPr>
            <w:tcW w:w="461" w:type="pct"/>
            <w:vMerge w:val="restar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b/>
                <w:bCs/>
                <w:sz w:val="20"/>
                <w:szCs w:val="20"/>
              </w:rPr>
              <w:t>Riscuri</w:t>
            </w: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Creşterea numărului de decese cauzate de valurile de căldură</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Creşterea numărului de boli cauzate de poluarea aerului</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Apariţia unor schimbări în fazele fenologice şi a riscului înalt de afecţiuni alergice</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322F9">
            <w:pPr>
              <w:rPr>
                <w:rFonts w:ascii="Times New Roman" w:hAnsi="Times New Roman"/>
                <w:sz w:val="20"/>
                <w:szCs w:val="20"/>
              </w:rPr>
            </w:pPr>
            <w:r w:rsidRPr="004322F9">
              <w:rPr>
                <w:rFonts w:ascii="Times New Roman" w:hAnsi="Times New Roman"/>
                <w:sz w:val="20"/>
                <w:szCs w:val="20"/>
              </w:rPr>
              <w:t>Apariţia riscului înalt de secetă şi a deficitului de apă</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322F9">
            <w:pPr>
              <w:rPr>
                <w:rFonts w:ascii="Times New Roman" w:hAnsi="Times New Roman"/>
                <w:sz w:val="20"/>
                <w:szCs w:val="20"/>
              </w:rPr>
            </w:pPr>
            <w:r w:rsidRPr="004322F9">
              <w:rPr>
                <w:rFonts w:ascii="Times New Roman" w:hAnsi="Times New Roman"/>
                <w:sz w:val="20"/>
                <w:szCs w:val="20"/>
              </w:rPr>
              <w:t>Creşterea frecvenţei şi intensităţii inundaţiilor</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A4307">
            <w:pPr>
              <w:spacing w:after="0"/>
              <w:rPr>
                <w:rFonts w:ascii="Times New Roman" w:hAnsi="Times New Roman"/>
                <w:sz w:val="20"/>
                <w:szCs w:val="20"/>
              </w:rPr>
            </w:pPr>
            <w:r w:rsidRPr="004322F9">
              <w:rPr>
                <w:rFonts w:ascii="Times New Roman" w:hAnsi="Times New Roman"/>
                <w:sz w:val="20"/>
                <w:szCs w:val="20"/>
              </w:rPr>
              <w:t xml:space="preserve">Creşterea </w:t>
            </w:r>
            <w:r>
              <w:rPr>
                <w:rFonts w:ascii="Times New Roman" w:hAnsi="Times New Roman"/>
                <w:sz w:val="20"/>
                <w:szCs w:val="20"/>
              </w:rPr>
              <w:t>incidenței</w:t>
            </w:r>
            <w:r w:rsidRPr="004322F9">
              <w:rPr>
                <w:rFonts w:ascii="Times New Roman" w:hAnsi="Times New Roman"/>
                <w:sz w:val="20"/>
                <w:szCs w:val="20"/>
              </w:rPr>
              <w:t xml:space="preserve"> boli</w:t>
            </w:r>
            <w:r>
              <w:rPr>
                <w:rFonts w:ascii="Times New Roman" w:hAnsi="Times New Roman"/>
                <w:sz w:val="20"/>
                <w:szCs w:val="20"/>
              </w:rPr>
              <w:t>lor</w:t>
            </w:r>
            <w:r w:rsidRPr="004322F9">
              <w:rPr>
                <w:rFonts w:ascii="Times New Roman" w:hAnsi="Times New Roman"/>
                <w:sz w:val="20"/>
                <w:szCs w:val="20"/>
              </w:rPr>
              <w:t xml:space="preserve"> transmise prin apă şi prin alimente</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r>
      <w:tr w:rsidR="004322F9" w:rsidRPr="004322F9" w:rsidTr="004322F9">
        <w:trPr>
          <w:jc w:val="center"/>
        </w:trPr>
        <w:tc>
          <w:tcPr>
            <w:tcW w:w="461"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b/>
                <w:bCs/>
                <w:sz w:val="20"/>
                <w:szCs w:val="20"/>
              </w:rPr>
              <w:t>Avantaje</w:t>
            </w: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A4307" w:rsidRDefault="004322F9" w:rsidP="004A4307">
            <w:pPr>
              <w:spacing w:after="0"/>
              <w:rPr>
                <w:rFonts w:ascii="Times New Roman" w:hAnsi="Times New Roman"/>
                <w:sz w:val="20"/>
                <w:szCs w:val="20"/>
              </w:rPr>
            </w:pPr>
            <w:r w:rsidRPr="004322F9">
              <w:rPr>
                <w:rFonts w:ascii="Times New Roman" w:hAnsi="Times New Roman"/>
                <w:sz w:val="20"/>
                <w:szCs w:val="20"/>
              </w:rPr>
              <w:t xml:space="preserve">Reducerea </w:t>
            </w:r>
            <w:r>
              <w:rPr>
                <w:rFonts w:ascii="Times New Roman" w:hAnsi="Times New Roman"/>
                <w:sz w:val="20"/>
                <w:szCs w:val="20"/>
              </w:rPr>
              <w:t xml:space="preserve">duratei sezonului de încălzire și a consumului de combustibil </w:t>
            </w:r>
            <w:r w:rsidRPr="004322F9">
              <w:rPr>
                <w:rFonts w:ascii="Times New Roman" w:hAnsi="Times New Roman"/>
                <w:sz w:val="20"/>
                <w:szCs w:val="20"/>
              </w:rPr>
              <w:t>pe timp de iarnă</w:t>
            </w:r>
            <w:r>
              <w:rPr>
                <w:rFonts w:ascii="Times New Roman" w:hAnsi="Times New Roman"/>
                <w:sz w:val="20"/>
                <w:szCs w:val="20"/>
              </w:rPr>
              <w:t>,</w:t>
            </w:r>
          </w:p>
          <w:p w:rsidR="004322F9" w:rsidRPr="004322F9" w:rsidRDefault="00FC0838" w:rsidP="004A4307">
            <w:pPr>
              <w:spacing w:after="0"/>
              <w:rPr>
                <w:rFonts w:ascii="Times New Roman" w:hAnsi="Times New Roman"/>
                <w:sz w:val="20"/>
                <w:szCs w:val="20"/>
              </w:rPr>
            </w:pPr>
            <w:r>
              <w:rPr>
                <w:rFonts w:ascii="Times New Roman" w:hAnsi="Times New Roman"/>
                <w:sz w:val="20"/>
                <w:szCs w:val="20"/>
              </w:rPr>
              <w:t xml:space="preserve">Reducere </w:t>
            </w:r>
            <w:r w:rsidR="004322F9" w:rsidRPr="004322F9">
              <w:rPr>
                <w:rFonts w:ascii="Times New Roman" w:hAnsi="Times New Roman"/>
                <w:sz w:val="20"/>
                <w:szCs w:val="20"/>
              </w:rPr>
              <w:t>mortalităţii cauzate de frig</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581"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r>
    </w:tbl>
    <w:p w:rsidR="00D97FD2" w:rsidRPr="00CC1645" w:rsidRDefault="00D97FD2" w:rsidP="00D97FD2">
      <w:pPr>
        <w:pStyle w:val="Corpotesto1"/>
        <w:ind w:left="360"/>
        <w:rPr>
          <w:rFonts w:ascii="Times New Roman" w:hAnsi="Times New Roman"/>
          <w:color w:val="auto"/>
          <w:lang w:val="ro-RO"/>
        </w:rPr>
      </w:pPr>
      <w:r w:rsidRPr="001C63ED">
        <w:rPr>
          <w:rFonts w:ascii="Times New Roman" w:hAnsi="Times New Roman"/>
          <w:color w:val="auto"/>
          <w:sz w:val="28"/>
          <w:szCs w:val="28"/>
          <w:lang w:val="ro-RO"/>
        </w:rPr>
        <w:t>1</w:t>
      </w:r>
      <w:r>
        <w:rPr>
          <w:rFonts w:ascii="Times New Roman" w:hAnsi="Times New Roman"/>
          <w:color w:val="auto"/>
          <w:sz w:val="28"/>
          <w:szCs w:val="28"/>
          <w:lang w:val="ro-RO"/>
        </w:rPr>
        <w:t>0</w:t>
      </w:r>
      <w:r w:rsidRPr="001C63ED">
        <w:rPr>
          <w:rFonts w:ascii="Times New Roman" w:hAnsi="Times New Roman"/>
          <w:color w:val="auto"/>
          <w:sz w:val="28"/>
          <w:szCs w:val="28"/>
          <w:lang w:val="ro-RO"/>
        </w:rPr>
        <w:t>. Indicatorii privind starea sănătăţii în Moldova arată o societate vulnerabilă, inclusiv din cauza dependenţei de condiţiile climatice. În</w:t>
      </w:r>
      <w:r w:rsidR="006C75A8">
        <w:rPr>
          <w:rFonts w:ascii="Times New Roman" w:hAnsi="Times New Roman"/>
          <w:color w:val="auto"/>
          <w:sz w:val="28"/>
          <w:szCs w:val="28"/>
          <w:lang w:val="ro-RO"/>
        </w:rPr>
        <w:t xml:space="preserve"> tabelul 4</w:t>
      </w:r>
      <w:r w:rsidRPr="001C63ED">
        <w:rPr>
          <w:rFonts w:ascii="Times New Roman" w:hAnsi="Times New Roman"/>
          <w:color w:val="auto"/>
          <w:sz w:val="28"/>
          <w:szCs w:val="28"/>
          <w:lang w:val="ro-RO"/>
        </w:rPr>
        <w:t xml:space="preserve"> sunt prezentaţi selectiv indicatorii privind starea sănătăţii din Moldova în comparaţie cu alte ţări din vecinătate precum şi cu ţările </w:t>
      </w:r>
      <w:r w:rsidR="00AD7E50">
        <w:rPr>
          <w:rFonts w:ascii="Times New Roman" w:hAnsi="Times New Roman"/>
          <w:color w:val="auto"/>
          <w:sz w:val="28"/>
          <w:szCs w:val="28"/>
          <w:lang w:val="ro-RO"/>
        </w:rPr>
        <w:t xml:space="preserve">Regiunii </w:t>
      </w:r>
      <w:r w:rsidRPr="001C63ED">
        <w:rPr>
          <w:rFonts w:ascii="Times New Roman" w:hAnsi="Times New Roman"/>
          <w:color w:val="auto"/>
          <w:sz w:val="28"/>
          <w:szCs w:val="28"/>
          <w:lang w:val="ro-RO"/>
        </w:rPr>
        <w:t>Europe</w:t>
      </w:r>
      <w:r w:rsidR="00AD7E50">
        <w:rPr>
          <w:rFonts w:ascii="Times New Roman" w:hAnsi="Times New Roman"/>
          <w:color w:val="auto"/>
          <w:sz w:val="28"/>
          <w:szCs w:val="28"/>
          <w:lang w:val="ro-RO"/>
        </w:rPr>
        <w:t>ne a OMS.</w:t>
      </w:r>
      <w:r w:rsidRPr="001C63ED">
        <w:rPr>
          <w:rFonts w:ascii="Times New Roman" w:hAnsi="Times New Roman"/>
          <w:color w:val="auto"/>
          <w:sz w:val="28"/>
          <w:szCs w:val="28"/>
          <w:lang w:val="ro-RO"/>
        </w:rPr>
        <w:t xml:space="preserve"> Speranţa de viaţă şi mortalitatea infantilă, care reprezintă nişte indicatori foarte importanţi a nivelului general de dezvoltare a unei ţări, sunt foarte departe de standardele stabilite în economiile avansate. Ţările din vecinătate prezintă practic aceleaşi puncte slabe ca şi în Republica Moldova, cu excepţia mortalităţii infantile care nu este atât de pronunţată. Trebuie de remarcat, totuşi, că indicatorul mortalitatea infantilă este de </w:t>
      </w:r>
      <w:r w:rsidR="00AA6A20">
        <w:rPr>
          <w:rFonts w:ascii="Times New Roman" w:hAnsi="Times New Roman"/>
          <w:color w:val="auto"/>
          <w:sz w:val="28"/>
          <w:szCs w:val="28"/>
          <w:lang w:val="ro-RO"/>
        </w:rPr>
        <w:t>1,5</w:t>
      </w:r>
      <w:r w:rsidRPr="001C63ED">
        <w:rPr>
          <w:rFonts w:ascii="Times New Roman" w:hAnsi="Times New Roman"/>
          <w:color w:val="auto"/>
          <w:sz w:val="28"/>
          <w:szCs w:val="28"/>
          <w:lang w:val="ro-RO"/>
        </w:rPr>
        <w:t xml:space="preserve"> ori mai înalt în Moldova decât </w:t>
      </w:r>
      <w:r w:rsidR="00AD7E50">
        <w:rPr>
          <w:rFonts w:ascii="Times New Roman" w:hAnsi="Times New Roman"/>
          <w:color w:val="auto"/>
          <w:sz w:val="28"/>
          <w:szCs w:val="28"/>
          <w:lang w:val="ro-RO"/>
        </w:rPr>
        <w:t>media regională</w:t>
      </w:r>
      <w:r w:rsidRPr="001C63ED">
        <w:rPr>
          <w:rFonts w:ascii="Times New Roman" w:hAnsi="Times New Roman"/>
          <w:color w:val="auto"/>
          <w:sz w:val="28"/>
          <w:szCs w:val="28"/>
          <w:lang w:val="ro-RO"/>
        </w:rPr>
        <w:t xml:space="preserve">.  </w:t>
      </w:r>
    </w:p>
    <w:p w:rsidR="00D97FD2" w:rsidRPr="001C63ED" w:rsidRDefault="00D97FD2" w:rsidP="002F2C46">
      <w:pPr>
        <w:pStyle w:val="Titletab"/>
      </w:pPr>
      <w:bookmarkStart w:id="2" w:name="_Toc422127082"/>
      <w:r w:rsidRPr="001C63ED">
        <w:t xml:space="preserve">Tab. </w:t>
      </w:r>
      <w:r w:rsidR="006C75A8">
        <w:t>4</w:t>
      </w:r>
      <w:r w:rsidRPr="001C63ED">
        <w:t>. Indicatorii selectaţi privind starea sănătăţii în comparaţie cu indicatorii internaţionali din anul 201</w:t>
      </w:r>
      <w:bookmarkEnd w:id="2"/>
      <w:r w:rsidR="0060736D">
        <w:t>5</w:t>
      </w:r>
    </w:p>
    <w:tbl>
      <w:tblPr>
        <w:tblW w:w="9747"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ook w:val="04A0"/>
      </w:tblPr>
      <w:tblGrid>
        <w:gridCol w:w="4307"/>
        <w:gridCol w:w="1249"/>
        <w:gridCol w:w="974"/>
        <w:gridCol w:w="1011"/>
        <w:gridCol w:w="1049"/>
        <w:gridCol w:w="1157"/>
      </w:tblGrid>
      <w:tr w:rsidR="00F80DD3" w:rsidRPr="00CC1645" w:rsidTr="002F2C46">
        <w:tc>
          <w:tcPr>
            <w:tcW w:w="4644" w:type="dxa"/>
            <w:tcBorders>
              <w:top w:val="single" w:sz="12" w:space="0" w:color="auto"/>
              <w:left w:val="single" w:sz="12" w:space="0" w:color="auto"/>
              <w:bottom w:val="double" w:sz="6" w:space="0" w:color="auto"/>
              <w:right w:val="nil"/>
            </w:tcBorders>
            <w:shd w:val="clear" w:color="auto" w:fill="D9D9D9"/>
          </w:tcPr>
          <w:p w:rsidR="00D97FD2" w:rsidRPr="00CC1645" w:rsidRDefault="00D97FD2" w:rsidP="002F2C46">
            <w:pPr>
              <w:pStyle w:val="tabtextleft"/>
              <w:spacing w:before="0" w:after="0"/>
            </w:pPr>
            <w:r w:rsidRPr="00CC1645">
              <w:t>Indicatorul</w:t>
            </w:r>
          </w:p>
        </w:tc>
        <w:tc>
          <w:tcPr>
            <w:tcW w:w="1275"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Moldova</w:t>
            </w:r>
          </w:p>
        </w:tc>
        <w:tc>
          <w:tcPr>
            <w:tcW w:w="974"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Bulgaria</w:t>
            </w:r>
          </w:p>
        </w:tc>
        <w:tc>
          <w:tcPr>
            <w:tcW w:w="1011"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Romania</w:t>
            </w:r>
          </w:p>
        </w:tc>
        <w:tc>
          <w:tcPr>
            <w:tcW w:w="1064"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Ucraina</w:t>
            </w:r>
          </w:p>
        </w:tc>
        <w:tc>
          <w:tcPr>
            <w:tcW w:w="779" w:type="dxa"/>
            <w:tcBorders>
              <w:top w:val="single" w:sz="12" w:space="0" w:color="auto"/>
              <w:left w:val="nil"/>
              <w:bottom w:val="double" w:sz="6" w:space="0" w:color="auto"/>
              <w:right w:val="single" w:sz="12" w:space="0" w:color="auto"/>
            </w:tcBorders>
            <w:shd w:val="clear" w:color="auto" w:fill="D9D9D9"/>
          </w:tcPr>
          <w:p w:rsidR="00D97FD2" w:rsidRPr="00CC1645" w:rsidRDefault="00AD7E50" w:rsidP="00AD7E50">
            <w:pPr>
              <w:pStyle w:val="tabtextleft"/>
              <w:spacing w:before="0" w:after="0"/>
            </w:pPr>
            <w:r>
              <w:t xml:space="preserve">Regiunea </w:t>
            </w:r>
            <w:r>
              <w:lastRenderedPageBreak/>
              <w:t>Europeană a OMS</w:t>
            </w:r>
          </w:p>
        </w:tc>
      </w:tr>
      <w:tr w:rsidR="00F80DD3" w:rsidRPr="00CC1645" w:rsidTr="002F2C46">
        <w:trPr>
          <w:trHeight w:val="493"/>
        </w:trPr>
        <w:tc>
          <w:tcPr>
            <w:tcW w:w="4644" w:type="dxa"/>
            <w:tcBorders>
              <w:top w:val="double" w:sz="6" w:space="0" w:color="auto"/>
              <w:left w:val="single" w:sz="12" w:space="0" w:color="auto"/>
              <w:bottom w:val="dotted" w:sz="8" w:space="0" w:color="auto"/>
              <w:right w:val="nil"/>
            </w:tcBorders>
          </w:tcPr>
          <w:p w:rsidR="00D97FD2" w:rsidRPr="00CC1645" w:rsidRDefault="00D97FD2" w:rsidP="002F2C46">
            <w:pPr>
              <w:pStyle w:val="tabtextleft"/>
              <w:spacing w:before="0" w:after="0"/>
            </w:pPr>
            <w:r w:rsidRPr="00CC1645">
              <w:lastRenderedPageBreak/>
              <w:t>Speranţa de viaţă la naştere (ani) Total</w:t>
            </w:r>
          </w:p>
        </w:tc>
        <w:tc>
          <w:tcPr>
            <w:tcW w:w="1275" w:type="dxa"/>
            <w:tcBorders>
              <w:top w:val="double" w:sz="6" w:space="0" w:color="auto"/>
              <w:left w:val="nil"/>
              <w:bottom w:val="dotted" w:sz="8" w:space="0" w:color="auto"/>
              <w:right w:val="nil"/>
            </w:tcBorders>
          </w:tcPr>
          <w:p w:rsidR="00D97FD2" w:rsidRPr="00CC1645" w:rsidRDefault="0060736D" w:rsidP="0060736D">
            <w:pPr>
              <w:pStyle w:val="tabtextleft"/>
              <w:spacing w:before="0" w:after="0"/>
            </w:pPr>
            <w:r>
              <w:t>71</w:t>
            </w:r>
            <w:r w:rsidR="00D97FD2" w:rsidRPr="00CC1645">
              <w:t>.</w:t>
            </w:r>
            <w:r>
              <w:t>7</w:t>
            </w:r>
          </w:p>
        </w:tc>
        <w:tc>
          <w:tcPr>
            <w:tcW w:w="974" w:type="dxa"/>
            <w:tcBorders>
              <w:top w:val="double" w:sz="6" w:space="0" w:color="auto"/>
              <w:left w:val="nil"/>
              <w:bottom w:val="dotted" w:sz="8" w:space="0" w:color="auto"/>
              <w:right w:val="nil"/>
            </w:tcBorders>
          </w:tcPr>
          <w:p w:rsidR="00D97FD2" w:rsidRPr="00CC1645" w:rsidRDefault="00D97FD2" w:rsidP="0060736D">
            <w:pPr>
              <w:pStyle w:val="tabtextleft"/>
              <w:spacing w:before="0" w:after="0"/>
            </w:pPr>
            <w:r w:rsidRPr="00CC1645">
              <w:t>7</w:t>
            </w:r>
            <w:r w:rsidR="0060736D">
              <w:t>5</w:t>
            </w:r>
            <w:r w:rsidRPr="00CC1645">
              <w:t>.</w:t>
            </w:r>
            <w:r w:rsidR="0060736D">
              <w:t>0</w:t>
            </w:r>
          </w:p>
        </w:tc>
        <w:tc>
          <w:tcPr>
            <w:tcW w:w="1011" w:type="dxa"/>
            <w:tcBorders>
              <w:top w:val="double" w:sz="6" w:space="0" w:color="auto"/>
              <w:left w:val="nil"/>
              <w:bottom w:val="dotted" w:sz="8" w:space="0" w:color="auto"/>
              <w:right w:val="nil"/>
            </w:tcBorders>
          </w:tcPr>
          <w:p w:rsidR="00D97FD2" w:rsidRPr="00CC1645" w:rsidRDefault="00D97FD2" w:rsidP="0060736D">
            <w:pPr>
              <w:pStyle w:val="tabtextleft"/>
              <w:spacing w:before="0" w:after="0"/>
            </w:pPr>
            <w:r w:rsidRPr="00CC1645">
              <w:t>7</w:t>
            </w:r>
            <w:r w:rsidR="0060736D">
              <w:t>5</w:t>
            </w:r>
            <w:r w:rsidRPr="00CC1645">
              <w:t>.</w:t>
            </w:r>
            <w:r w:rsidR="0060736D">
              <w:t>7</w:t>
            </w:r>
          </w:p>
        </w:tc>
        <w:tc>
          <w:tcPr>
            <w:tcW w:w="1064" w:type="dxa"/>
            <w:tcBorders>
              <w:top w:val="double" w:sz="6" w:space="0" w:color="auto"/>
              <w:left w:val="nil"/>
              <w:bottom w:val="dotted" w:sz="8" w:space="0" w:color="auto"/>
              <w:right w:val="nil"/>
            </w:tcBorders>
          </w:tcPr>
          <w:p w:rsidR="00D97FD2" w:rsidRPr="00CC1645" w:rsidRDefault="00AD7E50" w:rsidP="00AD7E50">
            <w:pPr>
              <w:pStyle w:val="tabtextleft"/>
              <w:spacing w:before="0" w:after="0"/>
            </w:pPr>
            <w:r>
              <w:t>71</w:t>
            </w:r>
            <w:r w:rsidR="00D97FD2" w:rsidRPr="00CC1645">
              <w:t>.</w:t>
            </w:r>
            <w:r>
              <w:t>4</w:t>
            </w:r>
          </w:p>
        </w:tc>
        <w:tc>
          <w:tcPr>
            <w:tcW w:w="779" w:type="dxa"/>
            <w:tcBorders>
              <w:top w:val="double" w:sz="6" w:space="0" w:color="auto"/>
              <w:left w:val="nil"/>
              <w:bottom w:val="dotted" w:sz="8" w:space="0" w:color="auto"/>
              <w:right w:val="single" w:sz="12" w:space="0" w:color="auto"/>
            </w:tcBorders>
          </w:tcPr>
          <w:p w:rsidR="00D97FD2" w:rsidRPr="00CC1645" w:rsidRDefault="00AA6A20" w:rsidP="00AA6A20">
            <w:pPr>
              <w:pStyle w:val="tabtextleft"/>
              <w:spacing w:before="0" w:after="0"/>
            </w:pPr>
            <w:r>
              <w:t>77</w:t>
            </w:r>
            <w:r w:rsidR="00D97FD2" w:rsidRPr="00CC1645">
              <w:t>.</w:t>
            </w:r>
            <w:r>
              <w:t>7</w:t>
            </w:r>
          </w:p>
        </w:tc>
      </w:tr>
      <w:tr w:rsidR="00F80DD3" w:rsidRPr="00CC1645" w:rsidTr="002F2C46">
        <w:tc>
          <w:tcPr>
            <w:tcW w:w="4644" w:type="dxa"/>
            <w:tcBorders>
              <w:top w:val="dotted" w:sz="8" w:space="0" w:color="auto"/>
              <w:left w:val="single" w:sz="12" w:space="0" w:color="auto"/>
              <w:bottom w:val="dotted" w:sz="8" w:space="0" w:color="auto"/>
              <w:right w:val="nil"/>
            </w:tcBorders>
          </w:tcPr>
          <w:p w:rsidR="00D97FD2" w:rsidRPr="00CC1645" w:rsidRDefault="00D97FD2" w:rsidP="00AA6A20">
            <w:pPr>
              <w:pStyle w:val="tabtextleft"/>
              <w:spacing w:before="0" w:after="0"/>
            </w:pPr>
            <w:r w:rsidRPr="00CC1645">
              <w:t>Mortalitatea infantilă (</w:t>
            </w:r>
            <w:r w:rsidR="00AA6A20">
              <w:t>la</w:t>
            </w:r>
            <w:r w:rsidRPr="00CC1645">
              <w:t xml:space="preserve"> 1000 de naşteri </w:t>
            </w:r>
            <w:r w:rsidR="00AA6A20">
              <w:t>de</w:t>
            </w:r>
            <w:r w:rsidRPr="00CC1645">
              <w:t xml:space="preserve"> copi</w:t>
            </w:r>
            <w:r w:rsidR="00AA6A20">
              <w:t>i</w:t>
            </w:r>
            <w:r w:rsidRPr="00CC1645">
              <w:t xml:space="preserve"> vi</w:t>
            </w:r>
            <w:r w:rsidR="00AA6A20">
              <w:t>i</w:t>
            </w:r>
            <w:r w:rsidRPr="00CC1645">
              <w:t>)</w:t>
            </w:r>
          </w:p>
        </w:tc>
        <w:tc>
          <w:tcPr>
            <w:tcW w:w="1275" w:type="dxa"/>
            <w:tcBorders>
              <w:top w:val="dotted" w:sz="8" w:space="0" w:color="auto"/>
              <w:left w:val="nil"/>
              <w:bottom w:val="dotted" w:sz="8" w:space="0" w:color="auto"/>
              <w:right w:val="nil"/>
            </w:tcBorders>
          </w:tcPr>
          <w:p w:rsidR="00D97FD2" w:rsidRPr="00CC1645" w:rsidRDefault="00D97FD2" w:rsidP="00AA6A20">
            <w:pPr>
              <w:pStyle w:val="tabtextleft"/>
              <w:spacing w:before="0" w:after="0"/>
            </w:pPr>
            <w:r w:rsidRPr="00CC1645">
              <w:t xml:space="preserve"> </w:t>
            </w:r>
            <w:r w:rsidR="00AA6A20">
              <w:t>9.6</w:t>
            </w:r>
          </w:p>
        </w:tc>
        <w:tc>
          <w:tcPr>
            <w:tcW w:w="974" w:type="dxa"/>
            <w:tcBorders>
              <w:top w:val="dotted" w:sz="8" w:space="0" w:color="auto"/>
              <w:left w:val="nil"/>
              <w:bottom w:val="dotted" w:sz="8" w:space="0" w:color="auto"/>
              <w:right w:val="nil"/>
            </w:tcBorders>
          </w:tcPr>
          <w:p w:rsidR="00D97FD2" w:rsidRPr="00CC1645" w:rsidRDefault="00AA6A20" w:rsidP="00AA6A20">
            <w:pPr>
              <w:pStyle w:val="tabtextleft"/>
              <w:spacing w:before="0" w:after="0"/>
            </w:pPr>
            <w:r>
              <w:t>7</w:t>
            </w:r>
            <w:r w:rsidR="00D97FD2" w:rsidRPr="00CC1645">
              <w:t>.</w:t>
            </w:r>
            <w:r>
              <w:t>3</w:t>
            </w:r>
          </w:p>
        </w:tc>
        <w:tc>
          <w:tcPr>
            <w:tcW w:w="1011" w:type="dxa"/>
            <w:tcBorders>
              <w:top w:val="dotted" w:sz="8" w:space="0" w:color="auto"/>
              <w:left w:val="nil"/>
              <w:bottom w:val="dotted" w:sz="8" w:space="0" w:color="auto"/>
              <w:right w:val="nil"/>
            </w:tcBorders>
          </w:tcPr>
          <w:p w:rsidR="00D97FD2" w:rsidRPr="00CC1645" w:rsidRDefault="00AA6A20" w:rsidP="00AA6A20">
            <w:pPr>
              <w:pStyle w:val="tabtextleft"/>
              <w:spacing w:before="0" w:after="0"/>
            </w:pPr>
            <w:r>
              <w:t>8</w:t>
            </w:r>
            <w:r w:rsidR="00D97FD2" w:rsidRPr="00CC1645">
              <w:t>.</w:t>
            </w:r>
            <w:r>
              <w:t>4</w:t>
            </w:r>
          </w:p>
        </w:tc>
        <w:tc>
          <w:tcPr>
            <w:tcW w:w="1064" w:type="dxa"/>
            <w:tcBorders>
              <w:top w:val="dotted" w:sz="8" w:space="0" w:color="auto"/>
              <w:left w:val="nil"/>
              <w:bottom w:val="dotted" w:sz="8" w:space="0" w:color="auto"/>
              <w:right w:val="nil"/>
            </w:tcBorders>
          </w:tcPr>
          <w:p w:rsidR="00D97FD2" w:rsidRPr="00CC1645" w:rsidRDefault="00AA6A20" w:rsidP="00AA6A20">
            <w:pPr>
              <w:pStyle w:val="tabtextleft"/>
              <w:spacing w:before="0" w:after="0"/>
            </w:pPr>
            <w:r>
              <w:t>7</w:t>
            </w:r>
            <w:r w:rsidR="00D97FD2" w:rsidRPr="00CC1645">
              <w:t>.</w:t>
            </w:r>
            <w:r>
              <w:t>9</w:t>
            </w:r>
          </w:p>
        </w:tc>
        <w:tc>
          <w:tcPr>
            <w:tcW w:w="779" w:type="dxa"/>
            <w:tcBorders>
              <w:top w:val="dotted" w:sz="8" w:space="0" w:color="auto"/>
              <w:left w:val="nil"/>
              <w:bottom w:val="dotted" w:sz="8" w:space="0" w:color="auto"/>
              <w:right w:val="single" w:sz="12" w:space="0" w:color="auto"/>
            </w:tcBorders>
          </w:tcPr>
          <w:p w:rsidR="00D97FD2" w:rsidRPr="00CC1645" w:rsidRDefault="00AA6A20" w:rsidP="00AA6A20">
            <w:pPr>
              <w:pStyle w:val="tabtextleft"/>
              <w:spacing w:before="0" w:after="0"/>
            </w:pPr>
            <w:r>
              <w:t>6</w:t>
            </w:r>
            <w:r w:rsidR="00D97FD2" w:rsidRPr="00CC1645">
              <w:t>.7</w:t>
            </w:r>
          </w:p>
        </w:tc>
      </w:tr>
      <w:tr w:rsidR="00F80DD3" w:rsidRPr="00112E20" w:rsidTr="002F2C46">
        <w:tc>
          <w:tcPr>
            <w:tcW w:w="4644" w:type="dxa"/>
            <w:tcBorders>
              <w:top w:val="dotted" w:sz="8" w:space="0" w:color="auto"/>
              <w:left w:val="single" w:sz="12" w:space="0" w:color="auto"/>
              <w:bottom w:val="dotted" w:sz="8" w:space="0" w:color="auto"/>
              <w:right w:val="nil"/>
            </w:tcBorders>
          </w:tcPr>
          <w:p w:rsidR="00D97FD2" w:rsidRPr="00112E20" w:rsidRDefault="00D97FD2" w:rsidP="002F2C46">
            <w:pPr>
              <w:pStyle w:val="tabtextleft"/>
              <w:spacing w:before="0" w:after="0"/>
            </w:pPr>
            <w:r>
              <w:t>Leziunile</w:t>
            </w:r>
            <w:r w:rsidRPr="00112E20">
              <w:t xml:space="preserve"> şi intoxicaţiile cauzate de factori externi</w:t>
            </w:r>
            <w:r w:rsidR="00BE5CF8">
              <w:t>,</w:t>
            </w:r>
            <w:r w:rsidRPr="00112E20">
              <w:t xml:space="preserve"> RSM</w:t>
            </w:r>
          </w:p>
        </w:tc>
        <w:tc>
          <w:tcPr>
            <w:tcW w:w="1275" w:type="dxa"/>
            <w:tcBorders>
              <w:top w:val="dotted" w:sz="8" w:space="0" w:color="auto"/>
              <w:left w:val="nil"/>
              <w:bottom w:val="dotted" w:sz="8" w:space="0" w:color="auto"/>
              <w:right w:val="nil"/>
            </w:tcBorders>
          </w:tcPr>
          <w:p w:rsidR="00D97FD2" w:rsidRPr="00112E20" w:rsidRDefault="00AF3F14" w:rsidP="00AF3F14">
            <w:pPr>
              <w:pStyle w:val="tabtextleft"/>
              <w:spacing w:before="0" w:after="0"/>
            </w:pPr>
            <w:r>
              <w:t>74</w:t>
            </w:r>
            <w:r w:rsidR="00D97FD2" w:rsidRPr="00112E20">
              <w:t>.</w:t>
            </w:r>
            <w:r>
              <w:t>2</w:t>
            </w:r>
          </w:p>
        </w:tc>
        <w:tc>
          <w:tcPr>
            <w:tcW w:w="974" w:type="dxa"/>
            <w:tcBorders>
              <w:top w:val="dotted" w:sz="8" w:space="0" w:color="auto"/>
              <w:left w:val="nil"/>
              <w:bottom w:val="dotted" w:sz="8" w:space="0" w:color="auto"/>
              <w:right w:val="nil"/>
            </w:tcBorders>
          </w:tcPr>
          <w:p w:rsidR="00D97FD2" w:rsidRPr="00112E20" w:rsidRDefault="00D97FD2" w:rsidP="00AF3F14">
            <w:pPr>
              <w:pStyle w:val="tabtextleft"/>
              <w:spacing w:before="0" w:after="0"/>
            </w:pPr>
            <w:r w:rsidRPr="00112E20">
              <w:t>3</w:t>
            </w:r>
            <w:r w:rsidR="00AF3F14">
              <w:t>1</w:t>
            </w:r>
            <w:r w:rsidRPr="00112E20">
              <w:t>.</w:t>
            </w:r>
            <w:r w:rsidR="00AF3F14">
              <w:t>7</w:t>
            </w:r>
          </w:p>
        </w:tc>
        <w:tc>
          <w:tcPr>
            <w:tcW w:w="1011" w:type="dxa"/>
            <w:tcBorders>
              <w:top w:val="dotted" w:sz="8" w:space="0" w:color="auto"/>
              <w:left w:val="nil"/>
              <w:bottom w:val="dotted" w:sz="8" w:space="0" w:color="auto"/>
              <w:right w:val="nil"/>
            </w:tcBorders>
          </w:tcPr>
          <w:p w:rsidR="00D97FD2" w:rsidRPr="00112E20" w:rsidRDefault="00AF3F14" w:rsidP="00AF3F14">
            <w:pPr>
              <w:pStyle w:val="tabtextleft"/>
              <w:spacing w:before="0" w:after="0"/>
            </w:pPr>
            <w:r>
              <w:t>39</w:t>
            </w:r>
            <w:r w:rsidR="00D97FD2" w:rsidRPr="00112E20">
              <w:t>.</w:t>
            </w:r>
            <w:r>
              <w:t>4</w:t>
            </w:r>
          </w:p>
        </w:tc>
        <w:tc>
          <w:tcPr>
            <w:tcW w:w="1064" w:type="dxa"/>
            <w:tcBorders>
              <w:top w:val="dotted" w:sz="8" w:space="0" w:color="auto"/>
              <w:left w:val="nil"/>
              <w:bottom w:val="dotted" w:sz="8" w:space="0" w:color="auto"/>
              <w:right w:val="nil"/>
            </w:tcBorders>
          </w:tcPr>
          <w:p w:rsidR="00D97FD2" w:rsidRPr="00112E20" w:rsidRDefault="00D97FD2" w:rsidP="00AF3F14">
            <w:pPr>
              <w:pStyle w:val="tabtextleft"/>
              <w:spacing w:before="0" w:after="0"/>
            </w:pPr>
            <w:r w:rsidRPr="00112E20">
              <w:t>8</w:t>
            </w:r>
            <w:r w:rsidR="00AF3F14">
              <w:t>5</w:t>
            </w:r>
            <w:r w:rsidRPr="00112E20">
              <w:t>.4</w:t>
            </w:r>
          </w:p>
        </w:tc>
        <w:tc>
          <w:tcPr>
            <w:tcW w:w="779" w:type="dxa"/>
            <w:tcBorders>
              <w:top w:val="dotted" w:sz="8" w:space="0" w:color="auto"/>
              <w:left w:val="nil"/>
              <w:bottom w:val="dotted" w:sz="8" w:space="0" w:color="auto"/>
              <w:right w:val="single" w:sz="12" w:space="0" w:color="auto"/>
            </w:tcBorders>
          </w:tcPr>
          <w:p w:rsidR="00D97FD2" w:rsidRPr="00112E20" w:rsidRDefault="00AF3F14" w:rsidP="00AF3F14">
            <w:pPr>
              <w:pStyle w:val="tabtextleft"/>
              <w:spacing w:before="0" w:after="0"/>
            </w:pPr>
            <w:r>
              <w:t>52</w:t>
            </w:r>
            <w:r w:rsidR="00D97FD2" w:rsidRPr="00112E20">
              <w:t>.</w:t>
            </w:r>
            <w:r>
              <w:t>1</w:t>
            </w:r>
          </w:p>
        </w:tc>
      </w:tr>
      <w:tr w:rsidR="00F80DD3" w:rsidRPr="00112E20" w:rsidTr="002F2C46">
        <w:tc>
          <w:tcPr>
            <w:tcW w:w="4644" w:type="dxa"/>
            <w:tcBorders>
              <w:top w:val="dotted" w:sz="8" w:space="0" w:color="auto"/>
              <w:left w:val="single" w:sz="12" w:space="0" w:color="auto"/>
              <w:bottom w:val="dotted" w:sz="8" w:space="0" w:color="auto"/>
              <w:right w:val="nil"/>
            </w:tcBorders>
          </w:tcPr>
          <w:p w:rsidR="00D97FD2" w:rsidRPr="00112E20" w:rsidRDefault="00F80DD3" w:rsidP="00364F88">
            <w:pPr>
              <w:pStyle w:val="tabtextleft"/>
              <w:spacing w:before="0" w:after="0"/>
            </w:pPr>
            <w:r>
              <w:t>Mortalitatea generală a populației, toate cauzele</w:t>
            </w:r>
            <w:r w:rsidR="00BE5CF8">
              <w:t>,</w:t>
            </w:r>
            <w:r w:rsidR="00364F88">
              <w:t xml:space="preserve"> </w:t>
            </w:r>
            <w:r w:rsidR="00D97FD2" w:rsidRPr="00112E20">
              <w:t>RSM</w:t>
            </w:r>
          </w:p>
        </w:tc>
        <w:tc>
          <w:tcPr>
            <w:tcW w:w="1275" w:type="dxa"/>
            <w:tcBorders>
              <w:top w:val="dotted" w:sz="8" w:space="0" w:color="auto"/>
              <w:left w:val="nil"/>
              <w:bottom w:val="dotted" w:sz="8" w:space="0" w:color="auto"/>
              <w:right w:val="nil"/>
            </w:tcBorders>
          </w:tcPr>
          <w:p w:rsidR="00D97FD2" w:rsidRPr="00112E20" w:rsidRDefault="00364F88" w:rsidP="00364F88">
            <w:pPr>
              <w:pStyle w:val="tabtextleft"/>
              <w:spacing w:before="0" w:after="0"/>
            </w:pPr>
            <w:r>
              <w:t>1095,2</w:t>
            </w:r>
          </w:p>
        </w:tc>
        <w:tc>
          <w:tcPr>
            <w:tcW w:w="974" w:type="dxa"/>
            <w:tcBorders>
              <w:top w:val="dotted" w:sz="8" w:space="0" w:color="auto"/>
              <w:left w:val="nil"/>
              <w:bottom w:val="dotted" w:sz="8" w:space="0" w:color="auto"/>
              <w:right w:val="nil"/>
            </w:tcBorders>
          </w:tcPr>
          <w:p w:rsidR="00D97FD2" w:rsidRPr="00112E20" w:rsidRDefault="00364F88" w:rsidP="002F2C46">
            <w:pPr>
              <w:pStyle w:val="tabtextleft"/>
              <w:spacing w:before="0" w:after="0"/>
            </w:pPr>
            <w:r>
              <w:t>883,9</w:t>
            </w:r>
          </w:p>
        </w:tc>
        <w:tc>
          <w:tcPr>
            <w:tcW w:w="1011" w:type="dxa"/>
            <w:tcBorders>
              <w:top w:val="dotted" w:sz="8" w:space="0" w:color="auto"/>
              <w:left w:val="nil"/>
              <w:bottom w:val="dotted" w:sz="8" w:space="0" w:color="auto"/>
              <w:right w:val="nil"/>
            </w:tcBorders>
          </w:tcPr>
          <w:p w:rsidR="00D97FD2" w:rsidRPr="00112E20" w:rsidRDefault="00364F88" w:rsidP="002F2C46">
            <w:pPr>
              <w:pStyle w:val="tabtextleft"/>
              <w:spacing w:before="0" w:after="0"/>
            </w:pPr>
            <w:r>
              <w:t>835.4</w:t>
            </w:r>
          </w:p>
        </w:tc>
        <w:tc>
          <w:tcPr>
            <w:tcW w:w="1064" w:type="dxa"/>
            <w:tcBorders>
              <w:top w:val="dotted" w:sz="8" w:space="0" w:color="auto"/>
              <w:left w:val="nil"/>
              <w:bottom w:val="dotted" w:sz="8" w:space="0" w:color="auto"/>
              <w:right w:val="nil"/>
            </w:tcBorders>
          </w:tcPr>
          <w:p w:rsidR="00D97FD2" w:rsidRPr="00112E20" w:rsidRDefault="00364F88" w:rsidP="00364F88">
            <w:pPr>
              <w:pStyle w:val="tabtextleft"/>
              <w:spacing w:before="0" w:after="0"/>
            </w:pPr>
            <w:r>
              <w:t>1076.6</w:t>
            </w:r>
          </w:p>
        </w:tc>
        <w:tc>
          <w:tcPr>
            <w:tcW w:w="779" w:type="dxa"/>
            <w:tcBorders>
              <w:top w:val="dotted" w:sz="8" w:space="0" w:color="auto"/>
              <w:left w:val="nil"/>
              <w:bottom w:val="dotted" w:sz="8" w:space="0" w:color="auto"/>
              <w:right w:val="single" w:sz="12" w:space="0" w:color="auto"/>
            </w:tcBorders>
          </w:tcPr>
          <w:p w:rsidR="00D97FD2" w:rsidRPr="00112E20" w:rsidRDefault="00364F88" w:rsidP="00364F88">
            <w:pPr>
              <w:pStyle w:val="tabtextleft"/>
              <w:spacing w:before="0" w:after="0"/>
            </w:pPr>
            <w:r>
              <w:t>728</w:t>
            </w:r>
            <w:r w:rsidR="00D97FD2" w:rsidRPr="00112E20">
              <w:t>.</w:t>
            </w:r>
            <w:r>
              <w:t>8</w:t>
            </w:r>
          </w:p>
        </w:tc>
      </w:tr>
      <w:tr w:rsidR="00F80DD3" w:rsidRPr="00112E20" w:rsidTr="002F2C46">
        <w:tc>
          <w:tcPr>
            <w:tcW w:w="4644" w:type="dxa"/>
            <w:tcBorders>
              <w:top w:val="dotted" w:sz="8" w:space="0" w:color="auto"/>
              <w:left w:val="single" w:sz="12" w:space="0" w:color="auto"/>
              <w:bottom w:val="single" w:sz="12" w:space="0" w:color="auto"/>
              <w:right w:val="nil"/>
            </w:tcBorders>
          </w:tcPr>
          <w:p w:rsidR="00D97FD2" w:rsidRPr="00112E20" w:rsidRDefault="00BE5CF8" w:rsidP="000367A5">
            <w:pPr>
              <w:pStyle w:val="tabtextleft"/>
              <w:spacing w:before="0" w:after="0"/>
            </w:pPr>
            <w:r>
              <w:t>Boli</w:t>
            </w:r>
            <w:r w:rsidR="00D97FD2" w:rsidRPr="00112E20">
              <w:t xml:space="preserve"> </w:t>
            </w:r>
            <w:r w:rsidR="000367A5">
              <w:t xml:space="preserve">digestive </w:t>
            </w:r>
            <w:r w:rsidR="00D97FD2" w:rsidRPr="00112E20">
              <w:t>cronice</w:t>
            </w:r>
            <w:r w:rsidR="00D97FD2">
              <w:t>,</w:t>
            </w:r>
            <w:r w:rsidR="00D97FD2" w:rsidRPr="00112E20">
              <w:t xml:space="preserve"> RSM</w:t>
            </w:r>
          </w:p>
        </w:tc>
        <w:tc>
          <w:tcPr>
            <w:tcW w:w="1275" w:type="dxa"/>
            <w:tcBorders>
              <w:top w:val="dotted" w:sz="8" w:space="0" w:color="auto"/>
              <w:left w:val="nil"/>
              <w:bottom w:val="single" w:sz="12" w:space="0" w:color="auto"/>
              <w:right w:val="nil"/>
            </w:tcBorders>
          </w:tcPr>
          <w:p w:rsidR="00D97FD2" w:rsidRPr="00112E20" w:rsidRDefault="00D97FD2" w:rsidP="000367A5">
            <w:pPr>
              <w:pStyle w:val="tabtextleft"/>
              <w:spacing w:before="0" w:after="0"/>
            </w:pPr>
            <w:r w:rsidRPr="00112E20">
              <w:t>102.</w:t>
            </w:r>
            <w:r w:rsidR="000367A5">
              <w:t>2</w:t>
            </w:r>
          </w:p>
        </w:tc>
        <w:tc>
          <w:tcPr>
            <w:tcW w:w="974" w:type="dxa"/>
            <w:tcBorders>
              <w:top w:val="dotted" w:sz="8" w:space="0" w:color="auto"/>
              <w:left w:val="nil"/>
              <w:bottom w:val="single" w:sz="12" w:space="0" w:color="auto"/>
              <w:right w:val="nil"/>
            </w:tcBorders>
          </w:tcPr>
          <w:p w:rsidR="00D97FD2" w:rsidRPr="00112E20" w:rsidRDefault="000367A5" w:rsidP="000367A5">
            <w:pPr>
              <w:pStyle w:val="tabtextleft"/>
              <w:spacing w:before="0" w:after="0"/>
            </w:pPr>
            <w:r>
              <w:t>34.3</w:t>
            </w:r>
          </w:p>
        </w:tc>
        <w:tc>
          <w:tcPr>
            <w:tcW w:w="1011" w:type="dxa"/>
            <w:tcBorders>
              <w:top w:val="dotted" w:sz="8" w:space="0" w:color="auto"/>
              <w:left w:val="nil"/>
              <w:bottom w:val="single" w:sz="12" w:space="0" w:color="auto"/>
              <w:right w:val="nil"/>
            </w:tcBorders>
          </w:tcPr>
          <w:p w:rsidR="00D97FD2" w:rsidRPr="00112E20" w:rsidRDefault="000367A5" w:rsidP="000367A5">
            <w:pPr>
              <w:pStyle w:val="tabtextleft"/>
              <w:spacing w:before="0" w:after="0"/>
            </w:pPr>
            <w:r>
              <w:t>51,2</w:t>
            </w:r>
          </w:p>
        </w:tc>
        <w:tc>
          <w:tcPr>
            <w:tcW w:w="1064" w:type="dxa"/>
            <w:tcBorders>
              <w:top w:val="dotted" w:sz="8" w:space="0" w:color="auto"/>
              <w:left w:val="nil"/>
              <w:bottom w:val="single" w:sz="12" w:space="0" w:color="auto"/>
              <w:right w:val="nil"/>
            </w:tcBorders>
          </w:tcPr>
          <w:p w:rsidR="00D97FD2" w:rsidRPr="00112E20" w:rsidRDefault="000367A5" w:rsidP="000367A5">
            <w:pPr>
              <w:pStyle w:val="tabtextleft"/>
              <w:spacing w:before="0" w:after="0"/>
            </w:pPr>
            <w:r>
              <w:t>50.1</w:t>
            </w:r>
          </w:p>
        </w:tc>
        <w:tc>
          <w:tcPr>
            <w:tcW w:w="779" w:type="dxa"/>
            <w:tcBorders>
              <w:top w:val="dotted" w:sz="8" w:space="0" w:color="auto"/>
              <w:left w:val="nil"/>
              <w:bottom w:val="single" w:sz="12" w:space="0" w:color="auto"/>
              <w:right w:val="single" w:sz="12" w:space="0" w:color="auto"/>
            </w:tcBorders>
          </w:tcPr>
          <w:p w:rsidR="00D97FD2" w:rsidRPr="00112E20" w:rsidRDefault="000367A5" w:rsidP="000367A5">
            <w:pPr>
              <w:pStyle w:val="tabtextleft"/>
              <w:spacing w:before="0" w:after="0"/>
            </w:pPr>
            <w:r>
              <w:t>34</w:t>
            </w:r>
            <w:r w:rsidR="00D97FD2" w:rsidRPr="00112E20">
              <w:t>.</w:t>
            </w:r>
            <w:r>
              <w:t>6</w:t>
            </w:r>
          </w:p>
        </w:tc>
      </w:tr>
    </w:tbl>
    <w:p w:rsidR="00D97FD2" w:rsidRPr="00D97FD2" w:rsidRDefault="00D97FD2" w:rsidP="002F2C46">
      <w:pPr>
        <w:pStyle w:val="footnote"/>
        <w:ind w:left="1080" w:firstLine="0"/>
        <w:rPr>
          <w:rFonts w:ascii="Times New Roman" w:hAnsi="Times New Roman"/>
          <w:color w:val="auto"/>
          <w:lang w:val="ro-RO" w:eastAsia="en-GB"/>
        </w:rPr>
      </w:pPr>
      <w:r w:rsidRPr="00D97FD2">
        <w:rPr>
          <w:rFonts w:ascii="Times New Roman" w:hAnsi="Times New Roman"/>
          <w:color w:val="auto"/>
          <w:lang w:val="ro-RO" w:eastAsia="en-GB"/>
        </w:rPr>
        <w:t xml:space="preserve">Sursă: </w:t>
      </w:r>
      <w:r w:rsidR="005D5C43" w:rsidRPr="00D97FD2">
        <w:rPr>
          <w:rFonts w:ascii="Times New Roman" w:hAnsi="Times New Roman"/>
          <w:color w:val="auto"/>
          <w:lang w:val="ro-RO" w:eastAsia="en-GB"/>
        </w:rPr>
        <w:fldChar w:fldCharType="begin" w:fldLock="1"/>
      </w:r>
      <w:r w:rsidRPr="00D97FD2">
        <w:rPr>
          <w:rFonts w:ascii="Times New Roman" w:hAnsi="Times New Roman"/>
          <w:color w:val="auto"/>
          <w:lang w:val="ro-RO" w:eastAsia="en-GB"/>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005D5C43" w:rsidRPr="00D97FD2">
        <w:rPr>
          <w:rFonts w:ascii="Times New Roman" w:hAnsi="Times New Roman"/>
          <w:color w:val="auto"/>
          <w:lang w:val="ro-RO" w:eastAsia="en-GB"/>
        </w:rPr>
        <w:fldChar w:fldCharType="separate"/>
      </w:r>
      <w:r w:rsidRPr="00D97FD2">
        <w:rPr>
          <w:rFonts w:ascii="Times New Roman" w:hAnsi="Times New Roman"/>
          <w:noProof/>
          <w:color w:val="auto"/>
          <w:lang w:val="ro-RO" w:eastAsia="en-GB"/>
        </w:rPr>
        <w:t>(OMS Euro 201</w:t>
      </w:r>
      <w:r w:rsidR="0060736D">
        <w:rPr>
          <w:rFonts w:ascii="Times New Roman" w:hAnsi="Times New Roman"/>
          <w:noProof/>
          <w:color w:val="auto"/>
          <w:lang w:val="ro-RO" w:eastAsia="en-GB"/>
        </w:rPr>
        <w:t>5</w:t>
      </w:r>
      <w:r w:rsidRPr="00D97FD2">
        <w:rPr>
          <w:rFonts w:ascii="Times New Roman" w:hAnsi="Times New Roman"/>
          <w:noProof/>
          <w:color w:val="auto"/>
          <w:lang w:val="ro-RO" w:eastAsia="en-GB"/>
        </w:rPr>
        <w:t>)</w:t>
      </w:r>
      <w:r w:rsidR="005D5C43" w:rsidRPr="00D97FD2">
        <w:rPr>
          <w:rFonts w:ascii="Times New Roman" w:hAnsi="Times New Roman"/>
          <w:color w:val="auto"/>
          <w:lang w:val="ro-RO" w:eastAsia="en-GB"/>
        </w:rPr>
        <w:fldChar w:fldCharType="end"/>
      </w:r>
    </w:p>
    <w:p w:rsidR="00D97FD2" w:rsidRPr="00D97FD2" w:rsidRDefault="00D97FD2" w:rsidP="002F2C46">
      <w:pPr>
        <w:pStyle w:val="footnote"/>
        <w:ind w:left="1080" w:firstLine="0"/>
        <w:rPr>
          <w:rFonts w:ascii="Times New Roman" w:hAnsi="Times New Roman"/>
          <w:color w:val="auto"/>
          <w:lang w:val="ro-RO" w:eastAsia="en-GB"/>
        </w:rPr>
      </w:pPr>
      <w:r w:rsidRPr="00D97FD2">
        <w:rPr>
          <w:rFonts w:ascii="Times New Roman" w:hAnsi="Times New Roman"/>
          <w:color w:val="auto"/>
          <w:lang w:val="ro-RO" w:eastAsia="en-GB"/>
        </w:rPr>
        <w:t xml:space="preserve">RSM = Rata Standardizată a Mortalitații x 100.000 .  </w:t>
      </w:r>
    </w:p>
    <w:p w:rsidR="00D97FD2" w:rsidRPr="0099098C"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rPr>
        <w:t>11</w:t>
      </w:r>
      <w:r w:rsidR="00D97FD2" w:rsidRPr="0099098C">
        <w:rPr>
          <w:rFonts w:ascii="Times New Roman" w:hAnsi="Times New Roman"/>
          <w:color w:val="auto"/>
          <w:sz w:val="28"/>
          <w:szCs w:val="28"/>
          <w:lang w:val="ro-RO"/>
        </w:rPr>
        <w:t xml:space="preserve">. Un motiv de îngrijorare sunt cauzele externe a deceselor, printre care se numără accidentele, traumele, condiţiile de muncă nocive, calamităţile naturale şi conflictele. Un indice RSM de </w:t>
      </w:r>
      <w:r w:rsidR="00AF3F14">
        <w:rPr>
          <w:rFonts w:ascii="Times New Roman" w:hAnsi="Times New Roman"/>
          <w:color w:val="auto"/>
          <w:sz w:val="28"/>
          <w:szCs w:val="28"/>
          <w:lang w:val="ro-RO"/>
        </w:rPr>
        <w:t>1,5</w:t>
      </w:r>
      <w:r w:rsidR="00D97FD2" w:rsidRPr="0099098C">
        <w:rPr>
          <w:rFonts w:ascii="Times New Roman" w:hAnsi="Times New Roman"/>
          <w:color w:val="auto"/>
          <w:sz w:val="28"/>
          <w:szCs w:val="28"/>
          <w:lang w:val="ro-RO"/>
        </w:rPr>
        <w:t xml:space="preserve"> ori mai mare decât media </w:t>
      </w:r>
      <w:r w:rsidR="00466CDF">
        <w:rPr>
          <w:rFonts w:ascii="Times New Roman" w:hAnsi="Times New Roman"/>
          <w:color w:val="auto"/>
          <w:sz w:val="28"/>
          <w:szCs w:val="28"/>
          <w:lang w:val="ro-RO"/>
        </w:rPr>
        <w:t>europeană</w:t>
      </w:r>
      <w:r w:rsidR="00D97FD2" w:rsidRPr="0099098C">
        <w:rPr>
          <w:rFonts w:ascii="Times New Roman" w:hAnsi="Times New Roman"/>
          <w:color w:val="auto"/>
          <w:sz w:val="28"/>
          <w:szCs w:val="28"/>
          <w:lang w:val="ro-RO"/>
        </w:rPr>
        <w:t xml:space="preserve"> denotă un grad înalt de vulnerabilitate faţă de riscurile de mediu, inclusiv a evenimentelor meteorologice. Mai mult decât atât, o rată atât de înaltă a mortalităţii datorată cauzelor externe pare a fi concentrată în special în cadrul grupului cu vârstă activă. Conform Observatorului Sistemului de Sănătate a UE, reducerea speranţei de viaţă prin deces înainte de atingerea vârstei de 65 de ani este de 12 ani pentru bărbaţi şi 6.4 pentru femei (datele din 201</w:t>
      </w:r>
      <w:r w:rsidR="00466CDF">
        <w:rPr>
          <w:rFonts w:ascii="Times New Roman" w:hAnsi="Times New Roman"/>
          <w:color w:val="auto"/>
          <w:sz w:val="28"/>
          <w:szCs w:val="28"/>
          <w:lang w:val="ro-RO"/>
        </w:rPr>
        <w:t>5</w:t>
      </w:r>
      <w:r w:rsidR="00D97FD2" w:rsidRPr="0099098C">
        <w:rPr>
          <w:rFonts w:ascii="Times New Roman" w:hAnsi="Times New Roman"/>
          <w:color w:val="auto"/>
          <w:sz w:val="28"/>
          <w:szCs w:val="28"/>
          <w:lang w:val="ro-RO"/>
        </w:rPr>
        <w:t xml:space="preserve">). Prin această diferenţă a speranţei de viaţă la bărbaţi şi la femei se explică şi diferenţa dintre bărbaţi şi femei raportată în cazul Moldovei. </w:t>
      </w:r>
      <w:r w:rsidR="00D97FD2">
        <w:rPr>
          <w:rFonts w:ascii="Times New Roman" w:hAnsi="Times New Roman"/>
          <w:color w:val="auto"/>
          <w:sz w:val="28"/>
          <w:szCs w:val="28"/>
          <w:lang w:val="ro-RO"/>
        </w:rPr>
        <w:t>R</w:t>
      </w:r>
      <w:r w:rsidR="00D97FD2" w:rsidRPr="0099098C">
        <w:rPr>
          <w:rFonts w:ascii="Times New Roman" w:hAnsi="Times New Roman"/>
          <w:color w:val="auto"/>
          <w:sz w:val="28"/>
          <w:szCs w:val="28"/>
          <w:lang w:val="ro-RO"/>
        </w:rPr>
        <w:t xml:space="preserve">ata mortalităţii din cauza bolilor </w:t>
      </w:r>
      <w:r w:rsidR="000367A5">
        <w:rPr>
          <w:rFonts w:ascii="Times New Roman" w:hAnsi="Times New Roman"/>
          <w:color w:val="auto"/>
          <w:sz w:val="28"/>
          <w:szCs w:val="28"/>
          <w:lang w:val="ro-RO"/>
        </w:rPr>
        <w:t xml:space="preserve">digestive </w:t>
      </w:r>
      <w:r w:rsidR="00D97FD2" w:rsidRPr="0099098C">
        <w:rPr>
          <w:rFonts w:ascii="Times New Roman" w:hAnsi="Times New Roman"/>
          <w:color w:val="auto"/>
          <w:sz w:val="28"/>
          <w:szCs w:val="28"/>
          <w:lang w:val="ro-RO"/>
        </w:rPr>
        <w:t xml:space="preserve">cronice fiind de </w:t>
      </w:r>
      <w:r w:rsidR="000367A5">
        <w:rPr>
          <w:rFonts w:ascii="Times New Roman" w:hAnsi="Times New Roman"/>
          <w:color w:val="auto"/>
          <w:sz w:val="28"/>
          <w:szCs w:val="28"/>
          <w:lang w:val="ro-RO"/>
        </w:rPr>
        <w:t xml:space="preserve">3 </w:t>
      </w:r>
      <w:r w:rsidR="00D97FD2" w:rsidRPr="0099098C">
        <w:rPr>
          <w:rFonts w:ascii="Times New Roman" w:hAnsi="Times New Roman"/>
          <w:color w:val="auto"/>
          <w:sz w:val="28"/>
          <w:szCs w:val="28"/>
          <w:lang w:val="ro-RO"/>
        </w:rPr>
        <w:t xml:space="preserve">ori mai înaltă în Moldova decât </w:t>
      </w:r>
      <w:r w:rsidR="000367A5">
        <w:rPr>
          <w:rFonts w:ascii="Times New Roman" w:hAnsi="Times New Roman"/>
          <w:color w:val="auto"/>
          <w:sz w:val="28"/>
          <w:szCs w:val="28"/>
          <w:lang w:val="ro-RO"/>
        </w:rPr>
        <w:t>media europeană es</w:t>
      </w:r>
      <w:r w:rsidR="00D97FD2" w:rsidRPr="0099098C">
        <w:rPr>
          <w:rFonts w:ascii="Times New Roman" w:hAnsi="Times New Roman"/>
          <w:color w:val="auto"/>
          <w:sz w:val="28"/>
          <w:szCs w:val="28"/>
          <w:lang w:val="ro-RO"/>
        </w:rPr>
        <w:t xml:space="preserve">te un indicator, după cum se cunoaşte, a abuzului de alcool în ţară; situaţia dată devine şi mai îngrijorătoare în cazul riscurilor de mediu, mai ales dacă se intercalează cu o rată a mortalităţii cauzată de factori externi care este destul de înaltă la bărbaţi. Cu alte cuvinte, un eşec ipotetic al infrastructurii pasive care are drept scop reducerea vulnerabilităţii în faţa factorilor externi – dambe, guri de canalizare, limitatoare de viteză, căşti de protecţie, centuri de ocolire, siguranţa industrială şi a clădirilor  (schele, platforme, garduri…), indicatoare de avertizare ş.a. – se va suprapune cu abuzul de alcool. Într-un astfel de cadru, orice eveniment meteorologic va intensifica riscurile. Pentru a reduce gradul de vulnerabilitate în faţa riscurilor de mediu, în care se includ şi accidentele rutiere, monitorizarea acestor doi indicatori (cauze externe a mortalităţii, abuz de alcool) trebuie să fie luată în consideraţie cu toată seriozitatea de către </w:t>
      </w:r>
      <w:r w:rsidR="00F81221">
        <w:rPr>
          <w:rFonts w:ascii="Times New Roman" w:hAnsi="Times New Roman"/>
          <w:color w:val="auto"/>
          <w:sz w:val="28"/>
          <w:szCs w:val="28"/>
          <w:lang w:val="ro-RO"/>
        </w:rPr>
        <w:t>specialiștii</w:t>
      </w:r>
      <w:r w:rsidR="00D97FD2" w:rsidRPr="0099098C">
        <w:rPr>
          <w:rFonts w:ascii="Times New Roman" w:hAnsi="Times New Roman"/>
          <w:color w:val="auto"/>
          <w:sz w:val="28"/>
          <w:szCs w:val="28"/>
          <w:lang w:val="ro-RO"/>
        </w:rPr>
        <w:t xml:space="preserve"> din sistemul de sănătate. </w:t>
      </w:r>
    </w:p>
    <w:p w:rsidR="00D97FD2" w:rsidRPr="0099098C"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eastAsia="en-GB"/>
        </w:rPr>
        <w:t>12</w:t>
      </w:r>
      <w:r w:rsidR="00D97FD2">
        <w:rPr>
          <w:rFonts w:ascii="Times New Roman" w:hAnsi="Times New Roman"/>
          <w:color w:val="auto"/>
          <w:sz w:val="28"/>
          <w:szCs w:val="28"/>
          <w:lang w:val="ro-RO" w:eastAsia="en-GB"/>
        </w:rPr>
        <w:t xml:space="preserve">. </w:t>
      </w:r>
      <w:r w:rsidR="00D97FD2" w:rsidRPr="0099098C">
        <w:rPr>
          <w:rFonts w:ascii="Times New Roman" w:hAnsi="Times New Roman"/>
          <w:color w:val="auto"/>
          <w:sz w:val="28"/>
          <w:szCs w:val="28"/>
          <w:lang w:val="ro-RO" w:eastAsia="en-GB"/>
        </w:rPr>
        <w:t xml:space="preserve">În afară de tuberculoză şi </w:t>
      </w:r>
      <w:r w:rsidR="00F81221">
        <w:rPr>
          <w:rFonts w:ascii="Times New Roman" w:hAnsi="Times New Roman"/>
          <w:color w:val="auto"/>
          <w:sz w:val="28"/>
          <w:szCs w:val="28"/>
          <w:lang w:val="ro-RO" w:eastAsia="en-GB"/>
        </w:rPr>
        <w:t>bolile</w:t>
      </w:r>
      <w:r w:rsidR="00D97FD2" w:rsidRPr="0099098C">
        <w:rPr>
          <w:rFonts w:ascii="Times New Roman" w:hAnsi="Times New Roman"/>
          <w:color w:val="auto"/>
          <w:sz w:val="28"/>
          <w:szCs w:val="28"/>
          <w:lang w:val="ro-RO" w:eastAsia="en-GB"/>
        </w:rPr>
        <w:t xml:space="preserve"> respiratorii</w:t>
      </w:r>
      <w:r w:rsidR="00D97FD2" w:rsidRPr="0099098C">
        <w:rPr>
          <w:rFonts w:ascii="Times New Roman" w:hAnsi="Times New Roman"/>
          <w:color w:val="auto"/>
          <w:sz w:val="28"/>
          <w:szCs w:val="28"/>
          <w:lang w:val="ro-RO"/>
        </w:rPr>
        <w:t xml:space="preserve">, rata înaltă a mortalităţii din cauza </w:t>
      </w:r>
      <w:r w:rsidR="00D97FD2">
        <w:rPr>
          <w:rFonts w:ascii="Times New Roman" w:hAnsi="Times New Roman"/>
          <w:color w:val="auto"/>
          <w:sz w:val="28"/>
          <w:szCs w:val="28"/>
          <w:lang w:val="ro-RO"/>
        </w:rPr>
        <w:t>bol</w:t>
      </w:r>
      <w:r w:rsidR="00D97FD2" w:rsidRPr="0099098C">
        <w:rPr>
          <w:rFonts w:ascii="Times New Roman" w:hAnsi="Times New Roman"/>
          <w:color w:val="auto"/>
          <w:sz w:val="28"/>
          <w:szCs w:val="28"/>
          <w:lang w:val="ro-RO"/>
        </w:rPr>
        <w:t>ilor infecţioase şi parazitare în Moldova a</w:t>
      </w:r>
      <w:r w:rsidR="00D97FD2">
        <w:rPr>
          <w:rFonts w:ascii="Times New Roman" w:hAnsi="Times New Roman"/>
          <w:color w:val="auto"/>
          <w:sz w:val="28"/>
          <w:szCs w:val="28"/>
          <w:lang w:val="ro-RO"/>
        </w:rPr>
        <w:t>re o</w:t>
      </w:r>
      <w:r w:rsidR="00D97FD2" w:rsidRPr="0099098C">
        <w:rPr>
          <w:rFonts w:ascii="Times New Roman" w:hAnsi="Times New Roman"/>
          <w:color w:val="auto"/>
          <w:sz w:val="28"/>
          <w:szCs w:val="28"/>
          <w:lang w:val="ro-RO"/>
        </w:rPr>
        <w:t xml:space="preserve"> legătură cu problema </w:t>
      </w:r>
      <w:r w:rsidR="000367A5">
        <w:rPr>
          <w:rFonts w:ascii="Times New Roman" w:hAnsi="Times New Roman"/>
          <w:color w:val="auto"/>
          <w:sz w:val="28"/>
          <w:szCs w:val="28"/>
          <w:lang w:val="ro-RO"/>
        </w:rPr>
        <w:t xml:space="preserve">calității apei </w:t>
      </w:r>
      <w:r w:rsidR="00D97FD2" w:rsidRPr="0099098C">
        <w:rPr>
          <w:rFonts w:ascii="Times New Roman" w:hAnsi="Times New Roman"/>
          <w:color w:val="auto"/>
          <w:sz w:val="28"/>
          <w:szCs w:val="28"/>
          <w:lang w:val="ro-RO"/>
        </w:rPr>
        <w:t>sau a utilizării apei din surse nesigure, ambele fiind cauzate de salubrizare şi igienă neadecvată. În afară de aceasta, rata înaltă a mortalităţii menţionată mai sus are şi o legătură strânsă cu astfel de probleme precum acces restrâns la servicii de sănătate, condiţii de trai neadecvate şi, în general, sărăcie.</w:t>
      </w:r>
      <w:r w:rsidR="00D97FD2">
        <w:rPr>
          <w:rFonts w:ascii="Times New Roman" w:hAnsi="Times New Roman"/>
          <w:color w:val="auto"/>
          <w:sz w:val="28"/>
          <w:szCs w:val="28"/>
          <w:lang w:val="ro-RO"/>
        </w:rPr>
        <w:t xml:space="preserve"> În tab.</w:t>
      </w:r>
      <w:r w:rsidR="006C75A8">
        <w:rPr>
          <w:rFonts w:ascii="Times New Roman" w:hAnsi="Times New Roman"/>
          <w:color w:val="auto"/>
          <w:sz w:val="28"/>
          <w:szCs w:val="28"/>
          <w:lang w:val="ro-RO"/>
        </w:rPr>
        <w:t>5</w:t>
      </w:r>
      <w:r w:rsidR="00D97FD2">
        <w:rPr>
          <w:rFonts w:ascii="Times New Roman" w:hAnsi="Times New Roman"/>
          <w:color w:val="auto"/>
          <w:sz w:val="28"/>
          <w:szCs w:val="28"/>
          <w:lang w:val="ro-RO"/>
        </w:rPr>
        <w:t xml:space="preserve"> sunt prezentate diferite cauze ale mortalității la bărbați și femei la un interval de 10 ani.</w:t>
      </w:r>
    </w:p>
    <w:p w:rsidR="00D97FD2" w:rsidRPr="00112E20" w:rsidRDefault="00D97FD2" w:rsidP="002F2C46">
      <w:pPr>
        <w:pStyle w:val="Titletab"/>
        <w:ind w:left="360"/>
      </w:pPr>
      <w:bookmarkStart w:id="3" w:name="_Toc422127083"/>
      <w:r>
        <w:t xml:space="preserve">Tab. </w:t>
      </w:r>
      <w:r w:rsidR="006C75A8">
        <w:t>5.</w:t>
      </w:r>
      <w:r>
        <w:t xml:space="preserve"> </w:t>
      </w:r>
      <w:r w:rsidRPr="00112E20">
        <w:t xml:space="preserve">Cauzele selectate a mortalităţii  </w:t>
      </w:r>
      <w:r w:rsidRPr="00112E20">
        <w:rPr>
          <w:rFonts w:ascii="Cambria Math" w:hAnsi="Cambria Math" w:cs="Cambria Math"/>
        </w:rPr>
        <w:t>‐</w:t>
      </w:r>
      <w:r w:rsidRPr="00112E20">
        <w:t xml:space="preserve"> bărbaţi</w:t>
      </w:r>
      <w:bookmarkEnd w:id="3"/>
      <w:r>
        <w:t xml:space="preserve"> și femei </w:t>
      </w:r>
    </w:p>
    <w:tbl>
      <w:tblPr>
        <w:tblW w:w="9654" w:type="dxa"/>
        <w:tblInd w:w="5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70" w:type="dxa"/>
          <w:right w:w="70" w:type="dxa"/>
        </w:tblCellMar>
        <w:tblLook w:val="04A0"/>
      </w:tblPr>
      <w:tblGrid>
        <w:gridCol w:w="6678"/>
        <w:gridCol w:w="678"/>
        <w:gridCol w:w="680"/>
        <w:gridCol w:w="768"/>
        <w:gridCol w:w="850"/>
      </w:tblGrid>
      <w:tr w:rsidR="00D97FD2" w:rsidRPr="00112E20" w:rsidTr="002F2C46">
        <w:trPr>
          <w:trHeight w:val="312"/>
        </w:trPr>
        <w:tc>
          <w:tcPr>
            <w:tcW w:w="6678" w:type="dxa"/>
            <w:vMerge w:val="restart"/>
            <w:tcBorders>
              <w:top w:val="single" w:sz="12" w:space="0" w:color="auto"/>
            </w:tcBorders>
            <w:shd w:val="clear" w:color="auto" w:fill="D9D9D9"/>
            <w:noWrap/>
            <w:vAlign w:val="bottom"/>
          </w:tcPr>
          <w:p w:rsidR="00D97FD2" w:rsidRPr="00112E20" w:rsidRDefault="00D97FD2" w:rsidP="002F2C46">
            <w:pPr>
              <w:jc w:val="center"/>
              <w:rPr>
                <w:rFonts w:ascii="Times New Roman" w:hAnsi="Times New Roman"/>
                <w:lang w:val="ro-RO" w:eastAsia="it-IT"/>
              </w:rPr>
            </w:pPr>
            <w:r w:rsidRPr="00112E20">
              <w:rPr>
                <w:rFonts w:ascii="Times New Roman" w:hAnsi="Times New Roman"/>
                <w:lang w:val="ro-RO" w:eastAsia="it-IT"/>
              </w:rPr>
              <w:t>Indicatori</w:t>
            </w:r>
          </w:p>
        </w:tc>
        <w:tc>
          <w:tcPr>
            <w:tcW w:w="1358" w:type="dxa"/>
            <w:gridSpan w:val="2"/>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Pr>
                <w:rFonts w:ascii="Times New Roman" w:hAnsi="Times New Roman"/>
                <w:lang w:val="ro-RO"/>
              </w:rPr>
              <w:t>Bărbați</w:t>
            </w:r>
          </w:p>
        </w:tc>
        <w:tc>
          <w:tcPr>
            <w:tcW w:w="1618" w:type="dxa"/>
            <w:gridSpan w:val="2"/>
            <w:tcBorders>
              <w:top w:val="single" w:sz="12" w:space="0" w:color="auto"/>
              <w:bottom w:val="double" w:sz="4" w:space="0" w:color="auto"/>
            </w:tcBorders>
            <w:shd w:val="clear" w:color="auto" w:fill="D9D9D9"/>
          </w:tcPr>
          <w:p w:rsidR="00D97FD2" w:rsidRDefault="00D97FD2" w:rsidP="002F2C46">
            <w:pPr>
              <w:rPr>
                <w:rFonts w:ascii="Times New Roman" w:hAnsi="Times New Roman"/>
                <w:lang w:val="ro-RO"/>
              </w:rPr>
            </w:pPr>
            <w:r>
              <w:rPr>
                <w:rFonts w:ascii="Times New Roman" w:hAnsi="Times New Roman"/>
                <w:lang w:val="ro-RO"/>
              </w:rPr>
              <w:t>Femei</w:t>
            </w:r>
          </w:p>
        </w:tc>
      </w:tr>
      <w:tr w:rsidR="00D97FD2" w:rsidRPr="00112E20" w:rsidTr="002F2C46">
        <w:trPr>
          <w:trHeight w:val="312"/>
        </w:trPr>
        <w:tc>
          <w:tcPr>
            <w:tcW w:w="6678" w:type="dxa"/>
            <w:vMerge/>
            <w:tcBorders>
              <w:bottom w:val="double" w:sz="4" w:space="0" w:color="auto"/>
            </w:tcBorders>
            <w:shd w:val="clear" w:color="auto" w:fill="D9D9D9"/>
            <w:noWrap/>
            <w:vAlign w:val="bottom"/>
          </w:tcPr>
          <w:p w:rsidR="00D97FD2" w:rsidRPr="00112E20" w:rsidRDefault="00D97FD2" w:rsidP="002F2C46">
            <w:pPr>
              <w:rPr>
                <w:rFonts w:ascii="Times New Roman" w:hAnsi="Times New Roman"/>
                <w:lang w:val="ro-RO" w:eastAsia="it-IT"/>
              </w:rPr>
            </w:pPr>
          </w:p>
        </w:tc>
        <w:tc>
          <w:tcPr>
            <w:tcW w:w="678"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680" w:type="dxa"/>
            <w:tcBorders>
              <w:top w:val="single" w:sz="12" w:space="0" w:color="auto"/>
              <w:bottom w:val="double" w:sz="4" w:space="0" w:color="auto"/>
            </w:tcBorders>
            <w:shd w:val="clear" w:color="auto" w:fill="D9D9D9"/>
            <w:vAlign w:val="bottom"/>
          </w:tcPr>
          <w:p w:rsidR="00D97FD2" w:rsidRPr="00112E20" w:rsidRDefault="00D97FD2" w:rsidP="000367A5">
            <w:pPr>
              <w:rPr>
                <w:rFonts w:ascii="Times New Roman" w:hAnsi="Times New Roman"/>
                <w:lang w:val="ro-RO"/>
              </w:rPr>
            </w:pPr>
            <w:r w:rsidRPr="00112E20">
              <w:rPr>
                <w:rFonts w:ascii="Times New Roman" w:hAnsi="Times New Roman"/>
                <w:lang w:val="ro-RO"/>
              </w:rPr>
              <w:t>201</w:t>
            </w:r>
            <w:r w:rsidR="000367A5">
              <w:rPr>
                <w:rFonts w:ascii="Times New Roman" w:hAnsi="Times New Roman"/>
                <w:lang w:val="ro-RO"/>
              </w:rPr>
              <w:t>4</w:t>
            </w:r>
          </w:p>
        </w:tc>
        <w:tc>
          <w:tcPr>
            <w:tcW w:w="768"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850" w:type="dxa"/>
            <w:tcBorders>
              <w:top w:val="single" w:sz="12" w:space="0" w:color="auto"/>
              <w:bottom w:val="double" w:sz="4" w:space="0" w:color="auto"/>
            </w:tcBorders>
            <w:shd w:val="clear" w:color="auto" w:fill="D9D9D9"/>
            <w:vAlign w:val="bottom"/>
          </w:tcPr>
          <w:p w:rsidR="00D97FD2" w:rsidRPr="00112E20" w:rsidRDefault="00D97FD2" w:rsidP="000367A5">
            <w:pPr>
              <w:rPr>
                <w:rFonts w:ascii="Times New Roman" w:hAnsi="Times New Roman"/>
                <w:lang w:val="ro-RO"/>
              </w:rPr>
            </w:pPr>
            <w:r w:rsidRPr="00112E20">
              <w:rPr>
                <w:rFonts w:ascii="Times New Roman" w:hAnsi="Times New Roman"/>
                <w:lang w:val="ro-RO"/>
              </w:rPr>
              <w:t>201</w:t>
            </w:r>
            <w:r w:rsidR="000367A5">
              <w:rPr>
                <w:rFonts w:ascii="Times New Roman" w:hAnsi="Times New Roman"/>
                <w:lang w:val="ro-RO"/>
              </w:rPr>
              <w:t>4</w:t>
            </w:r>
          </w:p>
        </w:tc>
      </w:tr>
      <w:tr w:rsidR="00D97FD2" w:rsidRPr="00112E20" w:rsidTr="002F2C46">
        <w:trPr>
          <w:trHeight w:val="312"/>
        </w:trPr>
        <w:tc>
          <w:tcPr>
            <w:tcW w:w="6678" w:type="dxa"/>
            <w:tcBorders>
              <w:top w:val="double" w:sz="4" w:space="0" w:color="auto"/>
              <w:bottom w:val="dotted" w:sz="4" w:space="0" w:color="auto"/>
            </w:tcBorders>
            <w:shd w:val="clear" w:color="auto" w:fill="auto"/>
            <w:noWrap/>
            <w:vAlign w:val="center"/>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Toate maladiile cardio-vasculare (RSM)</w:t>
            </w:r>
          </w:p>
        </w:tc>
        <w:tc>
          <w:tcPr>
            <w:tcW w:w="678"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17.6</w:t>
            </w:r>
          </w:p>
        </w:tc>
        <w:tc>
          <w:tcPr>
            <w:tcW w:w="680"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583.8</w:t>
            </w:r>
          </w:p>
        </w:tc>
        <w:tc>
          <w:tcPr>
            <w:tcW w:w="768"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86.9</w:t>
            </w:r>
          </w:p>
        </w:tc>
        <w:tc>
          <w:tcPr>
            <w:tcW w:w="850"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57.2</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Intoxicaţii şi cauze externe …(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68</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99.3</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17.2</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33.8</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lastRenderedPageBreak/>
              <w:t>Boli respiratorii (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4.3</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9.5</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46.3</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28.2</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Boli infecţioase şi parazitare / a tractului gastro-intestinal(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593</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346</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57</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6</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 xml:space="preserve">Bolile ficatului şi cirozele(Nr.de cazuri pe an) </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492</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269</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 724</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 244</w:t>
            </w:r>
          </w:p>
        </w:tc>
      </w:tr>
      <w:tr w:rsidR="00D97FD2" w:rsidRPr="00112E20" w:rsidTr="002F2C46">
        <w:trPr>
          <w:trHeight w:val="312"/>
        </w:trPr>
        <w:tc>
          <w:tcPr>
            <w:tcW w:w="6678" w:type="dxa"/>
            <w:tcBorders>
              <w:top w:val="dotted" w:sz="4" w:space="0" w:color="auto"/>
              <w:bottom w:val="single" w:sz="12"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Mortalitatea infantilă 0-1 an</w:t>
            </w:r>
          </w:p>
        </w:tc>
        <w:tc>
          <w:tcPr>
            <w:tcW w:w="678"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3.72</w:t>
            </w:r>
          </w:p>
        </w:tc>
        <w:tc>
          <w:tcPr>
            <w:tcW w:w="680"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3</w:t>
            </w:r>
          </w:p>
        </w:tc>
        <w:tc>
          <w:tcPr>
            <w:tcW w:w="768"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0.41</w:t>
            </w:r>
          </w:p>
        </w:tc>
        <w:tc>
          <w:tcPr>
            <w:tcW w:w="850"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6</w:t>
            </w:r>
          </w:p>
        </w:tc>
      </w:tr>
    </w:tbl>
    <w:p w:rsidR="00D97FD2" w:rsidRDefault="00D97FD2" w:rsidP="002F2C46">
      <w:pPr>
        <w:pStyle w:val="Corpotesto1"/>
        <w:ind w:left="1080"/>
        <w:rPr>
          <w:rFonts w:ascii="Times New Roman" w:hAnsi="Times New Roman"/>
          <w:lang w:val="ro-RO"/>
        </w:rPr>
      </w:pPr>
    </w:p>
    <w:p w:rsidR="00D97FD2" w:rsidRPr="009F4FEB"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rPr>
        <w:t>13</w:t>
      </w:r>
      <w:r w:rsidR="00D97FD2" w:rsidRPr="009F4FEB">
        <w:rPr>
          <w:rFonts w:ascii="Times New Roman" w:hAnsi="Times New Roman"/>
          <w:color w:val="auto"/>
          <w:sz w:val="28"/>
          <w:szCs w:val="28"/>
          <w:lang w:val="ro-RO"/>
        </w:rPr>
        <w:t xml:space="preserve">. Evoluţia în timp a unor indicatori de sănătate pe parcursul a unei perioade de 10 ani indică o înrăutăţire la capitolul cauze externe/intoxicaţii şi o ameliorare la capitolul boli respiratorii atât la bărbaţi, cât si la femei, ratele acestea rămânând, totuşi, destul de înalte. La indicatorul mortalitate infantilă  0-1 an se atestă o uşoară ameliorare pe parcursul deceniului; pe de altă parte, în cadrul acestui grup de vârstă se atestă o creştere de  +20% a incidenţei bolilor respiratorii. </w:t>
      </w:r>
    </w:p>
    <w:p w:rsidR="00D97FD2" w:rsidRPr="00112E20" w:rsidRDefault="00D97FD2" w:rsidP="002F2C46">
      <w:pPr>
        <w:pStyle w:val="Titletab"/>
      </w:pPr>
      <w:bookmarkStart w:id="4" w:name="_Toc422127085"/>
      <w:r>
        <w:t xml:space="preserve">Tab. </w:t>
      </w:r>
      <w:r w:rsidR="006C75A8">
        <w:t>6</w:t>
      </w:r>
      <w:r>
        <w:t xml:space="preserve"> </w:t>
      </w:r>
      <w:r w:rsidRPr="00112E20">
        <w:t xml:space="preserve">Incidenţa </w:t>
      </w:r>
      <w:r>
        <w:t>bol</w:t>
      </w:r>
      <w:r w:rsidRPr="00112E20">
        <w:t>ilor respiratorii la copiii cu vârsta de  0</w:t>
      </w:r>
      <w:r w:rsidRPr="00112E20">
        <w:rPr>
          <w:rFonts w:ascii="Cambria Math" w:hAnsi="Cambria Math" w:cs="Cambria Math"/>
        </w:rPr>
        <w:t>‐</w:t>
      </w:r>
      <w:r w:rsidRPr="00112E20">
        <w:t>1 an</w:t>
      </w:r>
      <w:bookmarkEnd w:id="4"/>
    </w:p>
    <w:tbl>
      <w:tblPr>
        <w:tblW w:w="81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827"/>
        <w:gridCol w:w="1276"/>
        <w:gridCol w:w="1001"/>
      </w:tblGrid>
      <w:tr w:rsidR="00D97FD2" w:rsidRPr="00112E20" w:rsidTr="002F2C46">
        <w:trPr>
          <w:trHeight w:val="463"/>
        </w:trPr>
        <w:tc>
          <w:tcPr>
            <w:tcW w:w="5827" w:type="dxa"/>
            <w:tcBorders>
              <w:top w:val="single" w:sz="12" w:space="0" w:color="auto"/>
              <w:left w:val="single" w:sz="12" w:space="0" w:color="auto"/>
              <w:bottom w:val="double" w:sz="4" w:space="0" w:color="auto"/>
            </w:tcBorders>
            <w:shd w:val="clear" w:color="auto" w:fill="D9D9D9"/>
            <w:noWrap/>
            <w:vAlign w:val="bottom"/>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Indicator</w:t>
            </w:r>
          </w:p>
        </w:tc>
        <w:tc>
          <w:tcPr>
            <w:tcW w:w="1276" w:type="dxa"/>
            <w:tcBorders>
              <w:top w:val="single" w:sz="12" w:space="0" w:color="auto"/>
              <w:bottom w:val="double" w:sz="4" w:space="0" w:color="auto"/>
            </w:tcBorders>
            <w:shd w:val="clear" w:color="auto" w:fill="D9D9D9"/>
            <w:noWrap/>
            <w:vAlign w:val="bottom"/>
            <w:hideMark/>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1001" w:type="dxa"/>
            <w:tcBorders>
              <w:top w:val="single" w:sz="12" w:space="0" w:color="auto"/>
              <w:bottom w:val="double" w:sz="4" w:space="0" w:color="auto"/>
              <w:right w:val="single" w:sz="12" w:space="0" w:color="auto"/>
            </w:tcBorders>
            <w:shd w:val="clear" w:color="auto" w:fill="D9D9D9"/>
            <w:noWrap/>
            <w:vAlign w:val="bottom"/>
            <w:hideMark/>
          </w:tcPr>
          <w:p w:rsidR="00D97FD2" w:rsidRPr="00112E20" w:rsidRDefault="00D97FD2" w:rsidP="002F2C46">
            <w:pPr>
              <w:rPr>
                <w:rFonts w:ascii="Times New Roman" w:hAnsi="Times New Roman"/>
                <w:lang w:val="ro-RO"/>
              </w:rPr>
            </w:pPr>
            <w:r w:rsidRPr="00112E20">
              <w:rPr>
                <w:rFonts w:ascii="Times New Roman" w:hAnsi="Times New Roman"/>
                <w:lang w:val="ro-RO"/>
              </w:rPr>
              <w:t>2014</w:t>
            </w:r>
          </w:p>
        </w:tc>
      </w:tr>
      <w:tr w:rsidR="00D97FD2" w:rsidRPr="00112E20" w:rsidTr="002F2C46">
        <w:trPr>
          <w:trHeight w:val="368"/>
        </w:trPr>
        <w:tc>
          <w:tcPr>
            <w:tcW w:w="5827" w:type="dxa"/>
            <w:tcBorders>
              <w:top w:val="double" w:sz="4" w:space="0" w:color="auto"/>
              <w:left w:val="single" w:sz="12" w:space="0" w:color="auto"/>
              <w:bottom w:val="dotted" w:sz="4" w:space="0" w:color="auto"/>
            </w:tcBorders>
            <w:shd w:val="clear" w:color="auto" w:fill="auto"/>
            <w:noWrap/>
            <w:hideMark/>
          </w:tcPr>
          <w:p w:rsidR="00D97FD2" w:rsidRPr="00112E20" w:rsidRDefault="00D97FD2" w:rsidP="002F2C46">
            <w:pPr>
              <w:rPr>
                <w:rFonts w:ascii="Times New Roman" w:hAnsi="Times New Roman"/>
                <w:color w:val="002060"/>
                <w:lang w:val="ro-RO" w:eastAsia="it-IT"/>
              </w:rPr>
            </w:pPr>
            <w:r w:rsidRPr="00112E20">
              <w:rPr>
                <w:rFonts w:ascii="Times New Roman" w:hAnsi="Times New Roman"/>
                <w:lang w:val="ro-RO"/>
              </w:rPr>
              <w:t xml:space="preserve">Concentraţie anuală medie a NO2 </w:t>
            </w:r>
          </w:p>
        </w:tc>
        <w:tc>
          <w:tcPr>
            <w:tcW w:w="1276" w:type="dxa"/>
            <w:tcBorders>
              <w:top w:val="double" w:sz="4" w:space="0" w:color="auto"/>
              <w:bottom w:val="dotted" w:sz="4"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40µg/m</w:t>
            </w:r>
            <w:r w:rsidRPr="00112E20">
              <w:rPr>
                <w:rFonts w:ascii="Times New Roman" w:hAnsi="Times New Roman"/>
                <w:vertAlign w:val="superscript"/>
                <w:lang w:val="ro-RO"/>
              </w:rPr>
              <w:t>3</w:t>
            </w:r>
          </w:p>
        </w:tc>
        <w:tc>
          <w:tcPr>
            <w:tcW w:w="1001" w:type="dxa"/>
            <w:tcBorders>
              <w:top w:val="double" w:sz="4" w:space="0" w:color="auto"/>
              <w:bottom w:val="dotted" w:sz="4" w:space="0" w:color="auto"/>
              <w:right w:val="single" w:sz="12"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50µg/m</w:t>
            </w:r>
            <w:r w:rsidRPr="00112E20">
              <w:rPr>
                <w:rFonts w:ascii="Times New Roman" w:hAnsi="Times New Roman"/>
                <w:vertAlign w:val="superscript"/>
                <w:lang w:val="ro-RO"/>
              </w:rPr>
              <w:t>3</w:t>
            </w:r>
          </w:p>
        </w:tc>
      </w:tr>
      <w:tr w:rsidR="00D97FD2" w:rsidRPr="00112E20" w:rsidTr="002F2C46">
        <w:trPr>
          <w:trHeight w:val="260"/>
        </w:trPr>
        <w:tc>
          <w:tcPr>
            <w:tcW w:w="5827" w:type="dxa"/>
            <w:tcBorders>
              <w:top w:val="dotted" w:sz="4" w:space="0" w:color="auto"/>
              <w:left w:val="single" w:sz="12" w:space="0" w:color="auto"/>
              <w:bottom w:val="single" w:sz="12" w:space="0" w:color="auto"/>
            </w:tcBorders>
            <w:shd w:val="clear" w:color="auto" w:fill="auto"/>
            <w:noWrap/>
            <w:hideMark/>
          </w:tcPr>
          <w:p w:rsidR="00D97FD2" w:rsidRPr="00112E20" w:rsidRDefault="00D97FD2" w:rsidP="002F2C46">
            <w:pPr>
              <w:rPr>
                <w:rFonts w:ascii="Times New Roman" w:hAnsi="Times New Roman"/>
                <w:color w:val="002060"/>
                <w:lang w:val="ro-RO" w:eastAsia="it-IT"/>
              </w:rPr>
            </w:pPr>
            <w:r w:rsidRPr="00112E20">
              <w:rPr>
                <w:rFonts w:ascii="Times New Roman" w:hAnsi="Times New Roman"/>
                <w:lang w:val="ro-RO"/>
              </w:rPr>
              <w:t>Incidenţa maladiilor respiratorii la copiii cu vârsta de  0</w:t>
            </w:r>
            <w:r w:rsidRPr="00112E20">
              <w:rPr>
                <w:lang w:val="ro-RO"/>
              </w:rPr>
              <w:t>‐</w:t>
            </w:r>
            <w:r w:rsidRPr="00112E20">
              <w:rPr>
                <w:rFonts w:ascii="Times New Roman" w:hAnsi="Times New Roman"/>
                <w:lang w:val="ro-RO"/>
              </w:rPr>
              <w:t>1 an</w:t>
            </w:r>
          </w:p>
        </w:tc>
        <w:tc>
          <w:tcPr>
            <w:tcW w:w="1276" w:type="dxa"/>
            <w:tcBorders>
              <w:top w:val="dotted" w:sz="4" w:space="0" w:color="auto"/>
              <w:bottom w:val="single" w:sz="12"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 xml:space="preserve">765.5 </w:t>
            </w:r>
          </w:p>
        </w:tc>
        <w:tc>
          <w:tcPr>
            <w:tcW w:w="1001" w:type="dxa"/>
            <w:tcBorders>
              <w:top w:val="dotted" w:sz="4" w:space="0" w:color="auto"/>
              <w:bottom w:val="single" w:sz="12" w:space="0" w:color="auto"/>
              <w:right w:val="single" w:sz="12" w:space="0" w:color="auto"/>
            </w:tcBorders>
            <w:shd w:val="clear" w:color="auto" w:fill="auto"/>
            <w:noWrap/>
            <w:hideMark/>
          </w:tcPr>
          <w:p w:rsidR="00D97FD2" w:rsidRPr="00112E20" w:rsidRDefault="00D97FD2" w:rsidP="002F2C46">
            <w:pPr>
              <w:numPr>
                <w:ilvl w:val="1"/>
                <w:numId w:val="43"/>
              </w:numPr>
              <w:rPr>
                <w:rFonts w:ascii="Times New Roman" w:hAnsi="Times New Roman"/>
                <w:color w:val="002060"/>
                <w:lang w:val="ro-RO"/>
              </w:rPr>
            </w:pPr>
          </w:p>
        </w:tc>
      </w:tr>
    </w:tbl>
    <w:p w:rsidR="00D97FD2" w:rsidRPr="00FF17D2" w:rsidRDefault="002F2C46" w:rsidP="002F2C46">
      <w:pPr>
        <w:pStyle w:val="Corpotesto1"/>
        <w:ind w:firstLine="360"/>
        <w:rPr>
          <w:rFonts w:ascii="Times New Roman" w:hAnsi="Times New Roman"/>
          <w:color w:val="auto"/>
          <w:sz w:val="28"/>
          <w:szCs w:val="28"/>
          <w:lang w:val="ro-RO"/>
        </w:rPr>
      </w:pPr>
      <w:r>
        <w:rPr>
          <w:rFonts w:ascii="Times New Roman" w:hAnsi="Times New Roman"/>
          <w:color w:val="auto"/>
          <w:sz w:val="28"/>
          <w:szCs w:val="28"/>
          <w:lang w:val="ro-RO"/>
        </w:rPr>
        <w:t xml:space="preserve">14. </w:t>
      </w:r>
      <w:r w:rsidR="00D97FD2" w:rsidRPr="00FF17D2">
        <w:rPr>
          <w:rFonts w:ascii="Times New Roman" w:hAnsi="Times New Roman"/>
          <w:color w:val="auto"/>
          <w:sz w:val="28"/>
          <w:szCs w:val="28"/>
          <w:lang w:val="ro-RO"/>
        </w:rPr>
        <w:t xml:space="preserve">Datele </w:t>
      </w:r>
      <w:r>
        <w:rPr>
          <w:rFonts w:ascii="Times New Roman" w:hAnsi="Times New Roman"/>
          <w:color w:val="auto"/>
          <w:sz w:val="28"/>
          <w:szCs w:val="28"/>
          <w:lang w:val="ro-RO"/>
        </w:rPr>
        <w:t xml:space="preserve">enumerate mai sus </w:t>
      </w:r>
      <w:r w:rsidR="00D97FD2" w:rsidRPr="00FF17D2">
        <w:rPr>
          <w:rFonts w:ascii="Times New Roman" w:hAnsi="Times New Roman"/>
          <w:color w:val="auto"/>
          <w:sz w:val="28"/>
          <w:szCs w:val="28"/>
          <w:lang w:val="ro-RO"/>
        </w:rPr>
        <w:t xml:space="preserve">ar putea să indice o legătură cu poluarea atmosferică, mai ales ținând cont de creşterea concentraţiei anuale de </w:t>
      </w:r>
      <w:r w:rsidR="00364F88">
        <w:rPr>
          <w:rFonts w:ascii="Times New Roman" w:hAnsi="Times New Roman"/>
          <w:color w:val="auto"/>
          <w:sz w:val="28"/>
          <w:szCs w:val="28"/>
          <w:lang w:val="ro-RO"/>
        </w:rPr>
        <w:t>dioxid de azot t</w:t>
      </w:r>
      <w:r w:rsidR="00D97FD2" w:rsidRPr="00FF17D2">
        <w:rPr>
          <w:rFonts w:ascii="Times New Roman" w:hAnsi="Times New Roman"/>
          <w:color w:val="auto"/>
          <w:sz w:val="28"/>
          <w:szCs w:val="28"/>
          <w:lang w:val="ro-RO"/>
        </w:rPr>
        <w:t xml:space="preserve">imp de un deceniu;cu toate acestea nu există date sau studii în Moldova care ar demonstra vreo corelare dintre cele două observaţii. Este mai probabil ca problema locuinţelor şi a nivelului de trai să fie cauza incidenţei mari a bolilor respiratorii în Moldova. În acest sens, o măsură de adaptare ar putea fi revizuirea tarifului înalt la gazul natural pentru încălzirea locuinţelor, acesta fiind o problemă pentru o parte considerabilă a populaţiei deoarece un mediu de trai rece şi umed ar putea să faciliteze răspândirea bolilor infecţioase, inclusiv tuberculoza şi bolile respiratorii. Mai mult decât atât, tarifele înalte pentru serviciile de încălzire a locuinţelor limitează posibilităţile familiilor de a-şi investi veniturile în alte domenii, inclusiv în îngrijirea sănătăţii şi profilaxie. Costurile pentru energie în cadrul unei familii exprimate în procentul din venitul total al familiei cheltuit pentru a achita facturile pentru gaz, electricitate şi apă au rămas neschimbate în ultimii 5 ani, reprezentând 20% din cheltuielile totale a unei familii medii din Republica Moldova. </w:t>
      </w:r>
    </w:p>
    <w:p w:rsidR="00D97FD2" w:rsidRPr="00FF17D2" w:rsidRDefault="002F2C46" w:rsidP="002F2C46">
      <w:pPr>
        <w:pStyle w:val="Corpotesto1"/>
        <w:ind w:firstLine="360"/>
        <w:rPr>
          <w:rFonts w:ascii="Times New Roman" w:hAnsi="Times New Roman"/>
          <w:color w:val="auto"/>
          <w:sz w:val="28"/>
          <w:szCs w:val="28"/>
          <w:lang w:val="ro-RO"/>
        </w:rPr>
      </w:pPr>
      <w:r>
        <w:rPr>
          <w:rFonts w:ascii="Times New Roman" w:hAnsi="Times New Roman"/>
          <w:color w:val="auto"/>
          <w:sz w:val="28"/>
          <w:szCs w:val="28"/>
        </w:rPr>
        <w:t>15</w:t>
      </w:r>
      <w:r w:rsidR="00D97FD2">
        <w:rPr>
          <w:rFonts w:ascii="Times New Roman" w:hAnsi="Times New Roman"/>
          <w:color w:val="auto"/>
          <w:sz w:val="28"/>
          <w:szCs w:val="28"/>
        </w:rPr>
        <w:t>. Având în veere faptul, că</w:t>
      </w:r>
      <w:r w:rsidR="00D97FD2" w:rsidRPr="00FF17D2">
        <w:rPr>
          <w:rFonts w:ascii="Times New Roman" w:hAnsi="Times New Roman"/>
          <w:color w:val="auto"/>
          <w:sz w:val="28"/>
          <w:szCs w:val="28"/>
        </w:rPr>
        <w:t xml:space="preserve"> schimbările climatice au un impact mai pronunţat asupra persoanelor dezavantajate;</w:t>
      </w:r>
      <w:r w:rsidR="00D97FD2">
        <w:rPr>
          <w:rFonts w:ascii="Times New Roman" w:hAnsi="Times New Roman"/>
          <w:color w:val="auto"/>
          <w:sz w:val="28"/>
          <w:szCs w:val="28"/>
        </w:rPr>
        <w:t xml:space="preserve"> </w:t>
      </w:r>
      <w:r w:rsidR="00D97FD2" w:rsidRPr="00FF17D2">
        <w:rPr>
          <w:rFonts w:ascii="Times New Roman" w:hAnsi="Times New Roman"/>
          <w:color w:val="auto"/>
          <w:sz w:val="28"/>
          <w:szCs w:val="28"/>
        </w:rPr>
        <w:t xml:space="preserve">în acest sens, politicile fiscale desemnate </w:t>
      </w:r>
      <w:proofErr w:type="gramStart"/>
      <w:r w:rsidR="00D97FD2" w:rsidRPr="00FF17D2">
        <w:rPr>
          <w:rFonts w:ascii="Times New Roman" w:hAnsi="Times New Roman"/>
          <w:color w:val="auto"/>
          <w:sz w:val="28"/>
          <w:szCs w:val="28"/>
        </w:rPr>
        <w:t>pentru  atenuarea</w:t>
      </w:r>
      <w:proofErr w:type="gramEnd"/>
      <w:r w:rsidR="00D97FD2" w:rsidRPr="00FF17D2">
        <w:rPr>
          <w:rFonts w:ascii="Times New Roman" w:hAnsi="Times New Roman"/>
          <w:color w:val="auto"/>
          <w:sz w:val="28"/>
          <w:szCs w:val="28"/>
        </w:rPr>
        <w:t xml:space="preserve"> inegalităţilor contribuie la sporirea adaptabilităţii la nivel de ţară, ceea ce reprezintă  un element important pentru sustenabilitatea dezvoltării. </w:t>
      </w:r>
      <w:r w:rsidR="00D97FD2">
        <w:rPr>
          <w:rFonts w:ascii="Times New Roman" w:hAnsi="Times New Roman"/>
          <w:color w:val="auto"/>
          <w:sz w:val="28"/>
          <w:szCs w:val="28"/>
        </w:rPr>
        <w:t>S</w:t>
      </w:r>
      <w:r w:rsidR="00D97FD2" w:rsidRPr="00FF17D2">
        <w:rPr>
          <w:rFonts w:ascii="Times New Roman" w:hAnsi="Times New Roman"/>
          <w:color w:val="auto"/>
          <w:sz w:val="28"/>
          <w:szCs w:val="28"/>
        </w:rPr>
        <w:t>tudiu</w:t>
      </w:r>
      <w:r w:rsidR="00D97FD2">
        <w:rPr>
          <w:rFonts w:ascii="Times New Roman" w:hAnsi="Times New Roman"/>
          <w:color w:val="auto"/>
          <w:sz w:val="28"/>
          <w:szCs w:val="28"/>
        </w:rPr>
        <w:t>l</w:t>
      </w:r>
      <w:r w:rsidR="00D97FD2" w:rsidRPr="00FF17D2">
        <w:rPr>
          <w:rFonts w:ascii="Times New Roman" w:hAnsi="Times New Roman"/>
          <w:color w:val="auto"/>
          <w:sz w:val="28"/>
          <w:szCs w:val="28"/>
        </w:rPr>
        <w:t xml:space="preserve"> realizat pentru evaluarea structurii sistemului de sănătate şi acordarea îngrijirii medicale primare în Moldova, </w:t>
      </w:r>
      <w:r w:rsidR="00D97FD2">
        <w:rPr>
          <w:rFonts w:ascii="Times New Roman" w:hAnsi="Times New Roman"/>
          <w:color w:val="auto"/>
          <w:sz w:val="28"/>
          <w:szCs w:val="28"/>
        </w:rPr>
        <w:t xml:space="preserve">denotă, că </w:t>
      </w:r>
      <w:r w:rsidR="004E18AF">
        <w:rPr>
          <w:rFonts w:ascii="Times New Roman" w:hAnsi="Times New Roman"/>
          <w:color w:val="auto"/>
          <w:sz w:val="28"/>
          <w:szCs w:val="28"/>
        </w:rPr>
        <w:t>s</w:t>
      </w:r>
      <w:r w:rsidR="00D97FD2" w:rsidRPr="00FF17D2">
        <w:rPr>
          <w:rFonts w:ascii="Times New Roman" w:hAnsi="Times New Roman"/>
          <w:color w:val="auto"/>
          <w:sz w:val="28"/>
          <w:szCs w:val="28"/>
        </w:rPr>
        <w:t xml:space="preserve">-a acutizat </w:t>
      </w:r>
      <w:r w:rsidR="00D97FD2">
        <w:rPr>
          <w:rFonts w:ascii="Times New Roman" w:hAnsi="Times New Roman"/>
          <w:color w:val="auto"/>
          <w:sz w:val="28"/>
          <w:szCs w:val="28"/>
        </w:rPr>
        <w:t>i</w:t>
      </w:r>
      <w:r w:rsidR="00D97FD2" w:rsidRPr="00FF17D2">
        <w:rPr>
          <w:rFonts w:ascii="Times New Roman" w:hAnsi="Times New Roman"/>
          <w:color w:val="auto"/>
          <w:sz w:val="28"/>
          <w:szCs w:val="28"/>
        </w:rPr>
        <w:t xml:space="preserve">nechitatea accesului, iar plăţile „direct din buzunar” </w:t>
      </w:r>
      <w:r w:rsidR="00364F88">
        <w:rPr>
          <w:rFonts w:ascii="Times New Roman" w:hAnsi="Times New Roman"/>
          <w:color w:val="auto"/>
          <w:sz w:val="28"/>
          <w:szCs w:val="28"/>
        </w:rPr>
        <w:t xml:space="preserve">deși sunt în scădere în ultimii ani, sunt la </w:t>
      </w:r>
      <w:r w:rsidR="00D97FD2" w:rsidRPr="00FF17D2">
        <w:rPr>
          <w:rFonts w:ascii="Times New Roman" w:hAnsi="Times New Roman"/>
          <w:color w:val="auto"/>
          <w:sz w:val="28"/>
          <w:szCs w:val="28"/>
        </w:rPr>
        <w:t>cote</w:t>
      </w:r>
      <w:r w:rsidR="00364F88">
        <w:rPr>
          <w:rFonts w:ascii="Times New Roman" w:hAnsi="Times New Roman"/>
          <w:color w:val="auto"/>
          <w:sz w:val="28"/>
          <w:szCs w:val="28"/>
        </w:rPr>
        <w:t xml:space="preserve"> înalte</w:t>
      </w:r>
      <w:r w:rsidR="00D97FD2" w:rsidRPr="00FF17D2">
        <w:rPr>
          <w:rFonts w:ascii="Times New Roman" w:hAnsi="Times New Roman"/>
          <w:color w:val="auto"/>
          <w:sz w:val="28"/>
          <w:szCs w:val="28"/>
        </w:rPr>
        <w:t xml:space="preserve"> în sectorul sănătăţii. </w:t>
      </w:r>
      <w:proofErr w:type="gramStart"/>
      <w:r w:rsidR="00D97FD2" w:rsidRPr="00FF17D2">
        <w:rPr>
          <w:rFonts w:ascii="Times New Roman" w:hAnsi="Times New Roman"/>
          <w:color w:val="auto"/>
          <w:sz w:val="28"/>
          <w:szCs w:val="28"/>
        </w:rPr>
        <w:t>Costurile pentru sănătate în mare parte sunt puse pe seama populaţiei.</w:t>
      </w:r>
      <w:proofErr w:type="gramEnd"/>
      <w:r w:rsidR="00D97FD2" w:rsidRPr="00FF17D2">
        <w:rPr>
          <w:rFonts w:ascii="Times New Roman" w:hAnsi="Times New Roman"/>
          <w:color w:val="auto"/>
          <w:sz w:val="28"/>
          <w:szCs w:val="28"/>
        </w:rPr>
        <w:t xml:space="preserve"> Plăţile „direct din buzunar” reprezintă </w:t>
      </w:r>
      <w:r w:rsidR="00364F88">
        <w:rPr>
          <w:rFonts w:ascii="Times New Roman" w:hAnsi="Times New Roman"/>
          <w:color w:val="auto"/>
          <w:sz w:val="28"/>
          <w:szCs w:val="28"/>
        </w:rPr>
        <w:t>38</w:t>
      </w:r>
      <w:proofErr w:type="gramStart"/>
      <w:r w:rsidR="00364F88">
        <w:rPr>
          <w:rFonts w:ascii="Times New Roman" w:hAnsi="Times New Roman"/>
          <w:color w:val="auto"/>
          <w:sz w:val="28"/>
          <w:szCs w:val="28"/>
        </w:rPr>
        <w:t>,4</w:t>
      </w:r>
      <w:proofErr w:type="gramEnd"/>
      <w:r w:rsidR="00D97FD2" w:rsidRPr="00FF17D2">
        <w:rPr>
          <w:rFonts w:ascii="Times New Roman" w:hAnsi="Times New Roman"/>
          <w:color w:val="auto"/>
          <w:sz w:val="28"/>
          <w:szCs w:val="28"/>
        </w:rPr>
        <w:t xml:space="preserve">% cheltuielile totale pentru sănătate.  În statele UE15, cota acestor plăţi este cu mult mai joasă” </w:t>
      </w:r>
      <w:r w:rsidR="005D5C43" w:rsidRPr="00FF17D2">
        <w:rPr>
          <w:rFonts w:ascii="Times New Roman" w:hAnsi="Times New Roman"/>
          <w:color w:val="auto"/>
          <w:sz w:val="28"/>
          <w:szCs w:val="28"/>
        </w:rPr>
        <w:fldChar w:fldCharType="begin" w:fldLock="1"/>
      </w:r>
      <w:r w:rsidR="00D97FD2" w:rsidRPr="00FF17D2">
        <w:rPr>
          <w:rFonts w:ascii="Times New Roman" w:hAnsi="Times New Roman"/>
          <w:color w:val="auto"/>
          <w:sz w:val="28"/>
          <w:szCs w:val="28"/>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005D5C43" w:rsidRPr="00FF17D2">
        <w:rPr>
          <w:rFonts w:ascii="Times New Roman" w:hAnsi="Times New Roman"/>
          <w:color w:val="auto"/>
          <w:sz w:val="28"/>
          <w:szCs w:val="28"/>
        </w:rPr>
        <w:fldChar w:fldCharType="separate"/>
      </w:r>
      <w:r w:rsidR="00D97FD2" w:rsidRPr="00FF17D2">
        <w:rPr>
          <w:rFonts w:ascii="Times New Roman" w:hAnsi="Times New Roman"/>
          <w:noProof/>
          <w:color w:val="auto"/>
          <w:sz w:val="28"/>
          <w:szCs w:val="28"/>
        </w:rPr>
        <w:t>(OMS Europa 201</w:t>
      </w:r>
      <w:r w:rsidR="00364F88">
        <w:rPr>
          <w:rFonts w:ascii="Times New Roman" w:hAnsi="Times New Roman"/>
          <w:noProof/>
          <w:color w:val="auto"/>
          <w:sz w:val="28"/>
          <w:szCs w:val="28"/>
        </w:rPr>
        <w:t>5</w:t>
      </w:r>
      <w:r w:rsidR="00D97FD2" w:rsidRPr="00FF17D2">
        <w:rPr>
          <w:rFonts w:ascii="Times New Roman" w:hAnsi="Times New Roman"/>
          <w:noProof/>
          <w:color w:val="auto"/>
          <w:sz w:val="28"/>
          <w:szCs w:val="28"/>
        </w:rPr>
        <w:t>)</w:t>
      </w:r>
      <w:r w:rsidR="005D5C43" w:rsidRPr="00FF17D2">
        <w:rPr>
          <w:rFonts w:ascii="Times New Roman" w:hAnsi="Times New Roman"/>
          <w:color w:val="auto"/>
          <w:sz w:val="28"/>
          <w:szCs w:val="28"/>
        </w:rPr>
        <w:fldChar w:fldCharType="end"/>
      </w:r>
      <w:r w:rsidR="00D97FD2" w:rsidRPr="00FF17D2">
        <w:rPr>
          <w:rFonts w:ascii="Times New Roman" w:hAnsi="Times New Roman"/>
          <w:color w:val="auto"/>
          <w:sz w:val="28"/>
          <w:szCs w:val="28"/>
        </w:rPr>
        <w:t>.</w:t>
      </w:r>
      <w:r w:rsidR="00D97FD2" w:rsidRPr="00FF17D2">
        <w:rPr>
          <w:rFonts w:ascii="Times New Roman" w:hAnsi="Times New Roman"/>
          <w:color w:val="auto"/>
          <w:sz w:val="28"/>
          <w:szCs w:val="28"/>
          <w:lang w:val="ro-RO"/>
        </w:rPr>
        <w:t xml:space="preserve"> În </w:t>
      </w:r>
      <w:r w:rsidR="006C75A8">
        <w:rPr>
          <w:rFonts w:ascii="Times New Roman" w:hAnsi="Times New Roman"/>
          <w:color w:val="auto"/>
          <w:sz w:val="28"/>
          <w:szCs w:val="28"/>
          <w:lang w:val="ro-RO"/>
        </w:rPr>
        <w:t>tab. 7</w:t>
      </w:r>
      <w:r w:rsidR="00D97FD2" w:rsidRPr="00FF17D2">
        <w:rPr>
          <w:rFonts w:ascii="Times New Roman" w:hAnsi="Times New Roman"/>
          <w:color w:val="auto"/>
          <w:sz w:val="28"/>
          <w:szCs w:val="28"/>
          <w:lang w:val="ro-RO"/>
        </w:rPr>
        <w:t xml:space="preserve">, procentul costurilor pentru serviciile de sănătate suportate de către familii este raportat la acelaşi nivel internaţional comparat care a fost descris mai sus în privinţa indicatorilor de stare a sănătăţii. Această povară a costurilor este cea mai înaltă în plan comparativ şi reprezintă aproape 50% din costul serviciului. Şi în acest caz este evident că măsurile </w:t>
      </w:r>
      <w:r w:rsidR="00D97FD2" w:rsidRPr="00FF17D2">
        <w:rPr>
          <w:rFonts w:ascii="Times New Roman" w:hAnsi="Times New Roman"/>
          <w:color w:val="auto"/>
          <w:sz w:val="28"/>
          <w:szCs w:val="28"/>
          <w:lang w:val="ro-RO"/>
        </w:rPr>
        <w:lastRenderedPageBreak/>
        <w:t xml:space="preserve">de adaptare la schimbările climatice se suprapun cu principiile de sustenabilitate a contribuţiei statului, nu doar la acţiuni de protecţie a mediului sau în lucrări de infrastructură, dar şi în cadrul politicilor fiscale şi de preţuri.  </w:t>
      </w:r>
    </w:p>
    <w:p w:rsidR="00D97FD2" w:rsidRPr="00112E20" w:rsidRDefault="00D97FD2" w:rsidP="002F2C46">
      <w:pPr>
        <w:pStyle w:val="Titletab"/>
      </w:pPr>
      <w:bookmarkStart w:id="5" w:name="_Toc422127086"/>
      <w:r>
        <w:t xml:space="preserve">Tab. </w:t>
      </w:r>
      <w:r w:rsidR="006C75A8">
        <w:t>7</w:t>
      </w:r>
      <w:r>
        <w:t xml:space="preserve">. </w:t>
      </w:r>
      <w:r w:rsidRPr="00112E20">
        <w:t>Plăţile directe din bugetele familiilor pentru sănătate</w:t>
      </w:r>
      <w:bookmarkEnd w:id="5"/>
    </w:p>
    <w:tbl>
      <w:tblPr>
        <w:tblW w:w="0" w:type="auto"/>
        <w:tblInd w:w="108" w:type="dxa"/>
        <w:tblBorders>
          <w:top w:val="single" w:sz="12" w:space="0" w:color="auto"/>
          <w:left w:val="single" w:sz="12" w:space="0" w:color="auto"/>
          <w:bottom w:val="single" w:sz="12" w:space="0" w:color="auto"/>
          <w:right w:val="single" w:sz="12" w:space="0" w:color="auto"/>
          <w:insideH w:val="double" w:sz="6" w:space="0" w:color="auto"/>
        </w:tblBorders>
        <w:tblLook w:val="04A0"/>
      </w:tblPr>
      <w:tblGrid>
        <w:gridCol w:w="2977"/>
        <w:gridCol w:w="1078"/>
        <w:gridCol w:w="1197"/>
        <w:gridCol w:w="1032"/>
        <w:gridCol w:w="1009"/>
        <w:gridCol w:w="1120"/>
      </w:tblGrid>
      <w:tr w:rsidR="00D97FD2" w:rsidRPr="00112E20" w:rsidTr="002F2C46">
        <w:tc>
          <w:tcPr>
            <w:tcW w:w="2977" w:type="dxa"/>
            <w:shd w:val="clear" w:color="auto" w:fill="D9D9D9"/>
          </w:tcPr>
          <w:p w:rsidR="00D97FD2" w:rsidRPr="00112E20" w:rsidRDefault="00D97FD2" w:rsidP="002F2C46">
            <w:pPr>
              <w:pStyle w:val="tabtextleft"/>
            </w:pPr>
          </w:p>
        </w:tc>
        <w:tc>
          <w:tcPr>
            <w:tcW w:w="1078" w:type="dxa"/>
            <w:shd w:val="clear" w:color="auto" w:fill="D9D9D9"/>
          </w:tcPr>
          <w:p w:rsidR="00D97FD2" w:rsidRPr="00112E20" w:rsidRDefault="00D97FD2" w:rsidP="002F2C46">
            <w:pPr>
              <w:pStyle w:val="tabtextleft"/>
            </w:pPr>
            <w:r w:rsidRPr="00112E20">
              <w:t>Moldova</w:t>
            </w:r>
          </w:p>
        </w:tc>
        <w:tc>
          <w:tcPr>
            <w:tcW w:w="1197" w:type="dxa"/>
            <w:shd w:val="clear" w:color="auto" w:fill="D9D9D9"/>
          </w:tcPr>
          <w:p w:rsidR="00D97FD2" w:rsidRPr="00112E20" w:rsidRDefault="00D97FD2" w:rsidP="002F2C46">
            <w:pPr>
              <w:pStyle w:val="tabtextleft"/>
            </w:pPr>
            <w:r w:rsidRPr="00112E20">
              <w:t>Bulgaria</w:t>
            </w:r>
          </w:p>
        </w:tc>
        <w:tc>
          <w:tcPr>
            <w:tcW w:w="1032" w:type="dxa"/>
            <w:shd w:val="clear" w:color="auto" w:fill="D9D9D9"/>
          </w:tcPr>
          <w:p w:rsidR="00D97FD2" w:rsidRPr="00112E20" w:rsidRDefault="00D97FD2" w:rsidP="002F2C46">
            <w:pPr>
              <w:pStyle w:val="tabtextleft"/>
            </w:pPr>
            <w:r w:rsidRPr="00112E20">
              <w:t>Romania</w:t>
            </w:r>
          </w:p>
        </w:tc>
        <w:tc>
          <w:tcPr>
            <w:tcW w:w="1009" w:type="dxa"/>
            <w:shd w:val="clear" w:color="auto" w:fill="D9D9D9"/>
          </w:tcPr>
          <w:p w:rsidR="00D97FD2" w:rsidRPr="00112E20" w:rsidRDefault="00D97FD2" w:rsidP="002F2C46">
            <w:pPr>
              <w:pStyle w:val="tabtextleft"/>
            </w:pPr>
            <w:r w:rsidRPr="00112E20">
              <w:t>Ucraina</w:t>
            </w:r>
          </w:p>
        </w:tc>
        <w:tc>
          <w:tcPr>
            <w:tcW w:w="843" w:type="dxa"/>
            <w:shd w:val="clear" w:color="auto" w:fill="D9D9D9"/>
          </w:tcPr>
          <w:p w:rsidR="00D97FD2" w:rsidRPr="00112E20" w:rsidRDefault="00364F88" w:rsidP="00364F88">
            <w:pPr>
              <w:pStyle w:val="tabtextleft"/>
            </w:pPr>
            <w:r>
              <w:t>Media regional europeană</w:t>
            </w:r>
          </w:p>
        </w:tc>
      </w:tr>
      <w:tr w:rsidR="00D97FD2" w:rsidRPr="00112E20" w:rsidTr="002F2C46">
        <w:tc>
          <w:tcPr>
            <w:tcW w:w="2977" w:type="dxa"/>
          </w:tcPr>
          <w:p w:rsidR="00D97FD2" w:rsidRPr="00112E20" w:rsidRDefault="00D97FD2" w:rsidP="002F2C46">
            <w:pPr>
              <w:pStyle w:val="tabtextleft"/>
            </w:pPr>
            <w:r w:rsidRPr="00112E20">
              <w:t>% din totalul cheltuielilor pentru sănătate</w:t>
            </w:r>
          </w:p>
        </w:tc>
        <w:tc>
          <w:tcPr>
            <w:tcW w:w="1078" w:type="dxa"/>
          </w:tcPr>
          <w:p w:rsidR="00D97FD2" w:rsidRPr="00112E20" w:rsidRDefault="00364F88" w:rsidP="00364F88">
            <w:pPr>
              <w:pStyle w:val="tabtextleft"/>
            </w:pPr>
            <w:r>
              <w:t>38</w:t>
            </w:r>
            <w:r w:rsidR="00D97FD2" w:rsidRPr="00112E20">
              <w:t>.</w:t>
            </w:r>
            <w:r>
              <w:t>4</w:t>
            </w:r>
          </w:p>
        </w:tc>
        <w:tc>
          <w:tcPr>
            <w:tcW w:w="1197" w:type="dxa"/>
          </w:tcPr>
          <w:p w:rsidR="00D97FD2" w:rsidRPr="00112E20" w:rsidRDefault="00364F88" w:rsidP="00364F88">
            <w:pPr>
              <w:pStyle w:val="tabtextleft"/>
            </w:pPr>
            <w:r>
              <w:t>44</w:t>
            </w:r>
            <w:r w:rsidR="00D97FD2" w:rsidRPr="00112E20">
              <w:t>.</w:t>
            </w:r>
            <w:r>
              <w:t>2</w:t>
            </w:r>
          </w:p>
        </w:tc>
        <w:tc>
          <w:tcPr>
            <w:tcW w:w="1032" w:type="dxa"/>
          </w:tcPr>
          <w:p w:rsidR="00D97FD2" w:rsidRPr="00112E20" w:rsidRDefault="00D97FD2" w:rsidP="00364F88">
            <w:pPr>
              <w:pStyle w:val="tabtextleft"/>
            </w:pPr>
            <w:r w:rsidRPr="00112E20">
              <w:t>1</w:t>
            </w:r>
            <w:r w:rsidR="00364F88">
              <w:t>8</w:t>
            </w:r>
            <w:r w:rsidRPr="00112E20">
              <w:t>.</w:t>
            </w:r>
            <w:r w:rsidR="00364F88">
              <w:t>9</w:t>
            </w:r>
          </w:p>
        </w:tc>
        <w:tc>
          <w:tcPr>
            <w:tcW w:w="1009" w:type="dxa"/>
          </w:tcPr>
          <w:p w:rsidR="00D97FD2" w:rsidRPr="00112E20" w:rsidRDefault="00D97FD2" w:rsidP="00364F88">
            <w:pPr>
              <w:pStyle w:val="tabtextleft"/>
            </w:pPr>
            <w:r w:rsidRPr="00112E20">
              <w:t>4</w:t>
            </w:r>
            <w:r w:rsidR="00364F88">
              <w:t>6</w:t>
            </w:r>
            <w:r w:rsidRPr="00112E20">
              <w:t>.</w:t>
            </w:r>
            <w:r w:rsidR="00364F88">
              <w:t>2</w:t>
            </w:r>
          </w:p>
        </w:tc>
        <w:tc>
          <w:tcPr>
            <w:tcW w:w="843" w:type="dxa"/>
          </w:tcPr>
          <w:p w:rsidR="00D97FD2" w:rsidRPr="00112E20" w:rsidRDefault="00364F88" w:rsidP="00364F88">
            <w:pPr>
              <w:pStyle w:val="tabtextleft"/>
            </w:pPr>
            <w:r>
              <w:t>26</w:t>
            </w:r>
            <w:r w:rsidR="00D97FD2" w:rsidRPr="00112E20">
              <w:t>.</w:t>
            </w:r>
            <w:r>
              <w:t>6</w:t>
            </w:r>
          </w:p>
        </w:tc>
      </w:tr>
    </w:tbl>
    <w:p w:rsidR="00D97FD2" w:rsidRPr="00112E20" w:rsidRDefault="002F2C46" w:rsidP="002F2C46">
      <w:pPr>
        <w:pStyle w:val="bodytexten"/>
      </w:pPr>
      <w:r>
        <w:tab/>
        <w:t>16</w:t>
      </w:r>
      <w:r w:rsidR="00D97FD2">
        <w:t xml:space="preserve">. </w:t>
      </w:r>
      <w:r w:rsidR="00D97FD2" w:rsidRPr="00112E20">
        <w:t xml:space="preserve">Vulnerabilitatea populaţiei descrisă mai sus în baza indicatorilor socio-economici şi de sănătate selectaţi </w:t>
      </w:r>
      <w:proofErr w:type="gramStart"/>
      <w:r w:rsidR="00D97FD2" w:rsidRPr="00112E20">
        <w:t>este</w:t>
      </w:r>
      <w:proofErr w:type="gramEnd"/>
      <w:r w:rsidR="00D97FD2" w:rsidRPr="00112E20">
        <w:t xml:space="preserve"> vizibilă, de asemenea, şi urmărind rata generală a mortalităţii pe grupe de vârstă. După cum era de aşteptat, în comparaţie cu </w:t>
      </w:r>
      <w:r>
        <w:t xml:space="preserve">țările UE (pe exemplul </w:t>
      </w:r>
      <w:r w:rsidR="00D97FD2" w:rsidRPr="00112E20">
        <w:t>Itali</w:t>
      </w:r>
      <w:r>
        <w:t>ei)</w:t>
      </w:r>
      <w:r w:rsidR="00D97FD2" w:rsidRPr="00112E20">
        <w:t xml:space="preserve"> care actualmente înregistrează o rată a mortalităţii joasă în Europa pentru toate categoriile de vârstă, în Moldova rata mortalităţii este mai înaltă atât la bărbaţi, cât şi la femei. Cu toate acestea, deşi rata mortalităţii </w:t>
      </w:r>
      <w:proofErr w:type="gramStart"/>
      <w:r w:rsidR="00D97FD2" w:rsidRPr="00112E20">
        <w:t>este</w:t>
      </w:r>
      <w:proofErr w:type="gramEnd"/>
      <w:r w:rsidR="00D97FD2" w:rsidRPr="00112E20">
        <w:t xml:space="preserve"> înaltă în grupul cu vârstă tânără (1 - 19 ani), acesta corespunde mediei pentru o ţară în tranziţie; în categoria adulţilor şi persoanelor cu vârstă activă (20 – 49 ani) diferenţa faţa de rata mortalităţii în aceeaşi categorie în Italia este extrem de mare</w:t>
      </w:r>
      <w:r w:rsidR="006C75A8">
        <w:t xml:space="preserve"> (tab.8)</w:t>
      </w:r>
      <w:r w:rsidR="00D97FD2" w:rsidRPr="00112E20">
        <w:t xml:space="preserve">. Acest fapt demonstrează că societatea moldovenească </w:t>
      </w:r>
      <w:proofErr w:type="gramStart"/>
      <w:r w:rsidR="00D97FD2" w:rsidRPr="00112E20">
        <w:t>este</w:t>
      </w:r>
      <w:proofErr w:type="gramEnd"/>
      <w:r w:rsidR="00D97FD2" w:rsidRPr="00112E20">
        <w:t xml:space="preserve"> ameninţată de riscuri grave pentru care vor fi necesare măsuri de adaptare urgente pentru sporirea nivelului de adaptabilitate la nivel de ţară. În grupul bărbaţilor cu vârsta cuprinsă între</w:t>
      </w:r>
      <w:r w:rsidR="006C75A8">
        <w:t xml:space="preserve"> </w:t>
      </w:r>
      <w:r w:rsidR="00D97FD2" w:rsidRPr="00112E20">
        <w:t>20 – 49 ani,</w:t>
      </w:r>
      <w:r>
        <w:t xml:space="preserve"> </w:t>
      </w:r>
      <w:r w:rsidR="00D97FD2" w:rsidRPr="00112E20">
        <w:t xml:space="preserve">rata mortalităţii </w:t>
      </w:r>
      <w:proofErr w:type="gramStart"/>
      <w:r w:rsidR="00D97FD2" w:rsidRPr="00112E20">
        <w:t>este</w:t>
      </w:r>
      <w:proofErr w:type="gramEnd"/>
      <w:r w:rsidR="00D97FD2" w:rsidRPr="00112E20">
        <w:t xml:space="preserve"> de trei ori mai mare decât la femeile din aceeaşi categorie de vârstă. Aceste date indică şi existenţa unor riscuri ocupaţionale considerabile, în afară de riscurile cauzate de factorii de mediu. </w:t>
      </w:r>
      <w:r w:rsidR="00D97FD2">
        <w:t>Atâ</w:t>
      </w:r>
      <w:r w:rsidR="00D97FD2" w:rsidRPr="00112E20">
        <w:t xml:space="preserve">t riscurile ocupaţionale, cât şi cele de mediu sunt sensibile la schimbările climatice şi </w:t>
      </w:r>
      <w:proofErr w:type="gramStart"/>
      <w:r w:rsidR="00D97FD2" w:rsidRPr="00112E20">
        <w:t>devin</w:t>
      </w:r>
      <w:proofErr w:type="gramEnd"/>
      <w:r w:rsidR="00D97FD2" w:rsidRPr="00112E20">
        <w:t xml:space="preserve"> mai pronunţate în cazul unor evenimente meteorologice extreme. Astfel devine evidentă necesitatea ca Ministerul Sănătăţii</w:t>
      </w:r>
      <w:r w:rsidR="006C75A8">
        <w:t>,</w:t>
      </w:r>
      <w:r w:rsidR="006C75A8" w:rsidRPr="006C75A8">
        <w:t xml:space="preserve"> </w:t>
      </w:r>
      <w:r w:rsidR="006C75A8">
        <w:t>Muncii și Protecției Sociale</w:t>
      </w:r>
      <w:r w:rsidR="00D97FD2" w:rsidRPr="00112E20">
        <w:t xml:space="preserve"> să intervină atât la nivel legislativ, cât şi la nivel de pledoarie pentru sporirea măsurilor de siguranţă pasive, pentru promovarea regulamentelor </w:t>
      </w:r>
      <w:r w:rsidR="00D97FD2">
        <w:t>privind sănătatea la locurile de</w:t>
      </w:r>
      <w:r w:rsidR="00D97FD2" w:rsidRPr="00112E20">
        <w:t xml:space="preserve"> muncă, pentru punerea în aplicare a legislaţiei, pentru asigurarea siguranţei traficului rutier etc. </w:t>
      </w:r>
    </w:p>
    <w:p w:rsidR="00D97FD2" w:rsidRPr="00112E20" w:rsidRDefault="00D97FD2" w:rsidP="002F2C46">
      <w:pPr>
        <w:pStyle w:val="Titletab"/>
      </w:pPr>
      <w:bookmarkStart w:id="6" w:name="_Toc422127087"/>
      <w:r>
        <w:t xml:space="preserve">Tab. </w:t>
      </w:r>
      <w:r w:rsidR="006C75A8">
        <w:t>8</w:t>
      </w:r>
      <w:r>
        <w:t xml:space="preserve">. </w:t>
      </w:r>
      <w:r w:rsidRPr="00112E20">
        <w:t>Rata standardizată a mortalităţii (RSM) x 100 000 toate cauzele mortalităţii în cadrul populaţiei de referinţă din UE 28</w:t>
      </w:r>
      <w:bookmarkEnd w:id="6"/>
    </w:p>
    <w:tbl>
      <w:tblPr>
        <w:tblW w:w="8528" w:type="dxa"/>
        <w:tblBorders>
          <w:top w:val="single" w:sz="24" w:space="0" w:color="auto"/>
          <w:left w:val="single" w:sz="24" w:space="0" w:color="auto"/>
          <w:bottom w:val="single" w:sz="24" w:space="0" w:color="auto"/>
          <w:right w:val="single" w:sz="24" w:space="0" w:color="auto"/>
          <w:insideH w:val="dotted" w:sz="8" w:space="0" w:color="auto"/>
        </w:tblBorders>
        <w:tblLayout w:type="fixed"/>
        <w:tblCellMar>
          <w:left w:w="0" w:type="dxa"/>
          <w:right w:w="0" w:type="dxa"/>
        </w:tblCellMar>
        <w:tblLook w:val="04A0"/>
      </w:tblPr>
      <w:tblGrid>
        <w:gridCol w:w="1650"/>
        <w:gridCol w:w="1767"/>
        <w:gridCol w:w="1709"/>
        <w:gridCol w:w="1693"/>
        <w:gridCol w:w="1709"/>
      </w:tblGrid>
      <w:tr w:rsidR="00D97FD2" w:rsidRPr="00112E20" w:rsidTr="002F2C46">
        <w:trPr>
          <w:trHeight w:val="213"/>
        </w:trPr>
        <w:tc>
          <w:tcPr>
            <w:tcW w:w="1650" w:type="dxa"/>
            <w:vMerge w:val="restart"/>
            <w:tcBorders>
              <w:top w:val="single" w:sz="12" w:space="0" w:color="auto"/>
              <w:left w:val="single" w:sz="12"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Grupul de vârstă</w:t>
            </w:r>
          </w:p>
        </w:tc>
        <w:tc>
          <w:tcPr>
            <w:tcW w:w="3476" w:type="dxa"/>
            <w:gridSpan w:val="2"/>
            <w:tcBorders>
              <w:top w:val="single" w:sz="12" w:space="0" w:color="auto"/>
              <w:bottom w:val="single" w:sz="8" w:space="0" w:color="auto"/>
              <w:right w:val="double" w:sz="4"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Bărbaţi</w:t>
            </w:r>
          </w:p>
        </w:tc>
        <w:tc>
          <w:tcPr>
            <w:tcW w:w="3402" w:type="dxa"/>
            <w:gridSpan w:val="2"/>
            <w:tcBorders>
              <w:top w:val="single" w:sz="12" w:space="0" w:color="auto"/>
              <w:left w:val="double" w:sz="4" w:space="0" w:color="auto"/>
              <w:bottom w:val="single" w:sz="8" w:space="0" w:color="auto"/>
              <w:right w:val="single" w:sz="12"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Femei</w:t>
            </w:r>
          </w:p>
        </w:tc>
      </w:tr>
      <w:tr w:rsidR="00D97FD2" w:rsidRPr="00112E20" w:rsidTr="002F2C46">
        <w:trPr>
          <w:trHeight w:val="238"/>
        </w:trPr>
        <w:tc>
          <w:tcPr>
            <w:tcW w:w="1650" w:type="dxa"/>
            <w:vMerge/>
            <w:tcBorders>
              <w:left w:val="single" w:sz="12"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p>
        </w:tc>
        <w:tc>
          <w:tcPr>
            <w:tcW w:w="1767" w:type="dxa"/>
            <w:tcBorders>
              <w:top w:val="single" w:sz="8"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Moldova</w:t>
            </w:r>
          </w:p>
        </w:tc>
        <w:tc>
          <w:tcPr>
            <w:tcW w:w="1709" w:type="dxa"/>
            <w:tcBorders>
              <w:top w:val="single" w:sz="8" w:space="0" w:color="auto"/>
              <w:bottom w:val="double" w:sz="6" w:space="0" w:color="auto"/>
              <w:right w:val="double" w:sz="4"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Italia</w:t>
            </w:r>
          </w:p>
        </w:tc>
        <w:tc>
          <w:tcPr>
            <w:tcW w:w="1693" w:type="dxa"/>
            <w:tcBorders>
              <w:top w:val="single" w:sz="8" w:space="0" w:color="auto"/>
              <w:left w:val="double" w:sz="4"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Moldova</w:t>
            </w:r>
          </w:p>
        </w:tc>
        <w:tc>
          <w:tcPr>
            <w:tcW w:w="1709" w:type="dxa"/>
            <w:tcBorders>
              <w:top w:val="single" w:sz="8" w:space="0" w:color="auto"/>
              <w:bottom w:val="double" w:sz="6" w:space="0" w:color="auto"/>
              <w:right w:val="single" w:sz="12"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Italia</w:t>
            </w:r>
          </w:p>
        </w:tc>
      </w:tr>
      <w:tr w:rsidR="00D97FD2" w:rsidRPr="00112E20" w:rsidTr="002F2C46">
        <w:trPr>
          <w:trHeight w:val="300"/>
        </w:trPr>
        <w:tc>
          <w:tcPr>
            <w:tcW w:w="1650" w:type="dxa"/>
            <w:tcBorders>
              <w:top w:val="double" w:sz="6" w:space="0" w:color="auto"/>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0-1 an</w:t>
            </w:r>
          </w:p>
        </w:tc>
        <w:tc>
          <w:tcPr>
            <w:tcW w:w="1767" w:type="dxa"/>
            <w:tcBorders>
              <w:top w:val="double" w:sz="6" w:space="0" w:color="auto"/>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9,5</w:t>
            </w:r>
          </w:p>
        </w:tc>
        <w:tc>
          <w:tcPr>
            <w:tcW w:w="1709" w:type="dxa"/>
            <w:tcBorders>
              <w:top w:val="double" w:sz="6" w:space="0" w:color="auto"/>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5</w:t>
            </w:r>
          </w:p>
        </w:tc>
        <w:tc>
          <w:tcPr>
            <w:tcW w:w="1693" w:type="dxa"/>
            <w:tcBorders>
              <w:top w:val="double" w:sz="6" w:space="0" w:color="auto"/>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0</w:t>
            </w:r>
          </w:p>
        </w:tc>
        <w:tc>
          <w:tcPr>
            <w:tcW w:w="1709" w:type="dxa"/>
            <w:tcBorders>
              <w:top w:val="double" w:sz="6" w:space="0" w:color="auto"/>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0</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1-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6</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2</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0,9</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10-1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5</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5</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1</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20-2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4,5</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0</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30 - 3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0,8</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9,6</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2,9</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0</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40 - 4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7,0</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1</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8,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4,6</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50-5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28,4</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8,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88,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3,8</w:t>
            </w:r>
          </w:p>
        </w:tc>
      </w:tr>
      <w:tr w:rsidR="00D97FD2" w:rsidRPr="00112E20" w:rsidTr="002F2C46">
        <w:trPr>
          <w:trHeight w:val="300"/>
        </w:trPr>
        <w:tc>
          <w:tcPr>
            <w:tcW w:w="1650" w:type="dxa"/>
            <w:tcBorders>
              <w:lef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60 -69 ani</w:t>
            </w:r>
          </w:p>
        </w:tc>
        <w:tc>
          <w:tcPr>
            <w:tcW w:w="1767" w:type="dxa"/>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74,6</w:t>
            </w:r>
          </w:p>
        </w:tc>
        <w:tc>
          <w:tcPr>
            <w:tcW w:w="1709" w:type="dxa"/>
            <w:tcBorders>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24,2</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88,3</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4,0</w:t>
            </w:r>
          </w:p>
        </w:tc>
      </w:tr>
      <w:tr w:rsidR="00D97FD2" w:rsidRPr="00112E20" w:rsidTr="002F2C46">
        <w:trPr>
          <w:trHeight w:val="300"/>
        </w:trPr>
        <w:tc>
          <w:tcPr>
            <w:tcW w:w="1650" w:type="dxa"/>
            <w:tcBorders>
              <w:lef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70-79 ani</w:t>
            </w:r>
          </w:p>
        </w:tc>
        <w:tc>
          <w:tcPr>
            <w:tcW w:w="1767" w:type="dxa"/>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15,4</w:t>
            </w:r>
          </w:p>
        </w:tc>
        <w:tc>
          <w:tcPr>
            <w:tcW w:w="1709" w:type="dxa"/>
            <w:tcBorders>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9,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03,3</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39,8</w:t>
            </w:r>
          </w:p>
        </w:tc>
      </w:tr>
      <w:tr w:rsidR="00D97FD2" w:rsidRPr="00112E20" w:rsidTr="002F2C46">
        <w:trPr>
          <w:trHeight w:val="300"/>
        </w:trPr>
        <w:tc>
          <w:tcPr>
            <w:tcW w:w="1650" w:type="dxa"/>
            <w:tcBorders>
              <w:left w:val="single" w:sz="12" w:space="0" w:color="auto"/>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80+ani</w:t>
            </w:r>
          </w:p>
        </w:tc>
        <w:tc>
          <w:tcPr>
            <w:tcW w:w="1767" w:type="dxa"/>
            <w:tcBorders>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76,9</w:t>
            </w:r>
          </w:p>
        </w:tc>
        <w:tc>
          <w:tcPr>
            <w:tcW w:w="1709" w:type="dxa"/>
            <w:tcBorders>
              <w:bottom w:val="single" w:sz="12" w:space="0" w:color="auto"/>
              <w:right w:val="double" w:sz="6"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37,7</w:t>
            </w:r>
          </w:p>
        </w:tc>
        <w:tc>
          <w:tcPr>
            <w:tcW w:w="1693" w:type="dxa"/>
            <w:tcBorders>
              <w:left w:val="double" w:sz="6" w:space="0" w:color="auto"/>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19,9</w:t>
            </w:r>
          </w:p>
        </w:tc>
        <w:tc>
          <w:tcPr>
            <w:tcW w:w="1709" w:type="dxa"/>
            <w:tcBorders>
              <w:bottom w:val="single" w:sz="12" w:space="0" w:color="auto"/>
              <w:right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28,9</w:t>
            </w:r>
          </w:p>
        </w:tc>
      </w:tr>
    </w:tbl>
    <w:p w:rsidR="00F86392" w:rsidRPr="007175B6" w:rsidRDefault="00F86392" w:rsidP="00E252D9">
      <w:pPr>
        <w:pStyle w:val="1"/>
        <w:numPr>
          <w:ilvl w:val="0"/>
          <w:numId w:val="39"/>
        </w:numPr>
        <w:rPr>
          <w:rFonts w:ascii="Times New Roman" w:hAnsi="Times New Roman"/>
          <w:color w:val="auto"/>
        </w:rPr>
      </w:pPr>
      <w:r w:rsidRPr="007175B6">
        <w:rPr>
          <w:rFonts w:ascii="Times New Roman" w:hAnsi="Times New Roman"/>
          <w:color w:val="auto"/>
        </w:rPr>
        <w:lastRenderedPageBreak/>
        <w:t>Schimbările climatice şi sănătatea:</w:t>
      </w:r>
      <w:r w:rsidR="0081273B" w:rsidRPr="0081273B">
        <w:rPr>
          <w:rFonts w:ascii="Times New Roman" w:hAnsi="Times New Roman"/>
          <w:color w:val="auto"/>
        </w:rPr>
        <w:t xml:space="preserve"> </w:t>
      </w:r>
      <w:r w:rsidR="0081273B" w:rsidRPr="007175B6">
        <w:rPr>
          <w:rFonts w:ascii="Times New Roman" w:hAnsi="Times New Roman"/>
          <w:color w:val="auto"/>
        </w:rPr>
        <w:t>cadrul OMS</w:t>
      </w:r>
      <w:r w:rsidR="0081273B">
        <w:rPr>
          <w:rFonts w:ascii="Times New Roman" w:hAnsi="Times New Roman"/>
          <w:color w:val="auto"/>
        </w:rPr>
        <w:t xml:space="preserve">, </w:t>
      </w:r>
      <w:r w:rsidR="007A515F">
        <w:rPr>
          <w:rFonts w:ascii="Times New Roman" w:hAnsi="Times New Roman"/>
          <w:color w:val="auto"/>
        </w:rPr>
        <w:t xml:space="preserve">context internațional și </w:t>
      </w:r>
      <w:bookmarkEnd w:id="0"/>
      <w:bookmarkEnd w:id="1"/>
      <w:r w:rsidR="0081273B">
        <w:rPr>
          <w:rFonts w:ascii="Times New Roman" w:hAnsi="Times New Roman"/>
          <w:color w:val="auto"/>
        </w:rPr>
        <w:t>local</w:t>
      </w:r>
    </w:p>
    <w:p w:rsidR="00F86392" w:rsidRPr="00415214" w:rsidRDefault="007A515F" w:rsidP="002F2C46">
      <w:pPr>
        <w:pStyle w:val="bodytexten"/>
        <w:numPr>
          <w:ilvl w:val="0"/>
          <w:numId w:val="44"/>
        </w:numPr>
        <w:ind w:left="0" w:firstLine="360"/>
      </w:pPr>
      <w:r w:rsidRPr="00415214">
        <w:t>Conform d</w:t>
      </w:r>
      <w:r w:rsidR="00F86392" w:rsidRPr="00415214">
        <w:t>ocumentul</w:t>
      </w:r>
      <w:r w:rsidRPr="00415214">
        <w:t>ui</w:t>
      </w:r>
      <w:r w:rsidR="00F86392" w:rsidRPr="00415214">
        <w:t xml:space="preserve"> tehnic „Consolidarea adaptabilităţii sănătăţii la schimbările climatice”, care a fost prezentat în cadrul primei conferinţe internaţionale dedicate Sănătăţii şi schimbărilor climatice organizată de către Organizaţia Mondială a Sănătăţii (Geneva, 2014), </w:t>
      </w:r>
      <w:r w:rsidRPr="00415214">
        <w:t xml:space="preserve">schimbările climatice devin tot mai pronunţate, fiind o forţă motrice care exacerbează ameninţările existente, diminuează progresele de dezvoltare şi afectează sănătatea la nivel global, iar  </w:t>
      </w:r>
      <w:r w:rsidR="00F86392" w:rsidRPr="00415214">
        <w:t xml:space="preserve">factorii climatici, sociali şi de mediu  au un impact considerabil asupra sănătăţii şi bunăstării omului şi că sănătatea deja este afectată de schimbările climatice, impactul acestora asupra aproape tuturor populaţiilor precum şi asupra întregii lumi se aşteaptă a fi mai degrabă negativ decât pozitiv. </w:t>
      </w:r>
    </w:p>
    <w:p w:rsidR="007A515F" w:rsidRPr="00415214" w:rsidRDefault="007A515F" w:rsidP="002F2C46">
      <w:pPr>
        <w:pStyle w:val="bodytexten"/>
        <w:numPr>
          <w:ilvl w:val="0"/>
          <w:numId w:val="44"/>
        </w:numPr>
        <w:ind w:left="0" w:firstLine="360"/>
        <w:rPr>
          <w:lang w:val="ro-RO"/>
        </w:rPr>
      </w:pPr>
      <w:r w:rsidRPr="00415214">
        <w:t xml:space="preserve">Organizaţia Mondială a Sănătăţii consideră schimbările climatice ca o </w:t>
      </w:r>
      <w:r w:rsidR="00F86392" w:rsidRPr="00415214">
        <w:t>problem</w:t>
      </w:r>
      <w:r w:rsidRPr="00415214">
        <w:t>ă</w:t>
      </w:r>
      <w:r w:rsidR="00F86392" w:rsidRPr="00415214">
        <w:t xml:space="preserve"> globală pe care trebuie </w:t>
      </w:r>
      <w:proofErr w:type="gramStart"/>
      <w:r w:rsidR="00F86392" w:rsidRPr="00415214">
        <w:t>să</w:t>
      </w:r>
      <w:proofErr w:type="gramEnd"/>
      <w:r w:rsidR="00F86392" w:rsidRPr="00415214">
        <w:t xml:space="preserve"> o abordeze at</w:t>
      </w:r>
      <w:r w:rsidR="00612ADD" w:rsidRPr="00415214">
        <w:t>â</w:t>
      </w:r>
      <w:r w:rsidR="00F86392" w:rsidRPr="00415214">
        <w:t>t guvernele naţionale</w:t>
      </w:r>
      <w:r w:rsidR="00612ADD" w:rsidRPr="00415214">
        <w:t>,</w:t>
      </w:r>
      <w:r w:rsidR="00F86392" w:rsidRPr="00415214">
        <w:t xml:space="preserve"> c</w:t>
      </w:r>
      <w:r w:rsidR="00612ADD" w:rsidRPr="00415214">
        <w:t>â</w:t>
      </w:r>
      <w:r w:rsidR="00F86392" w:rsidRPr="00415214">
        <w:t xml:space="preserve">t şi organizaţiile internaţionale. </w:t>
      </w:r>
      <w:r w:rsidR="00612ADD" w:rsidRPr="00415214">
        <w:t xml:space="preserve">Atenuarea </w:t>
      </w:r>
      <w:r w:rsidR="00F86392" w:rsidRPr="00415214">
        <w:t xml:space="preserve">şi adaptarea sunt instrumente de politici care trebuie </w:t>
      </w:r>
      <w:proofErr w:type="gramStart"/>
      <w:r w:rsidR="00F86392" w:rsidRPr="00415214">
        <w:t>să</w:t>
      </w:r>
      <w:proofErr w:type="gramEnd"/>
      <w:r w:rsidR="00F86392" w:rsidRPr="00415214">
        <w:t xml:space="preserve"> fie dezvoltate şi aplicate la toate nivelele procesului de guvernare socio-economică şi de mediu. Ambele tipuri de politici urmează a fi implementate împreună deoarece în cazul accentuării efectelor emisiilor de gaze cu efect de seră vor creşte şi riscurile ca strategia de adaptare la nivel naţional să devină ineficientă, îndeosebi la nivel local. </w:t>
      </w:r>
      <w:r w:rsidRPr="00415214">
        <w:t>C</w:t>
      </w:r>
      <w:r w:rsidR="00F86392" w:rsidRPr="00415214">
        <w:t>u</w:t>
      </w:r>
      <w:r w:rsidR="00612ADD" w:rsidRPr="00415214">
        <w:t xml:space="preserve"> cât </w:t>
      </w:r>
      <w:r w:rsidR="00F86392" w:rsidRPr="00415214">
        <w:t>sunt mai pronunţate schimbările climatice, cu at</w:t>
      </w:r>
      <w:r w:rsidR="00612ADD" w:rsidRPr="00415214">
        <w:t>ât</w:t>
      </w:r>
      <w:r w:rsidR="00F86392" w:rsidRPr="00415214">
        <w:t xml:space="preserve"> sunt mai extinse efectele acestora afect</w:t>
      </w:r>
      <w:r w:rsidR="00612ADD" w:rsidRPr="00415214">
        <w:t>â</w:t>
      </w:r>
      <w:r w:rsidR="00F86392" w:rsidRPr="00415214">
        <w:t>nd într-un mod ireversibil determinantele socio-economice şi de mediu asupra sănătăţii, dar şi cauz</w:t>
      </w:r>
      <w:r w:rsidR="00612ADD" w:rsidRPr="00415214">
        <w:t>â</w:t>
      </w:r>
      <w:r w:rsidR="00F86392" w:rsidRPr="00415214">
        <w:t>nd posibile escaladări a conflictelor de ordin geopolitic datorită deficitului de resurse naturale precum cele acvatice şi funciare care, la r</w:t>
      </w:r>
      <w:r w:rsidR="00612ADD" w:rsidRPr="00415214">
        <w:t>â</w:t>
      </w:r>
      <w:r w:rsidR="00F86392" w:rsidRPr="00415214">
        <w:t>ndul lor, vor intensifica fenomenul de strămutare a populaţiei.</w:t>
      </w:r>
    </w:p>
    <w:p w:rsidR="00612ADD" w:rsidRPr="00415214" w:rsidRDefault="00612ADD" w:rsidP="002F2C46">
      <w:pPr>
        <w:pStyle w:val="bodytexten"/>
        <w:numPr>
          <w:ilvl w:val="0"/>
          <w:numId w:val="44"/>
        </w:numPr>
        <w:ind w:left="0" w:firstLine="360"/>
      </w:pPr>
      <w:r w:rsidRPr="00415214">
        <w:t xml:space="preserve">Desigur că eforturile Republicii Moldova de reducere a contribuţiei sale la emisiile de GES prin diminuarea utilizării combustibilelor fosile sunt nesemnificative în comparaţie cu cei mai </w:t>
      </w:r>
      <w:proofErr w:type="gramStart"/>
      <w:r w:rsidRPr="00415214">
        <w:t>mari</w:t>
      </w:r>
      <w:proofErr w:type="gramEnd"/>
      <w:r w:rsidRPr="00415214">
        <w:t xml:space="preserve"> emitenţi globali. Aşadar, Republica Moldova trebuie </w:t>
      </w:r>
      <w:proofErr w:type="gramStart"/>
      <w:r w:rsidRPr="00415214">
        <w:t>să</w:t>
      </w:r>
      <w:proofErr w:type="gramEnd"/>
      <w:r w:rsidRPr="00415214">
        <w:t xml:space="preserve"> implementeze politici de adaptare, acestea fiind o prioritate pentru reducerea vulnerabilităţii. Cu toate acestea, există cel puţin 2 motive esenţiale pentru implementarea în continuare a politicilor de reducere a emisiilor de GES:</w:t>
      </w:r>
    </w:p>
    <w:p w:rsidR="00612ADD" w:rsidRPr="007A515F" w:rsidRDefault="00612ADD" w:rsidP="007A515F">
      <w:pPr>
        <w:pStyle w:val="flag1"/>
        <w:spacing w:after="0"/>
        <w:rPr>
          <w:rFonts w:ascii="Times New Roman" w:hAnsi="Times New Roman"/>
          <w:color w:val="auto"/>
          <w:sz w:val="28"/>
          <w:szCs w:val="28"/>
          <w:lang w:val="ro-RO"/>
        </w:rPr>
      </w:pPr>
      <w:r w:rsidRPr="007A515F">
        <w:rPr>
          <w:rFonts w:ascii="Times New Roman" w:hAnsi="Times New Roman"/>
          <w:color w:val="auto"/>
          <w:sz w:val="28"/>
          <w:szCs w:val="28"/>
          <w:lang w:val="ro-RO"/>
        </w:rPr>
        <w:t xml:space="preserve">Acestea permit o abordare integrată a fenomenului de schimbare climatică în cadrul planurilor de dezvoltare a Moldovei, influențând astfel procesul de luare a deciziilor politice vizavi de sectoarele economiei, infrastructură şi educaţie; </w:t>
      </w:r>
    </w:p>
    <w:p w:rsidR="00612ADD" w:rsidRPr="007A515F" w:rsidRDefault="00612ADD" w:rsidP="007A515F">
      <w:pPr>
        <w:pStyle w:val="flag1"/>
        <w:spacing w:after="0"/>
        <w:rPr>
          <w:rFonts w:ascii="Times New Roman" w:hAnsi="Times New Roman"/>
          <w:color w:val="auto"/>
          <w:sz w:val="28"/>
          <w:szCs w:val="28"/>
          <w:lang w:val="ro-RO"/>
        </w:rPr>
      </w:pPr>
      <w:r w:rsidRPr="007A515F">
        <w:rPr>
          <w:rFonts w:ascii="Times New Roman" w:hAnsi="Times New Roman"/>
          <w:color w:val="auto"/>
          <w:sz w:val="28"/>
          <w:szCs w:val="28"/>
          <w:lang w:val="ro-RO"/>
        </w:rPr>
        <w:t>Acestea vor facilita eforturile Republicii Moldova de diminuare a vulnerabilităţilor de sănătate, dat fiind faptul că prin reducerea concentraţiei de poluanţi atmosferici dăunători generaţi prin arderea combustibilului fosil se va realiza, concomitent, reducerea concentraţiei de poluanţi în aer, dacă vor fi selectate politicile corecte.</w:t>
      </w:r>
    </w:p>
    <w:p w:rsidR="00612ADD" w:rsidRPr="007A515F" w:rsidRDefault="00612ADD" w:rsidP="007A515F">
      <w:pPr>
        <w:widowControl w:val="0"/>
        <w:overflowPunct w:val="0"/>
        <w:autoSpaceDE w:val="0"/>
        <w:autoSpaceDN w:val="0"/>
        <w:adjustRightInd w:val="0"/>
        <w:spacing w:after="0" w:line="243" w:lineRule="auto"/>
        <w:rPr>
          <w:rFonts w:ascii="Times New Roman" w:hAnsi="Times New Roman"/>
          <w:sz w:val="28"/>
          <w:szCs w:val="28"/>
          <w:lang w:val="ro-RO"/>
        </w:rPr>
      </w:pPr>
      <w:r w:rsidRPr="007A515F">
        <w:rPr>
          <w:rFonts w:ascii="Times New Roman" w:hAnsi="Times New Roman"/>
          <w:sz w:val="28"/>
          <w:szCs w:val="28"/>
          <w:lang w:val="ro-RO"/>
        </w:rPr>
        <w:t>Necesitatea de atenuare a efectelor schimbărilor climatice şi de adaptare la acestea a fost recunoscută de către Părţile semnatare a Convenţiei-Cadru a ONU privind Schimbările Climatice (UNFCCC) si, vorbind despre adaptabilitatea sănătăţii, prin rezoluţiile Asambleei Mondiale a Sănătăţii precum şi a Comisiilor Regionale a OMS.</w:t>
      </w:r>
    </w:p>
    <w:p w:rsidR="00612ADD" w:rsidRDefault="002F2C46" w:rsidP="00612ADD">
      <w:pPr>
        <w:widowControl w:val="0"/>
        <w:autoSpaceDE w:val="0"/>
        <w:autoSpaceDN w:val="0"/>
        <w:adjustRightInd w:val="0"/>
        <w:spacing w:after="0"/>
        <w:rPr>
          <w:rFonts w:ascii="Times New Roman" w:hAnsi="Times New Roman"/>
          <w:b/>
          <w:bCs/>
          <w:i/>
          <w:iCs/>
          <w:sz w:val="28"/>
          <w:szCs w:val="28"/>
          <w:lang w:val="ro-RO"/>
        </w:rPr>
      </w:pPr>
      <w:r>
        <w:rPr>
          <w:rFonts w:ascii="Times New Roman" w:hAnsi="Times New Roman"/>
          <w:b/>
          <w:bCs/>
          <w:i/>
          <w:iCs/>
          <w:sz w:val="28"/>
          <w:szCs w:val="28"/>
          <w:lang w:val="ro-RO"/>
        </w:rPr>
        <w:t>3</w:t>
      </w:r>
      <w:r w:rsidR="00612ADD" w:rsidRPr="007A515F">
        <w:rPr>
          <w:rFonts w:ascii="Times New Roman" w:hAnsi="Times New Roman"/>
          <w:b/>
          <w:bCs/>
          <w:i/>
          <w:iCs/>
          <w:sz w:val="28"/>
          <w:szCs w:val="28"/>
          <w:lang w:val="ro-RO"/>
        </w:rPr>
        <w:t>.1  Efectele schimbărilor climatice asupra sănătăţii</w:t>
      </w:r>
    </w:p>
    <w:p w:rsidR="00612ADD" w:rsidRDefault="002F2C46" w:rsidP="00D10DA4">
      <w:pPr>
        <w:pStyle w:val="bodytexten"/>
        <w:rPr>
          <w:lang w:val="ro-RO"/>
        </w:rPr>
      </w:pPr>
      <w:r>
        <w:tab/>
        <w:t>20</w:t>
      </w:r>
      <w:r w:rsidR="00415214" w:rsidRPr="00415214">
        <w:t>.</w:t>
      </w:r>
      <w:r w:rsidR="00415214">
        <w:t xml:space="preserve"> </w:t>
      </w:r>
      <w:r w:rsidR="00612ADD" w:rsidRPr="00415214">
        <w:t xml:space="preserve">În conformitate cu </w:t>
      </w:r>
      <w:r w:rsidR="007A515F" w:rsidRPr="00415214">
        <w:t xml:space="preserve">datele </w:t>
      </w:r>
      <w:r w:rsidR="00612ADD" w:rsidRPr="00415214">
        <w:t>OMS pentru Europa</w:t>
      </w:r>
      <w:r w:rsidR="007A515F" w:rsidRPr="00415214">
        <w:t>, s</w:t>
      </w:r>
      <w:r w:rsidR="00612ADD" w:rsidRPr="00415214">
        <w:t xml:space="preserve">chimbările climatice ar putea avea asupra sănătăţii atât </w:t>
      </w:r>
      <w:proofErr w:type="gramStart"/>
      <w:r w:rsidR="00612ADD" w:rsidRPr="00415214">
        <w:t>un</w:t>
      </w:r>
      <w:proofErr w:type="gramEnd"/>
      <w:r w:rsidR="00612ADD" w:rsidRPr="00415214">
        <w:t xml:space="preserve"> impact direct cât şi unul indirect. Acestea pot cauza pierder</w:t>
      </w:r>
      <w:r w:rsidR="007A515F" w:rsidRPr="00415214">
        <w:t>ea bunurilor</w:t>
      </w:r>
      <w:r w:rsidR="00612ADD" w:rsidRPr="00415214">
        <w:t xml:space="preserve">, a resurselor, </w:t>
      </w:r>
      <w:proofErr w:type="gramStart"/>
      <w:r w:rsidR="00612ADD" w:rsidRPr="00415214">
        <w:t>a</w:t>
      </w:r>
      <w:proofErr w:type="gramEnd"/>
      <w:r w:rsidR="00612ADD" w:rsidRPr="00415214">
        <w:t xml:space="preserve"> infrastructuri</w:t>
      </w:r>
      <w:r w:rsidR="007A515F" w:rsidRPr="00415214">
        <w:t>i</w:t>
      </w:r>
      <w:r w:rsidR="00612ADD" w:rsidRPr="00415214">
        <w:t xml:space="preserve">, afectând producerea la nivel local şi prestarea serviciilor în general, având astfel şi un impact asupra sănătăţii. </w:t>
      </w:r>
      <w:proofErr w:type="gramStart"/>
      <w:r w:rsidR="00612ADD" w:rsidRPr="00415214">
        <w:t xml:space="preserve">De fapt, </w:t>
      </w:r>
      <w:r w:rsidR="00612ADD" w:rsidRPr="00415214">
        <w:lastRenderedPageBreak/>
        <w:t>schimbările climatice pot cauza constrângeri socio-economice severe, inclusiv malnutriţia, stresul ocupaţional şi bolile mentale.</w:t>
      </w:r>
      <w:proofErr w:type="gramEnd"/>
      <w:r w:rsidR="007A515F" w:rsidRPr="00415214">
        <w:t xml:space="preserve"> </w:t>
      </w:r>
      <w:r w:rsidR="00612ADD" w:rsidRPr="00415214">
        <w:t xml:space="preserve">Cel din urmă efect menţionat trebuie </w:t>
      </w:r>
      <w:proofErr w:type="gramStart"/>
      <w:r w:rsidR="00612ADD" w:rsidRPr="00415214">
        <w:t>să</w:t>
      </w:r>
      <w:proofErr w:type="gramEnd"/>
      <w:r w:rsidR="00612ADD" w:rsidRPr="00415214">
        <w:t xml:space="preserve"> fie luat în consideraţie în contextul posibilelor strămutări a populaţiei, a escaladării conflictelor, a pierderilor </w:t>
      </w:r>
      <w:r w:rsidR="00415214" w:rsidRPr="00415214">
        <w:t>de bunuri,</w:t>
      </w:r>
      <w:r w:rsidR="00612ADD" w:rsidRPr="00415214">
        <w:t xml:space="preserve"> etc. care afectează puternic starea sănătăţii.</w:t>
      </w:r>
      <w:r w:rsidR="007A515F" w:rsidRPr="00415214">
        <w:t xml:space="preserve"> </w:t>
      </w:r>
      <w:r w:rsidR="00612ADD" w:rsidRPr="00415214">
        <w:t xml:space="preserve">În acest sens, pentru a asigura o înţelegere comună, </w:t>
      </w:r>
      <w:r w:rsidR="007A515F" w:rsidRPr="00415214">
        <w:t xml:space="preserve">este propusă </w:t>
      </w:r>
      <w:r w:rsidR="00415214" w:rsidRPr="00415214">
        <w:t xml:space="preserve">de OMS </w:t>
      </w:r>
      <w:r w:rsidR="00612ADD" w:rsidRPr="00415214">
        <w:t>o schemă generală care descrie intr-un mod grafic modul în care schimbările climatice ar putea afecta populaţia şi sănătatea acesteia.</w:t>
      </w:r>
      <w:r w:rsidR="00415214" w:rsidRPr="00415214">
        <w:rPr>
          <w:lang w:val="ro-RO"/>
        </w:rPr>
        <w:t>Schema generală prezentată descrie impactul general al schimbărilor climatice din perspectiva mediului fizic, a societăţilor umane afectate şi a indivizilor. Este important de menţionat că starea de sănătate a oamenilor este determinată de mai mulţi factori având, aşadar, o corelaţie strânsă cu dezvoltarea progresivă şi proactivă, fapt ce permite să o considerăm drept un indicator solid de sustenabilitate a politicilor de dezvoltare.</w:t>
      </w:r>
    </w:p>
    <w:p w:rsidR="00364F88" w:rsidRDefault="00364F88" w:rsidP="00D10DA4">
      <w:pPr>
        <w:pStyle w:val="bodytexten"/>
        <w:rPr>
          <w:lang w:val="ro-RO"/>
        </w:rPr>
      </w:pPr>
      <w:r>
        <w:rPr>
          <w:noProof/>
          <w:lang w:val="ru-RU" w:eastAsia="ru-RU"/>
        </w:rPr>
        <w:drawing>
          <wp:inline distT="0" distB="0" distL="0" distR="0">
            <wp:extent cx="6210935" cy="3425659"/>
            <wp:effectExtent l="19050" t="0" r="0" b="0"/>
            <wp:docPr id="6" name="Рисунок 1" descr="D:\posta electronica din 28.05.2016\WLMDSS.tmp\WLM34EA.tmp\des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a electronica din 28.05.2016\WLMDSS.tmp\WLM34EA.tmp\desen.jpg"/>
                    <pic:cNvPicPr>
                      <a:picLocks noChangeAspect="1" noChangeArrowheads="1"/>
                    </pic:cNvPicPr>
                  </pic:nvPicPr>
                  <pic:blipFill>
                    <a:blip r:embed="rId10"/>
                    <a:srcRect/>
                    <a:stretch>
                      <a:fillRect/>
                    </a:stretch>
                  </pic:blipFill>
                  <pic:spPr bwMode="auto">
                    <a:xfrm>
                      <a:off x="0" y="0"/>
                      <a:ext cx="6210935" cy="3425659"/>
                    </a:xfrm>
                    <a:prstGeom prst="rect">
                      <a:avLst/>
                    </a:prstGeom>
                    <a:noFill/>
                    <a:ln w="9525">
                      <a:noFill/>
                      <a:miter lim="800000"/>
                      <a:headEnd/>
                      <a:tailEnd/>
                    </a:ln>
                  </pic:spPr>
                </pic:pic>
              </a:graphicData>
            </a:graphic>
          </wp:inline>
        </w:drawing>
      </w:r>
    </w:p>
    <w:p w:rsidR="00415214" w:rsidRPr="00415214" w:rsidRDefault="00415214" w:rsidP="00D10DA4">
      <w:pPr>
        <w:pStyle w:val="bodytexten"/>
      </w:pPr>
      <w:bookmarkStart w:id="7" w:name="_Toc422127094"/>
      <w:r w:rsidRPr="00415214">
        <w:t xml:space="preserve">Fig.1 </w:t>
      </w:r>
      <w:r>
        <w:t>Schema general de expunere a riscurilor schimbărilor climatice</w:t>
      </w:r>
    </w:p>
    <w:p w:rsidR="00105618" w:rsidRPr="00CC1645" w:rsidRDefault="002F2C46" w:rsidP="00D10DA4">
      <w:pPr>
        <w:pStyle w:val="bodytexten"/>
        <w:rPr>
          <w:lang w:val="ro-RO"/>
        </w:rPr>
      </w:pPr>
      <w:r>
        <w:tab/>
        <w:t>2</w:t>
      </w:r>
      <w:r w:rsidR="00415214" w:rsidRPr="00415214">
        <w:t xml:space="preserve">1. </w:t>
      </w:r>
      <w:bookmarkEnd w:id="7"/>
      <w:r w:rsidR="00CC1645" w:rsidRPr="00415214">
        <w:rPr>
          <w:lang w:val="ro-RO"/>
        </w:rPr>
        <w:t>Schimbările</w:t>
      </w:r>
      <w:r w:rsidR="00105618" w:rsidRPr="00415214">
        <w:rPr>
          <w:lang w:val="ro-RO"/>
        </w:rPr>
        <w:t xml:space="preserve"> climatice pot </w:t>
      </w:r>
      <w:proofErr w:type="gramStart"/>
      <w:r w:rsidR="00105618" w:rsidRPr="00415214">
        <w:rPr>
          <w:lang w:val="ro-RO"/>
        </w:rPr>
        <w:t>să</w:t>
      </w:r>
      <w:proofErr w:type="gramEnd"/>
      <w:r w:rsidR="00105618" w:rsidRPr="00415214">
        <w:rPr>
          <w:lang w:val="ro-RO"/>
        </w:rPr>
        <w:t xml:space="preserve"> cauzeze </w:t>
      </w:r>
      <w:r w:rsidR="00CC1645">
        <w:rPr>
          <w:lang w:val="ro-RO"/>
        </w:rPr>
        <w:t>d</w:t>
      </w:r>
      <w:r w:rsidR="00CC1645">
        <w:t xml:space="preserve">e </w:t>
      </w:r>
      <w:r w:rsidR="00CC1645" w:rsidRPr="00415214">
        <w:rPr>
          <w:lang w:val="ro-RO"/>
        </w:rPr>
        <w:t xml:space="preserve">asemenea, </w:t>
      </w:r>
      <w:r w:rsidR="00105618" w:rsidRPr="00415214">
        <w:rPr>
          <w:lang w:val="ro-RO"/>
        </w:rPr>
        <w:t>încetinirea creşterii economice precum şi o creştere a inegalităţilor şi a nivelului sărăciei, ceea ce va aduce o stagnare în procesele de</w:t>
      </w:r>
      <w:r w:rsidR="00105618">
        <w:rPr>
          <w:rFonts w:cs="Calibri"/>
          <w:color w:val="002060"/>
          <w:lang w:val="ro-RO"/>
        </w:rPr>
        <w:t xml:space="preserve"> </w:t>
      </w:r>
      <w:r w:rsidR="00105618" w:rsidRPr="00CC1645">
        <w:rPr>
          <w:lang w:val="ro-RO"/>
        </w:rPr>
        <w:t xml:space="preserve">dezvoltare durabilă a Moldovei. În tabelul </w:t>
      </w:r>
      <w:r w:rsidR="006C75A8">
        <w:rPr>
          <w:lang w:val="ro-RO"/>
        </w:rPr>
        <w:t xml:space="preserve">9 </w:t>
      </w:r>
      <w:r w:rsidR="00105618" w:rsidRPr="00CC1645">
        <w:rPr>
          <w:lang w:val="ro-RO"/>
        </w:rPr>
        <w:t>prezentat mai jos este inclusă o listă a efectelor asupra sănătăţii în conformitate cu documentele OMS privind sănătatea şi clima. Este important de menţionat că politicile de adaptare sporesc gradul de adaptabilitate a populaţiei la toate fenomenele cauzate de modificările ambientale şi stresul teritorial, precum calamităţile naturale (de ex. cutremure de pământ) şi războaiele, adică acelea care nu au legătură cu schimbările climatice.</w:t>
      </w:r>
      <w:r w:rsidR="00CC1645">
        <w:rPr>
          <w:lang w:val="ro-RO"/>
        </w:rPr>
        <w:t xml:space="preserve"> </w:t>
      </w:r>
      <w:r w:rsidR="00105618" w:rsidRPr="00CC1645">
        <w:rPr>
          <w:lang w:val="ro-RO"/>
        </w:rPr>
        <w:t>În ceea ce priveşte politicile de adaptare, clasificarea propusă este din punct de vedere al “mediilor”, adică din punctul de vedere al recipienţilor evenimentului ce cauzează stres: 1) fiinţele umane, 2) mediul natural şi 3) societăţile umane.</w:t>
      </w:r>
    </w:p>
    <w:p w:rsidR="00105618" w:rsidRPr="00CC1645" w:rsidRDefault="00CC1645" w:rsidP="00411A21">
      <w:pPr>
        <w:pStyle w:val="Titletab"/>
      </w:pPr>
      <w:bookmarkStart w:id="8" w:name="_Toc422127080"/>
      <w:r w:rsidRPr="00CC1645">
        <w:t xml:space="preserve">Tab. </w:t>
      </w:r>
      <w:r w:rsidR="006C75A8">
        <w:t>9</w:t>
      </w:r>
      <w:r w:rsidRPr="00CC1645">
        <w:t xml:space="preserve"> </w:t>
      </w:r>
      <w:r w:rsidR="00105618" w:rsidRPr="00CC1645">
        <w:t>Riscurile de sănătate a schimbărilor climatice clasificate conform unui rating de încredere</w:t>
      </w:r>
      <w:bookmarkEnd w:id="8"/>
    </w:p>
    <w:tbl>
      <w:tblPr>
        <w:tblW w:w="10025" w:type="dxa"/>
        <w:tblInd w:w="-34" w:type="dxa"/>
        <w:tblBorders>
          <w:top w:val="single" w:sz="12" w:space="0" w:color="000000"/>
          <w:left w:val="single" w:sz="12" w:space="0" w:color="000000"/>
          <w:bottom w:val="single" w:sz="12" w:space="0" w:color="000000"/>
          <w:right w:val="single" w:sz="12" w:space="0" w:color="000000"/>
          <w:insideH w:val="dotted" w:sz="4" w:space="0" w:color="auto"/>
        </w:tblBorders>
        <w:tblLook w:val="04A0"/>
      </w:tblPr>
      <w:tblGrid>
        <w:gridCol w:w="2552"/>
        <w:gridCol w:w="4111"/>
        <w:gridCol w:w="2086"/>
        <w:gridCol w:w="1276"/>
      </w:tblGrid>
      <w:tr w:rsidR="00CC1645" w:rsidRPr="00CC1645" w:rsidTr="00CC1645">
        <w:trPr>
          <w:trHeight w:val="315"/>
          <w:tblHeader/>
        </w:trPr>
        <w:tc>
          <w:tcPr>
            <w:tcW w:w="2552" w:type="dxa"/>
            <w:tcBorders>
              <w:top w:val="single" w:sz="12" w:space="0" w:color="000000"/>
              <w:bottom w:val="nil"/>
            </w:tcBorders>
            <w:shd w:val="clear" w:color="BFBFBF" w:fill="D9D9D9"/>
            <w:hideMark/>
          </w:tcPr>
          <w:p w:rsidR="00CC1645" w:rsidRPr="00CC1645" w:rsidRDefault="00CC1645" w:rsidP="00CC1645">
            <w:pPr>
              <w:spacing w:after="0"/>
              <w:rPr>
                <w:rFonts w:ascii="Times New Roman" w:hAnsi="Times New Roman"/>
                <w:lang w:val="ro-RO" w:eastAsia="zh-CN"/>
              </w:rPr>
            </w:pPr>
          </w:p>
        </w:tc>
        <w:tc>
          <w:tcPr>
            <w:tcW w:w="7473" w:type="dxa"/>
            <w:gridSpan w:val="3"/>
            <w:tcBorders>
              <w:top w:val="single" w:sz="12" w:space="0" w:color="000000"/>
              <w:bottom w:val="single" w:sz="2" w:space="0" w:color="000000"/>
            </w:tcBorders>
            <w:shd w:val="clear" w:color="BFBFBF" w:fill="D9D9D9"/>
            <w:hideMark/>
          </w:tcPr>
          <w:p w:rsidR="00CC1645" w:rsidRPr="00CC1645" w:rsidRDefault="00CC1645" w:rsidP="00CC1645">
            <w:pPr>
              <w:spacing w:after="0"/>
              <w:rPr>
                <w:rFonts w:ascii="Times New Roman" w:hAnsi="Times New Roman"/>
                <w:lang w:val="ro-RO" w:eastAsia="zh-CN"/>
              </w:rPr>
            </w:pPr>
            <w:r w:rsidRPr="00CC1645">
              <w:rPr>
                <w:rFonts w:ascii="Times New Roman" w:hAnsi="Times New Roman"/>
                <w:lang w:val="ro-RO"/>
              </w:rPr>
              <w:t>Efectele directe</w:t>
            </w:r>
          </w:p>
        </w:tc>
      </w:tr>
      <w:tr w:rsidR="00105618" w:rsidRPr="00CC1645" w:rsidTr="00CC1645">
        <w:trPr>
          <w:trHeight w:val="324"/>
          <w:tblHeader/>
        </w:trPr>
        <w:tc>
          <w:tcPr>
            <w:tcW w:w="2552" w:type="dxa"/>
            <w:tcBorders>
              <w:top w:val="nil"/>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Fenomenul climatic / expunerea</w:t>
            </w:r>
          </w:p>
        </w:tc>
        <w:tc>
          <w:tcPr>
            <w:tcW w:w="4111" w:type="dxa"/>
            <w:tcBorders>
              <w:top w:val="single" w:sz="2" w:space="0" w:color="000000"/>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w w:val="97"/>
                <w:sz w:val="20"/>
                <w:szCs w:val="20"/>
                <w:lang w:val="ro-RO"/>
              </w:rPr>
              <w:t>Riscul pentru sănătate</w:t>
            </w:r>
          </w:p>
        </w:tc>
        <w:tc>
          <w:tcPr>
            <w:tcW w:w="2086" w:type="dxa"/>
            <w:tcBorders>
              <w:top w:val="single" w:sz="2" w:space="0" w:color="000000"/>
              <w:bottom w:val="double" w:sz="4" w:space="0" w:color="auto"/>
            </w:tcBorders>
            <w:shd w:val="clear" w:color="BFBFBF" w:fill="D9D9D9"/>
            <w:hideMark/>
          </w:tcPr>
          <w:p w:rsidR="00CC1645" w:rsidRPr="00CC1645" w:rsidRDefault="00105618" w:rsidP="00CC1645">
            <w:pPr>
              <w:spacing w:after="0"/>
              <w:rPr>
                <w:rFonts w:ascii="Times New Roman" w:hAnsi="Times New Roman"/>
                <w:sz w:val="20"/>
                <w:szCs w:val="20"/>
                <w:lang w:val="ro-RO"/>
              </w:rPr>
            </w:pPr>
            <w:r w:rsidRPr="00CC1645">
              <w:rPr>
                <w:rFonts w:ascii="Times New Roman" w:hAnsi="Times New Roman"/>
                <w:sz w:val="20"/>
                <w:szCs w:val="20"/>
                <w:lang w:val="ro-RO"/>
              </w:rPr>
              <w:t>Impactul asupra</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 xml:space="preserve"> sănătăţii</w:t>
            </w:r>
          </w:p>
        </w:tc>
        <w:tc>
          <w:tcPr>
            <w:tcW w:w="1276" w:type="dxa"/>
            <w:tcBorders>
              <w:top w:val="single" w:sz="2" w:space="0" w:color="000000"/>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Rating de încredere</w:t>
            </w:r>
          </w:p>
        </w:tc>
      </w:tr>
      <w:tr w:rsidR="00105618" w:rsidRPr="00CC1645" w:rsidTr="00CC1645">
        <w:trPr>
          <w:trHeight w:val="315"/>
        </w:trPr>
        <w:tc>
          <w:tcPr>
            <w:tcW w:w="2552"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Număr mai mare de zile şi nopţi cu temperaturi ridicate;</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Creşterea intensităţii şi a frecvenţei valurilor de caniculă;</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 sporit de incendii în condiţii de deficit de precipitaţii.</w:t>
            </w:r>
          </w:p>
        </w:tc>
        <w:tc>
          <w:tcPr>
            <w:tcW w:w="4111"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lastRenderedPageBreak/>
              <w:t>Rată sporita a mortalităţii cauzate de caniculă</w:t>
            </w:r>
            <w:r w:rsidRPr="00CC1645">
              <w:rPr>
                <w:rFonts w:ascii="Times New Roman" w:hAnsi="Times New Roman"/>
                <w:sz w:val="20"/>
                <w:szCs w:val="20"/>
                <w:lang w:val="ro-RO" w:eastAsia="zh-CN"/>
              </w:rPr>
              <w:t xml:space="preserve">; incidenţă sporită a hipertermiilor şi a </w:t>
            </w:r>
            <w:r w:rsidRPr="00CC1645">
              <w:rPr>
                <w:rFonts w:ascii="Times New Roman" w:hAnsi="Times New Roman"/>
                <w:sz w:val="20"/>
                <w:szCs w:val="20"/>
                <w:lang w:val="ro-RO" w:eastAsia="zh-CN"/>
              </w:rPr>
              <w:lastRenderedPageBreak/>
              <w:t>insolaţiilor, în special în rândurile muncitorilor, atleţilor şi a persoanelor în etate;</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Exacerbarea </w:t>
            </w:r>
            <w:r w:rsidR="00CC1645" w:rsidRPr="00CC1645">
              <w:rPr>
                <w:rFonts w:ascii="Times New Roman" w:hAnsi="Times New Roman"/>
                <w:sz w:val="20"/>
                <w:szCs w:val="20"/>
                <w:lang w:val="ro-RO" w:eastAsia="zh-CN"/>
              </w:rPr>
              <w:t>bol</w:t>
            </w:r>
            <w:r w:rsidRPr="00CC1645">
              <w:rPr>
                <w:rFonts w:ascii="Times New Roman" w:hAnsi="Times New Roman"/>
                <w:sz w:val="20"/>
                <w:szCs w:val="20"/>
                <w:lang w:val="ro-RO" w:eastAsia="zh-CN"/>
              </w:rPr>
              <w:t>ilor sistemului circulator, cardio-vascular, respirator şi a rinichilor;</w:t>
            </w:r>
          </w:p>
          <w:p w:rsidR="00105618" w:rsidRPr="00CC1645" w:rsidRDefault="00105618" w:rsidP="009042F3">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Creşterea ratei mortalităţii premature cauzată </w:t>
            </w:r>
            <w:r w:rsidR="009042F3">
              <w:rPr>
                <w:rFonts w:ascii="Times New Roman" w:hAnsi="Times New Roman"/>
                <w:sz w:val="20"/>
                <w:szCs w:val="20"/>
                <w:lang w:val="ro-RO" w:eastAsia="zh-CN"/>
              </w:rPr>
              <w:t>re reduce</w:t>
            </w:r>
            <w:r w:rsidRPr="00CC1645">
              <w:rPr>
                <w:rFonts w:ascii="Times New Roman" w:hAnsi="Times New Roman"/>
                <w:sz w:val="20"/>
                <w:szCs w:val="20"/>
                <w:lang w:val="ro-RO" w:eastAsia="zh-CN"/>
              </w:rPr>
              <w:t xml:space="preserve">rea stratului de ozon şi de poluarea aerului în timpul incendiilor care au loc preponderant în perioadele caniculare </w:t>
            </w:r>
          </w:p>
        </w:tc>
        <w:tc>
          <w:tcPr>
            <w:tcW w:w="2086"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 xml:space="preserve">Creşterea riscului </w:t>
            </w:r>
            <w:r w:rsidR="00A312E3">
              <w:rPr>
                <w:rFonts w:ascii="Times New Roman" w:hAnsi="Times New Roman"/>
                <w:sz w:val="20"/>
                <w:szCs w:val="20"/>
                <w:lang w:val="ro-RO" w:eastAsia="zh-CN"/>
              </w:rPr>
              <w:t>traumatismelor</w:t>
            </w:r>
            <w:r w:rsidRPr="00CC1645">
              <w:rPr>
                <w:rFonts w:ascii="Times New Roman" w:hAnsi="Times New Roman"/>
                <w:sz w:val="20"/>
                <w:szCs w:val="20"/>
                <w:lang w:val="ro-RO" w:eastAsia="zh-CN"/>
              </w:rPr>
              <w:t xml:space="preserve">; </w:t>
            </w:r>
            <w:r w:rsidR="00A312E3">
              <w:rPr>
                <w:rFonts w:ascii="Times New Roman" w:hAnsi="Times New Roman"/>
                <w:sz w:val="20"/>
                <w:szCs w:val="20"/>
                <w:lang w:val="ro-RO" w:eastAsia="zh-CN"/>
              </w:rPr>
              <w:t xml:space="preserve"> </w:t>
            </w:r>
            <w:r w:rsidRPr="00CC1645">
              <w:rPr>
                <w:rFonts w:ascii="Times New Roman" w:hAnsi="Times New Roman"/>
                <w:sz w:val="20"/>
                <w:szCs w:val="20"/>
                <w:lang w:val="ro-RO" w:eastAsia="zh-CN"/>
              </w:rPr>
              <w:t xml:space="preserve">rată </w:t>
            </w:r>
            <w:r w:rsidRPr="00CC1645">
              <w:rPr>
                <w:rFonts w:ascii="Times New Roman" w:hAnsi="Times New Roman"/>
                <w:sz w:val="20"/>
                <w:szCs w:val="20"/>
                <w:lang w:val="ro-RO" w:eastAsia="zh-CN"/>
              </w:rPr>
              <w:lastRenderedPageBreak/>
              <w:t>foarte înaltă a îmbolnăvirilor şi a deceselor cauzate de caniculă şi incendii</w:t>
            </w:r>
          </w:p>
          <w:p w:rsidR="00105618" w:rsidRPr="00CC1645" w:rsidRDefault="00105618" w:rsidP="00CC1645">
            <w:pPr>
              <w:spacing w:after="0"/>
              <w:rPr>
                <w:rFonts w:ascii="Times New Roman" w:hAnsi="Times New Roman"/>
                <w:sz w:val="20"/>
                <w:szCs w:val="20"/>
                <w:lang w:val="ro-RO" w:eastAsia="zh-CN"/>
              </w:rPr>
            </w:pPr>
          </w:p>
        </w:tc>
        <w:tc>
          <w:tcPr>
            <w:tcW w:w="1276" w:type="dxa"/>
            <w:tcBorders>
              <w:top w:val="single" w:sz="2" w:space="0" w:color="000000"/>
            </w:tcBorders>
            <w:hideMark/>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Foarte înalt</w:t>
            </w:r>
          </w:p>
        </w:tc>
      </w:tr>
      <w:tr w:rsidR="00105618" w:rsidRPr="00CC1645" w:rsidTr="00CC1645">
        <w:trPr>
          <w:trHeight w:val="315"/>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Număr mai mic de zile şi nopţi reci</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Scăderea ratei mortalităţii cauzate de temperaturi scăzute, precum şi reducerea maladiilor cardiovasculare şi respiratorii, în special la persoanele cu vârstă înaintată în zonele cu climă rece şi temperată</w:t>
            </w:r>
          </w:p>
        </w:tc>
        <w:tc>
          <w:tcPr>
            <w:tcW w:w="2086"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Ameliorări modeste a ratei mortalităţii şi morbidităţii cauzată de temperaturi scăzute</w:t>
            </w:r>
          </w:p>
          <w:p w:rsidR="00105618" w:rsidRPr="00CC1645" w:rsidRDefault="00105618" w:rsidP="00CC1645">
            <w:pPr>
              <w:spacing w:after="0"/>
              <w:rPr>
                <w:rFonts w:ascii="Times New Roman" w:hAnsi="Times New Roman"/>
                <w:sz w:val="20"/>
                <w:szCs w:val="20"/>
                <w:lang w:val="ro-RO" w:eastAsia="zh-CN"/>
              </w:rPr>
            </w:pP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Scăzut</w:t>
            </w:r>
          </w:p>
        </w:tc>
      </w:tr>
      <w:tr w:rsidR="00105618" w:rsidRPr="00CC1645" w:rsidTr="00CC1645">
        <w:trPr>
          <w:trHeight w:val="315"/>
        </w:trPr>
        <w:tc>
          <w:tcPr>
            <w:tcW w:w="2552"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Temperaturi mai înalte şi umiditate, nivelul precipitaţiilor instabil şi tot mai variabil, creşterea temperaturii apelor de suprafaţă a mărilor precum şi a apelor dulci </w:t>
            </w:r>
          </w:p>
          <w:p w:rsidR="00105618" w:rsidRPr="00CC1645" w:rsidRDefault="00105618" w:rsidP="00CC1645">
            <w:pPr>
              <w:spacing w:after="0"/>
              <w:rPr>
                <w:rFonts w:ascii="Times New Roman" w:hAnsi="Times New Roman"/>
                <w:sz w:val="20"/>
                <w:szCs w:val="20"/>
                <w:lang w:val="ro-RO" w:eastAsia="zh-CN"/>
              </w:rPr>
            </w:pPr>
          </w:p>
        </w:tc>
        <w:tc>
          <w:tcPr>
            <w:tcW w:w="4111" w:type="dxa"/>
            <w:tcBorders>
              <w:top w:val="single" w:sz="2" w:space="0" w:color="000000"/>
            </w:tcBorders>
          </w:tcPr>
          <w:p w:rsidR="00105618" w:rsidRPr="00CC1645" w:rsidRDefault="00105618" w:rsidP="004B2A4D">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Dezvoltare accelerată a agenţilor microbieni; supravieţuirea, persistenţa, virulenţa şi transmiterea agenţilor patogeni; modificări în distribuţia geografică şi sezonieră a bolilor precum holera, a alge</w:t>
            </w:r>
            <w:r w:rsidR="004B2A4D">
              <w:rPr>
                <w:rFonts w:ascii="Times New Roman" w:hAnsi="Times New Roman"/>
                <w:sz w:val="20"/>
                <w:szCs w:val="20"/>
                <w:lang w:val="ro-RO" w:eastAsia="zh-CN"/>
              </w:rPr>
              <w:t>lor</w:t>
            </w:r>
            <w:r w:rsidRPr="00CC1645">
              <w:rPr>
                <w:rFonts w:ascii="Times New Roman" w:hAnsi="Times New Roman"/>
                <w:sz w:val="20"/>
                <w:szCs w:val="20"/>
                <w:lang w:val="ro-RO" w:eastAsia="zh-CN"/>
              </w:rPr>
              <w:t xml:space="preserve"> dăunătoare; lipsă de apă pentru respectarea igienei; inundaţiile şi pericolele acestora pentru resursele de apă şi pentru infrastructura de aprovizionare cu apă şi canalizare; riscurile de contaminare a resurselor de apă din cauza viiturilor.</w:t>
            </w:r>
          </w:p>
        </w:tc>
        <w:tc>
          <w:tcPr>
            <w:tcW w:w="2086"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ul sporit de maladii transmise prin apă şi produse alimentare</w:t>
            </w:r>
          </w:p>
        </w:tc>
        <w:tc>
          <w:tcPr>
            <w:tcW w:w="1276" w:type="dxa"/>
            <w:tcBorders>
              <w:top w:val="single" w:sz="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Foarte înalt</w:t>
            </w:r>
          </w:p>
        </w:tc>
      </w:tr>
      <w:tr w:rsidR="00105618" w:rsidRPr="00CC1645" w:rsidTr="00CC1645">
        <w:trPr>
          <w:trHeight w:val="315"/>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Temperaturi mai înalte şi umiditate, nivelul precipitaţiilor instabil şi tot mai variabil</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Înmulţirea accelerată a paraziţilor şi creşterea numărului de cazuri de muşcături; extinderea perioadelor de transmitere; re-apariţia maladiilor ce prezentau pericol în trecut;modificări în distribuţia şi abundenţa vectorilor patologici; scăderea eficacităţii intervenţiilor de control a vectorilor </w:t>
            </w:r>
          </w:p>
        </w:tc>
        <w:tc>
          <w:tcPr>
            <w:tcW w:w="2086"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ul sporit de maladii cu transmitere vectorială</w:t>
            </w: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 xml:space="preserve">Mediu </w:t>
            </w:r>
          </w:p>
        </w:tc>
      </w:tr>
      <w:tr w:rsidR="00105618" w:rsidRPr="00CC1645" w:rsidTr="00CC1645">
        <w:trPr>
          <w:trHeight w:val="315"/>
        </w:trPr>
        <w:tc>
          <w:tcPr>
            <w:tcW w:w="2552"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Temperaturi mai înalte şi schimbări în regimul de precipitaţii</w:t>
            </w:r>
          </w:p>
          <w:p w:rsidR="00105618" w:rsidRPr="00CC1645" w:rsidRDefault="00105618" w:rsidP="00CC1645">
            <w:pPr>
              <w:spacing w:after="0"/>
              <w:rPr>
                <w:rFonts w:ascii="Times New Roman" w:hAnsi="Times New Roman"/>
                <w:sz w:val="20"/>
                <w:szCs w:val="20"/>
                <w:lang w:val="ro-RO" w:eastAsia="zh-CN"/>
              </w:rPr>
            </w:pPr>
          </w:p>
        </w:tc>
        <w:tc>
          <w:tcPr>
            <w:tcW w:w="4111"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Producţia mai scăzută de produse alimentare; acces mai redus la produse alimentare din cauza diminuării livrărilor şi creşterii preţurilor; efectul combinat al subnutriţiei şi a </w:t>
            </w:r>
            <w:r w:rsidR="00CC1645">
              <w:rPr>
                <w:rFonts w:ascii="Times New Roman" w:hAnsi="Times New Roman"/>
                <w:sz w:val="20"/>
                <w:szCs w:val="20"/>
                <w:lang w:val="ro-RO" w:eastAsia="zh-CN"/>
              </w:rPr>
              <w:t>bol</w:t>
            </w:r>
            <w:r w:rsidRPr="00CC1645">
              <w:rPr>
                <w:rFonts w:ascii="Times New Roman" w:hAnsi="Times New Roman"/>
                <w:sz w:val="20"/>
                <w:szCs w:val="20"/>
                <w:lang w:val="ro-RO" w:eastAsia="zh-CN"/>
              </w:rPr>
              <w:t xml:space="preserve">ilor infecţioase; efectele cronice în rândul copiilor, precum stagnarea în dezvoltare şi pierdere în greutate; </w:t>
            </w:r>
          </w:p>
        </w:tc>
        <w:tc>
          <w:tcPr>
            <w:tcW w:w="2086"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ul sporit de subnutriţie din cauza scăderii producţiei de produse alimentare în regiunile sărace</w:t>
            </w:r>
          </w:p>
        </w:tc>
        <w:tc>
          <w:tcPr>
            <w:tcW w:w="1276" w:type="dxa"/>
            <w:tcBorders>
              <w:top w:val="single" w:sz="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Înalt</w:t>
            </w:r>
          </w:p>
        </w:tc>
      </w:tr>
      <w:tr w:rsidR="00105618" w:rsidRPr="00CC1645" w:rsidTr="00CC1645">
        <w:trPr>
          <w:trHeight w:val="410"/>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Temperaturi mai înalte şi umiditatea</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Muncitorii care lucrează în aer liber şi neprotejaţi sunt obligaţi să muncească în condiţii nesigure din punct de vedere fiziologic sau, în caz contrar, să-şi piardă veniturile sau oportunităţile de a avea un mijloc de trai</w:t>
            </w:r>
          </w:p>
        </w:tc>
        <w:tc>
          <w:tcPr>
            <w:tcW w:w="2086" w:type="dxa"/>
            <w:tcBorders>
              <w:bottom w:val="single" w:sz="12" w:space="0" w:color="000000"/>
            </w:tcBorders>
          </w:tcPr>
          <w:p w:rsidR="00105618" w:rsidRPr="00CC1645" w:rsidRDefault="00CC1645" w:rsidP="00CC1645">
            <w:pPr>
              <w:spacing w:after="0"/>
              <w:rPr>
                <w:rFonts w:ascii="Times New Roman" w:hAnsi="Times New Roman"/>
                <w:sz w:val="20"/>
                <w:szCs w:val="20"/>
                <w:lang w:val="ro-RO" w:eastAsia="zh-CN"/>
              </w:rPr>
            </w:pPr>
            <w:r>
              <w:rPr>
                <w:rFonts w:ascii="Times New Roman" w:hAnsi="Times New Roman"/>
                <w:sz w:val="20"/>
                <w:szCs w:val="20"/>
                <w:lang w:val="ro-RO" w:eastAsia="zh-CN"/>
              </w:rPr>
              <w:t xml:space="preserve">Efecte </w:t>
            </w:r>
            <w:r w:rsidR="00105618" w:rsidRPr="00CC1645">
              <w:rPr>
                <w:rFonts w:ascii="Times New Roman" w:hAnsi="Times New Roman"/>
                <w:sz w:val="20"/>
                <w:szCs w:val="20"/>
                <w:lang w:val="ro-RO" w:eastAsia="zh-CN"/>
              </w:rPr>
              <w:t>de sănătate de pe urma pierderii capacităţii de muncă, astfel</w:t>
            </w:r>
            <w:r>
              <w:rPr>
                <w:rFonts w:ascii="Times New Roman" w:hAnsi="Times New Roman"/>
                <w:sz w:val="20"/>
                <w:szCs w:val="20"/>
                <w:lang w:val="ro-RO" w:eastAsia="zh-CN"/>
              </w:rPr>
              <w:t xml:space="preserve"> se</w:t>
            </w:r>
            <w:r w:rsidR="00105618" w:rsidRPr="00CC1645">
              <w:rPr>
                <w:rFonts w:ascii="Times New Roman" w:hAnsi="Times New Roman"/>
                <w:sz w:val="20"/>
                <w:szCs w:val="20"/>
                <w:lang w:val="ro-RO" w:eastAsia="zh-CN"/>
              </w:rPr>
              <w:t xml:space="preserve"> reduc</w:t>
            </w:r>
            <w:r>
              <w:rPr>
                <w:rFonts w:ascii="Times New Roman" w:hAnsi="Times New Roman"/>
                <w:sz w:val="20"/>
                <w:szCs w:val="20"/>
                <w:lang w:val="ro-RO" w:eastAsia="zh-CN"/>
              </w:rPr>
              <w:t>e</w:t>
            </w:r>
            <w:r w:rsidR="00105618" w:rsidRPr="00CC1645">
              <w:rPr>
                <w:rFonts w:ascii="Times New Roman" w:hAnsi="Times New Roman"/>
                <w:sz w:val="20"/>
                <w:szCs w:val="20"/>
                <w:lang w:val="ro-RO" w:eastAsia="zh-CN"/>
              </w:rPr>
              <w:t xml:space="preserve"> productivitatea muncii în rândul populaţiei vulnerabile</w:t>
            </w: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Înalt</w:t>
            </w:r>
          </w:p>
        </w:tc>
      </w:tr>
    </w:tbl>
    <w:p w:rsidR="00105618" w:rsidRPr="00CC1645" w:rsidRDefault="00105618" w:rsidP="00105618">
      <w:pPr>
        <w:widowControl w:val="0"/>
        <w:overflowPunct w:val="0"/>
        <w:autoSpaceDE w:val="0"/>
        <w:autoSpaceDN w:val="0"/>
        <w:adjustRightInd w:val="0"/>
        <w:spacing w:after="0" w:line="249" w:lineRule="auto"/>
        <w:ind w:right="160"/>
        <w:rPr>
          <w:rFonts w:ascii="Times New Roman" w:hAnsi="Times New Roman"/>
          <w:sz w:val="24"/>
          <w:szCs w:val="24"/>
          <w:lang w:val="ro-RO"/>
        </w:rPr>
      </w:pPr>
      <w:r w:rsidRPr="00CC1645">
        <w:rPr>
          <w:rFonts w:ascii="Times New Roman" w:hAnsi="Times New Roman"/>
          <w:sz w:val="20"/>
          <w:szCs w:val="20"/>
          <w:lang w:val="ro-RO"/>
        </w:rPr>
        <w:t xml:space="preserve">Sursă: Protecţia sănătăţii </w:t>
      </w:r>
      <w:r w:rsidR="00CC1645">
        <w:rPr>
          <w:rFonts w:ascii="Times New Roman" w:hAnsi="Times New Roman"/>
          <w:sz w:val="20"/>
          <w:szCs w:val="20"/>
          <w:lang w:val="ro-RO"/>
        </w:rPr>
        <w:t xml:space="preserve">de efectele </w:t>
      </w:r>
      <w:r w:rsidRPr="00CC1645">
        <w:rPr>
          <w:rFonts w:ascii="Times New Roman" w:hAnsi="Times New Roman"/>
          <w:sz w:val="20"/>
          <w:szCs w:val="20"/>
          <w:lang w:val="ro-RO"/>
        </w:rPr>
        <w:t>schimbărilor climatice: evaluarea vulnerabilităţii şi a adaptabilității de către OMS</w:t>
      </w:r>
    </w:p>
    <w:p w:rsidR="00210AA0" w:rsidRPr="0081273B" w:rsidRDefault="00E76C5D" w:rsidP="002F2C46">
      <w:pPr>
        <w:widowControl w:val="0"/>
        <w:autoSpaceDE w:val="0"/>
        <w:autoSpaceDN w:val="0"/>
        <w:adjustRightInd w:val="0"/>
        <w:spacing w:after="0"/>
        <w:ind w:firstLine="709"/>
        <w:rPr>
          <w:rFonts w:ascii="Times New Roman" w:hAnsi="Times New Roman"/>
          <w:sz w:val="28"/>
          <w:szCs w:val="28"/>
          <w:lang w:val="ro-RO"/>
        </w:rPr>
      </w:pPr>
      <w:bookmarkStart w:id="9" w:name="_Ref277932520"/>
      <w:r>
        <w:rPr>
          <w:rFonts w:ascii="Times New Roman" w:hAnsi="Times New Roman"/>
          <w:b/>
          <w:bCs/>
          <w:i/>
          <w:iCs/>
          <w:sz w:val="28"/>
          <w:szCs w:val="28"/>
          <w:lang w:val="ro-RO"/>
        </w:rPr>
        <w:t>3</w:t>
      </w:r>
      <w:r w:rsidR="00210AA0" w:rsidRPr="0081273B">
        <w:rPr>
          <w:rFonts w:ascii="Times New Roman" w:hAnsi="Times New Roman"/>
          <w:b/>
          <w:bCs/>
          <w:i/>
          <w:iCs/>
          <w:sz w:val="28"/>
          <w:szCs w:val="28"/>
          <w:lang w:val="ro-RO"/>
        </w:rPr>
        <w:t>.2  Evaluarea vulnerabilității: un proces iterativ</w:t>
      </w:r>
    </w:p>
    <w:p w:rsidR="00210AA0" w:rsidRPr="0081273B" w:rsidRDefault="00210AA0" w:rsidP="00210AA0">
      <w:pPr>
        <w:widowControl w:val="0"/>
        <w:autoSpaceDE w:val="0"/>
        <w:autoSpaceDN w:val="0"/>
        <w:adjustRightInd w:val="0"/>
        <w:spacing w:after="0" w:line="122" w:lineRule="exact"/>
        <w:rPr>
          <w:rFonts w:ascii="Times New Roman" w:hAnsi="Times New Roman"/>
          <w:sz w:val="28"/>
          <w:szCs w:val="28"/>
          <w:lang w:val="ro-RO"/>
        </w:rPr>
      </w:pPr>
    </w:p>
    <w:p w:rsidR="00210AA0" w:rsidRDefault="002F2C46" w:rsidP="002F2C46">
      <w:pPr>
        <w:widowControl w:val="0"/>
        <w:overflowPunct w:val="0"/>
        <w:autoSpaceDE w:val="0"/>
        <w:autoSpaceDN w:val="0"/>
        <w:adjustRightInd w:val="0"/>
        <w:spacing w:after="0"/>
        <w:ind w:firstLine="360"/>
        <w:rPr>
          <w:rFonts w:ascii="Times New Roman" w:hAnsi="Times New Roman"/>
          <w:sz w:val="28"/>
          <w:szCs w:val="28"/>
          <w:lang w:val="ro-RO"/>
        </w:rPr>
      </w:pPr>
      <w:r>
        <w:rPr>
          <w:rFonts w:ascii="Times New Roman" w:hAnsi="Times New Roman"/>
          <w:sz w:val="28"/>
          <w:szCs w:val="28"/>
          <w:lang w:val="ro-RO"/>
        </w:rPr>
        <w:t>22</w:t>
      </w:r>
      <w:r w:rsidR="00CC1645" w:rsidRPr="0081273B">
        <w:rPr>
          <w:rFonts w:ascii="Times New Roman" w:hAnsi="Times New Roman"/>
          <w:sz w:val="28"/>
          <w:szCs w:val="28"/>
          <w:lang w:val="ro-RO"/>
        </w:rPr>
        <w:t xml:space="preserve">. </w:t>
      </w:r>
      <w:r w:rsidR="00210AA0" w:rsidRPr="0081273B">
        <w:rPr>
          <w:rFonts w:ascii="Times New Roman" w:hAnsi="Times New Roman"/>
          <w:sz w:val="28"/>
          <w:szCs w:val="28"/>
          <w:lang w:val="ro-RO"/>
        </w:rPr>
        <w:t xml:space="preserve">Schema adoptată de către OMS pentru evaluarea VIA (vulnerabilitate, impact şi adaptare) precum şi calea urmată pentru sporirea gradului de adaptare a societăţii umane la efectele schimbărilor climatice prevăd 5 etape intercorelate. La această etapă trebuie de luat în consideraţie conceptul de „metodă iterativă”, care din punct de vedere teoretic şi practic înseamnă ca evaluarea vulnerabilităţii şi implementarea măsurilor de adaptare nu se termină imediat după etapa de raportare, ci trebuie să devină parte integrantă a procesului de planificare de politici la nivel de ţară. Prin adoptarea acestui cadru, monitorizarea ambientală şi sistemul informaţional de sănătate sunt elemente integrante a politicilor de adaptare, acestea având un rol dublu atât de furnizare a informaţiei factorilor de decizie pentru realizarea de către aceştia a obiectivului de dezvoltare, cât şi de oferire de informaţii pentru stabilirea liniei de </w:t>
      </w:r>
      <w:r w:rsidR="00210AA0" w:rsidRPr="0081273B">
        <w:rPr>
          <w:rFonts w:ascii="Times New Roman" w:hAnsi="Times New Roman"/>
          <w:sz w:val="28"/>
          <w:szCs w:val="28"/>
          <w:lang w:val="ro-RO"/>
        </w:rPr>
        <w:lastRenderedPageBreak/>
        <w:t>referinţ</w:t>
      </w:r>
      <w:r w:rsidR="009747BC">
        <w:rPr>
          <w:rFonts w:ascii="Times New Roman" w:hAnsi="Times New Roman"/>
          <w:sz w:val="28"/>
          <w:szCs w:val="28"/>
          <w:lang w:val="ro-RO"/>
        </w:rPr>
        <w:t>ă</w:t>
      </w:r>
      <w:r w:rsidR="00210AA0" w:rsidRPr="0081273B">
        <w:rPr>
          <w:rFonts w:ascii="Times New Roman" w:hAnsi="Times New Roman"/>
          <w:sz w:val="28"/>
          <w:szCs w:val="28"/>
          <w:lang w:val="ro-RO"/>
        </w:rPr>
        <w:t xml:space="preserve"> necesară pentru o procedură iterativă de evaluare a progresului şi de ajustare a politicilor.</w:t>
      </w:r>
    </w:p>
    <w:p w:rsidR="0011185C" w:rsidRDefault="0011185C" w:rsidP="0011185C">
      <w:pPr>
        <w:pStyle w:val="cp"/>
        <w:rPr>
          <w:lang w:val="en-US"/>
        </w:rPr>
      </w:pPr>
    </w:p>
    <w:p w:rsidR="00E76C5D" w:rsidRPr="002D7F37" w:rsidRDefault="00E76C5D" w:rsidP="00400658">
      <w:pPr>
        <w:pStyle w:val="1"/>
        <w:numPr>
          <w:ilvl w:val="0"/>
          <w:numId w:val="39"/>
        </w:numPr>
        <w:rPr>
          <w:rFonts w:ascii="Times New Roman" w:hAnsi="Times New Roman"/>
          <w:color w:val="auto"/>
        </w:rPr>
      </w:pPr>
      <w:bookmarkStart w:id="10" w:name="_Toc422127053"/>
      <w:r>
        <w:rPr>
          <w:rFonts w:ascii="Times New Roman" w:hAnsi="Times New Roman"/>
          <w:color w:val="auto"/>
          <w:lang w:val="ro-RO"/>
        </w:rPr>
        <w:t xml:space="preserve">Definirea problemelor </w:t>
      </w:r>
      <w:r w:rsidR="00B354F3" w:rsidRPr="00B354F3">
        <w:rPr>
          <w:rFonts w:ascii="Times New Roman" w:hAnsi="Times New Roman"/>
          <w:color w:val="auto"/>
        </w:rPr>
        <w:t>ce solicită intervenția autorităților prin implementarea politicilor specifice</w:t>
      </w:r>
      <w:r w:rsidRPr="002D7F37">
        <w:rPr>
          <w:rFonts w:ascii="Times New Roman" w:hAnsi="Times New Roman"/>
          <w:color w:val="auto"/>
          <w:lang w:val="ro-RO"/>
        </w:rPr>
        <w:t xml:space="preserve"> </w:t>
      </w:r>
      <w:r w:rsidR="0011185C" w:rsidRPr="002D7F37">
        <w:rPr>
          <w:rFonts w:ascii="Times New Roman" w:hAnsi="Times New Roman"/>
          <w:color w:val="auto"/>
          <w:lang w:val="ro-RO"/>
        </w:rPr>
        <w:t>și acțiunile propuse</w:t>
      </w:r>
    </w:p>
    <w:p w:rsidR="003941AD" w:rsidRPr="00671F05" w:rsidRDefault="003941AD" w:rsidP="00787E77">
      <w:pPr>
        <w:pStyle w:val="1"/>
        <w:numPr>
          <w:ilvl w:val="0"/>
          <w:numId w:val="0"/>
        </w:numPr>
        <w:ind w:left="1080"/>
        <w:jc w:val="center"/>
        <w:rPr>
          <w:rFonts w:ascii="Times New Roman" w:hAnsi="Times New Roman"/>
          <w:color w:val="auto"/>
          <w:lang w:val="ro-RO"/>
        </w:rPr>
      </w:pPr>
      <w:bookmarkStart w:id="11" w:name="_Toc422127055"/>
      <w:r>
        <w:rPr>
          <w:rFonts w:ascii="Times New Roman" w:hAnsi="Times New Roman"/>
          <w:color w:val="auto"/>
          <w:lang w:val="ro-RO"/>
        </w:rPr>
        <w:t>Secțiunea 1</w:t>
      </w:r>
      <w:r w:rsidR="00787E77">
        <w:rPr>
          <w:rFonts w:ascii="Times New Roman" w:hAnsi="Times New Roman"/>
          <w:color w:val="auto"/>
          <w:lang w:val="ro-RO"/>
        </w:rPr>
        <w:t xml:space="preserve">. </w:t>
      </w:r>
      <w:r w:rsidRPr="00671F05">
        <w:rPr>
          <w:rFonts w:ascii="Times New Roman" w:hAnsi="Times New Roman"/>
          <w:color w:val="auto"/>
          <w:lang w:val="ro-RO"/>
        </w:rPr>
        <w:t>Expunerea la factorii de mediu şi vulnerabilitatea Republicii Moldova la schimbările climatice</w:t>
      </w:r>
      <w:bookmarkEnd w:id="11"/>
      <w:r w:rsidRPr="00671F05">
        <w:rPr>
          <w:rFonts w:ascii="Times New Roman" w:hAnsi="Times New Roman"/>
          <w:color w:val="auto"/>
          <w:lang w:val="ro-RO"/>
        </w:rPr>
        <w:t xml:space="preserve"> </w:t>
      </w:r>
    </w:p>
    <w:p w:rsidR="003941AD" w:rsidRDefault="003941AD" w:rsidP="003941AD">
      <w:pPr>
        <w:pStyle w:val="bodytexten"/>
      </w:pPr>
      <w:r>
        <w:tab/>
        <w:t>2</w:t>
      </w:r>
      <w:r w:rsidR="00400658">
        <w:t>3</w:t>
      </w:r>
      <w:r>
        <w:t xml:space="preserve">. </w:t>
      </w:r>
      <w:r w:rsidRPr="00112E20">
        <w:t>Conform analizei realizat</w:t>
      </w:r>
      <w:r w:rsidR="003A09C0">
        <w:t>e</w:t>
      </w:r>
      <w:r w:rsidRPr="00112E20">
        <w:t xml:space="preserve"> de către Ministerul Mediului al Republicii Moldova </w:t>
      </w:r>
      <w:r w:rsidR="005D5C43" w:rsidRPr="00112E20">
        <w:fldChar w:fldCharType="begin" w:fldLock="1"/>
      </w:r>
      <w:r w:rsidRPr="00112E20">
        <w:instrText>ADDIN CSL_CITATION { "citationItems" : [ { "id" : "ITEM-1", "itemData" : { "author" : [ { "dropping-particle" : "", "family" : "MOE Moldova", "given" : "", "non-dropping-particle" : "", "parse-names" : false, "suffix" : "" } ], "container-title" : "Ministry for Environment for the Republic of Moldova", "id" : "ITEM-1", "issued" : { "date-parts" : [ [ "2012" ] ] }, "title" : "National Climate Change Adaptation Strategy of the Republic of Moldova", "type" : "article-journal" }, "uris" : [ "http://www.mendeley.com/documents/?uuid=78c9fcd7-2841-407c-81fe-34333db33bcc" ] } ], "mendeley" : { "formattedCitation" : "(MOE Moldova 2012)", "plainTextFormattedCitation" : "(MOE Moldova 2012)", "previouslyFormattedCitation" : "(MOE Moldova 2012)" }, "properties" : { "noteIndex" : 0 }, "schema" : "https://github.com/citation-style-language/schema/raw/master/csl-citation.json" }</w:instrText>
      </w:r>
      <w:r w:rsidR="005D5C43" w:rsidRPr="00112E20">
        <w:fldChar w:fldCharType="end"/>
      </w:r>
      <w:r w:rsidRPr="00112E20">
        <w:t>în</w:t>
      </w:r>
      <w:r w:rsidRPr="00112E20">
        <w:rPr>
          <w:noProof/>
        </w:rPr>
        <w:t xml:space="preserve"> 2012 </w:t>
      </w:r>
      <w:r w:rsidRPr="00112E20">
        <w:t>pentru elaborarea strategiei de adaptare la schimbările climatice, principalele probleme cauzate de evenimente meteorologice extreme în Republica Moldova sunt: seceta, inundaţiile, grindina şi ploile torenţiale</w:t>
      </w:r>
      <w:r w:rsidR="003A09C0">
        <w:t>, precum și temperaturile extreme</w:t>
      </w:r>
      <w:r w:rsidRPr="00112E20">
        <w:t xml:space="preserve">. Documentul respectiv </w:t>
      </w:r>
      <w:r>
        <w:t>menționează, că a</w:t>
      </w:r>
      <w:r w:rsidRPr="00112E20">
        <w:t xml:space="preserve">gricultura </w:t>
      </w:r>
      <w:proofErr w:type="gramStart"/>
      <w:r w:rsidRPr="00112E20">
        <w:t>este</w:t>
      </w:r>
      <w:proofErr w:type="gramEnd"/>
      <w:r w:rsidRPr="00112E20">
        <w:t xml:space="preserve"> principala sursă de venituri în Moldova, unde mai mult de o jumătate din populaţie locuiesc în zonele rurale şi aproape o treime din forţa de muncă este încadrată în lucrări agricole”.  </w:t>
      </w:r>
    </w:p>
    <w:p w:rsidR="003941AD" w:rsidRPr="00112E20" w:rsidRDefault="003941AD" w:rsidP="003941AD">
      <w:pPr>
        <w:pStyle w:val="bodytexten"/>
      </w:pPr>
      <w:r>
        <w:tab/>
        <w:t>2</w:t>
      </w:r>
      <w:r w:rsidR="00400658">
        <w:t>4</w:t>
      </w:r>
      <w:r>
        <w:t xml:space="preserve">. </w:t>
      </w:r>
      <w:r w:rsidRPr="00112E20">
        <w:t xml:space="preserve">Pentru a înţelege mai bine gradul de vulnerabilitate la schimbările climatice a stării de sănătate în Republica Moldova, trebuie să </w:t>
      </w:r>
      <w:r>
        <w:t xml:space="preserve">ținem cont, </w:t>
      </w:r>
      <w:r w:rsidRPr="00112E20">
        <w:t>că starea sănătăţii este determinată de mai mulţi factori</w:t>
      </w:r>
      <w:r>
        <w:t xml:space="preserve"> </w:t>
      </w:r>
      <w:r w:rsidRPr="00112E20">
        <w:t xml:space="preserve">(stilul de viaţă, </w:t>
      </w:r>
      <w:r>
        <w:t>factorii de mediu înconjurător și oc</w:t>
      </w:r>
      <w:r w:rsidRPr="00112E20">
        <w:t>upaţional</w:t>
      </w:r>
      <w:r>
        <w:t>i</w:t>
      </w:r>
      <w:r w:rsidRPr="00112E20">
        <w:t xml:space="preserve">, educaţia, nutriţia, </w:t>
      </w:r>
      <w:r>
        <w:t xml:space="preserve">protecția </w:t>
      </w:r>
      <w:r w:rsidRPr="00112E20">
        <w:t>sănătăţii, accesul şi accesibilitatea serviciilor de sănătate</w:t>
      </w:r>
      <w:r>
        <w:t>,</w:t>
      </w:r>
      <w:r w:rsidRPr="00671F05">
        <w:t xml:space="preserve"> </w:t>
      </w:r>
      <w:r>
        <w:t xml:space="preserve">factorii </w:t>
      </w:r>
      <w:r w:rsidRPr="00112E20">
        <w:t>genetic</w:t>
      </w:r>
      <w:r>
        <w:t>i</w:t>
      </w:r>
      <w:r w:rsidRPr="00112E20">
        <w:t xml:space="preserve">, sexul) cele mai importante dintre acestea fiind sintetizate în cadrul conceptului de „bunăstare”. Nivelul de bunăstare determină capacităţile individuale şi sociale de a-şi putea permite îngrijire medicală primară şi secundară, </w:t>
      </w:r>
      <w:proofErr w:type="gramStart"/>
      <w:r w:rsidRPr="00112E20">
        <w:t>un</w:t>
      </w:r>
      <w:proofErr w:type="gramEnd"/>
      <w:r w:rsidRPr="00112E20">
        <w:t xml:space="preserve"> mediu sigur şi curat, nutriţie corectă, un stil de viaţă sănătos, o locuinţă sigură, educaţie etc.  Astfel orice pierdere considerabilă a veniturilor unei familii </w:t>
      </w:r>
      <w:proofErr w:type="gramStart"/>
      <w:r w:rsidRPr="00112E20">
        <w:t>va</w:t>
      </w:r>
      <w:proofErr w:type="gramEnd"/>
      <w:r w:rsidRPr="00112E20">
        <w:t xml:space="preserve"> ameninţa drept consecinţă starea de sănătate a populaţiei şi va afecta gradul de adaptabilitate a ţării. Aşadar, în c</w:t>
      </w:r>
      <w:r>
        <w:t xml:space="preserve">ondițiile Republicii </w:t>
      </w:r>
      <w:r w:rsidRPr="00112E20">
        <w:t>Moldov</w:t>
      </w:r>
      <w:r>
        <w:t>a</w:t>
      </w:r>
      <w:r w:rsidRPr="00112E20">
        <w:t xml:space="preserve">, evenimentele meteorologice extreme pot cauza efecte „secundare”severe care trebuie </w:t>
      </w:r>
      <w:proofErr w:type="gramStart"/>
      <w:r w:rsidRPr="00112E20">
        <w:t>să</w:t>
      </w:r>
      <w:proofErr w:type="gramEnd"/>
      <w:r w:rsidRPr="00112E20">
        <w:t xml:space="preserve"> fie considerate drept o ameninţare majoră pentru vulnerabilitatea sistemului naţional de sănătate, mai mult decât efectele directe.</w:t>
      </w:r>
    </w:p>
    <w:p w:rsidR="00210AA0" w:rsidRPr="00CC1645" w:rsidRDefault="00E76C5D" w:rsidP="00787E77">
      <w:pPr>
        <w:pStyle w:val="1"/>
        <w:numPr>
          <w:ilvl w:val="0"/>
          <w:numId w:val="0"/>
        </w:numPr>
        <w:ind w:left="1080"/>
        <w:jc w:val="center"/>
        <w:rPr>
          <w:rFonts w:ascii="Times New Roman" w:hAnsi="Times New Roman"/>
          <w:color w:val="auto"/>
        </w:rPr>
      </w:pPr>
      <w:r>
        <w:rPr>
          <w:rFonts w:ascii="Times New Roman" w:hAnsi="Times New Roman"/>
          <w:color w:val="auto"/>
          <w:lang w:val="ro-RO"/>
        </w:rPr>
        <w:t xml:space="preserve">Secțiunea </w:t>
      </w:r>
      <w:r w:rsidR="00A258BE">
        <w:rPr>
          <w:rFonts w:ascii="Times New Roman" w:hAnsi="Times New Roman"/>
          <w:color w:val="auto"/>
          <w:lang w:val="ro-RO"/>
        </w:rPr>
        <w:t>2</w:t>
      </w:r>
      <w:r w:rsidR="00787E77">
        <w:rPr>
          <w:rFonts w:ascii="Times New Roman" w:hAnsi="Times New Roman"/>
          <w:color w:val="auto"/>
          <w:lang w:val="ro-RO"/>
        </w:rPr>
        <w:t xml:space="preserve">. </w:t>
      </w:r>
      <w:r>
        <w:rPr>
          <w:rFonts w:ascii="Times New Roman" w:hAnsi="Times New Roman"/>
          <w:color w:val="auto"/>
          <w:lang w:val="ro-RO"/>
        </w:rPr>
        <w:t>E</w:t>
      </w:r>
      <w:r w:rsidR="00210AA0" w:rsidRPr="00CC1645">
        <w:rPr>
          <w:rFonts w:ascii="Times New Roman" w:hAnsi="Times New Roman"/>
          <w:color w:val="auto"/>
          <w:lang w:val="ro-RO"/>
        </w:rPr>
        <w:t>dificarea unor sisteme de sănătate reziliente la schimbările climatice</w:t>
      </w:r>
      <w:bookmarkEnd w:id="10"/>
      <w:r w:rsidR="00210AA0" w:rsidRPr="00CC1645">
        <w:rPr>
          <w:rFonts w:ascii="Times New Roman" w:hAnsi="Times New Roman"/>
          <w:color w:val="auto"/>
          <w:lang w:val="ro-RO"/>
        </w:rPr>
        <w:t xml:space="preserve"> </w:t>
      </w:r>
    </w:p>
    <w:p w:rsidR="00210AA0" w:rsidRPr="0081273B" w:rsidRDefault="0081273B" w:rsidP="00D10DA4">
      <w:pPr>
        <w:pStyle w:val="bodytexten"/>
      </w:pPr>
      <w:r>
        <w:tab/>
      </w:r>
      <w:r w:rsidR="00E76C5D">
        <w:t>2</w:t>
      </w:r>
      <w:r w:rsidR="00400658">
        <w:t>5</w:t>
      </w:r>
      <w:r w:rsidRPr="0081273B">
        <w:t xml:space="preserve">. </w:t>
      </w:r>
      <w:r w:rsidR="00210AA0" w:rsidRPr="0081273B">
        <w:t xml:space="preserve">În </w:t>
      </w:r>
      <w:r w:rsidRPr="0081273B">
        <w:t>contextul realizării unei strategii</w:t>
      </w:r>
      <w:r w:rsidR="00210AA0" w:rsidRPr="0081273B">
        <w:t xml:space="preserve"> naţionale privind adaptarea sistemului de sănătate, funcţiile sistemului de sănătate trebuie </w:t>
      </w:r>
      <w:proofErr w:type="gramStart"/>
      <w:r w:rsidR="00210AA0" w:rsidRPr="0081273B">
        <w:t>să</w:t>
      </w:r>
      <w:proofErr w:type="gramEnd"/>
      <w:r w:rsidR="00210AA0" w:rsidRPr="0081273B">
        <w:t xml:space="preserve"> fie clar definite în baza unei înţelegeri comune. </w:t>
      </w:r>
      <w:proofErr w:type="gramStart"/>
      <w:r w:rsidRPr="0081273B">
        <w:t>În conformitate cu recomandările OMS, se propune</w:t>
      </w:r>
      <w:r w:rsidR="00210AA0" w:rsidRPr="0081273B">
        <w:t xml:space="preserve"> “set esenţial” de</w:t>
      </w:r>
      <w:r w:rsidRPr="0081273B">
        <w:t xml:space="preserve"> </w:t>
      </w:r>
      <w:r w:rsidR="00210AA0" w:rsidRPr="0081273B">
        <w:t>6</w:t>
      </w:r>
      <w:r w:rsidRPr="0081273B">
        <w:t xml:space="preserve"> </w:t>
      </w:r>
      <w:r w:rsidR="00210AA0" w:rsidRPr="0081273B">
        <w:t xml:space="preserve">funcţii în identificarea rolurilor sistemelor de sănătate </w:t>
      </w:r>
      <w:r w:rsidR="00210AA0" w:rsidRPr="0081273B">
        <w:rPr>
          <w:noProof/>
        </w:rPr>
        <w:t>(Watts N şi alţii 2014)</w:t>
      </w:r>
      <w:r w:rsidR="00210AA0" w:rsidRPr="0081273B">
        <w:t>.</w:t>
      </w:r>
      <w:proofErr w:type="gramEnd"/>
      <w:r w:rsidR="00210AA0" w:rsidRPr="0081273B">
        <w:t xml:space="preserve"> Aşadar, din punct de vedere operaţional, </w:t>
      </w:r>
      <w:proofErr w:type="gramStart"/>
      <w:r w:rsidR="00210AA0" w:rsidRPr="0081273B">
        <w:t>este</w:t>
      </w:r>
      <w:proofErr w:type="gramEnd"/>
      <w:r w:rsidR="00210AA0" w:rsidRPr="0081273B">
        <w:t xml:space="preserve"> mai eficient de a formula obiectivele din cadrul strategiei luând în consideraţie aceste 6 funcţii ale sistemelor naţionale de sănătate. Mai mult decât atât, </w:t>
      </w:r>
      <w:r w:rsidRPr="0081273B">
        <w:t xml:space="preserve">OMS propane ca </w:t>
      </w:r>
      <w:r w:rsidR="00210AA0" w:rsidRPr="0081273B">
        <w:t xml:space="preserve">sectorul sănătăţii trebuie </w:t>
      </w:r>
      <w:proofErr w:type="gramStart"/>
      <w:r w:rsidR="00210AA0" w:rsidRPr="0081273B">
        <w:t>să</w:t>
      </w:r>
      <w:proofErr w:type="gramEnd"/>
      <w:r w:rsidR="00210AA0" w:rsidRPr="0081273B">
        <w:t xml:space="preserve"> preia rolul-cheie în protecţia sănătăţii şi a bunăstării populaţiei de impactul schimbărilor climatice.  O importanţă majoră în elaborarea unei strategii privind adaptabilitatea o are faptul supunerii unui control direct din partea sistemului de sănătate a funcţiilor de prevenire, tratament sau, indirect, funcţia de ghidare a politicilor. Aceasta înseamnă că Ministerul Sănătăţii sau o altă instituţie de sănătate publică la nivel naţional trebuie să îşi asume liderismul şi rolurile de reglementare, pledoarie ş.a. în colaborare cu instituţiile din </w:t>
      </w:r>
      <w:r w:rsidR="00210AA0" w:rsidRPr="0081273B">
        <w:lastRenderedPageBreak/>
        <w:t xml:space="preserve">celelalte sectoare ce au tangenţă cu sănătatea, precum acelea din domeniul gestionării resurselor acvatice, situaţii de urgenţă şi comunicaţiile, planificare urbanistică, sectorul locuinţelor, transportului, gestionării deşeurilor, industrie alimentară şi agricultură. </w:t>
      </w:r>
    </w:p>
    <w:p w:rsidR="00210AA0" w:rsidRPr="00CC1645" w:rsidRDefault="0081273B" w:rsidP="00D10DA4">
      <w:pPr>
        <w:pStyle w:val="bodytexten"/>
      </w:pPr>
      <w:r>
        <w:tab/>
      </w:r>
      <w:r w:rsidR="00400658">
        <w:t>26</w:t>
      </w:r>
      <w:r>
        <w:t xml:space="preserve">. </w:t>
      </w:r>
      <w:r w:rsidR="00210AA0" w:rsidRPr="00CC1645">
        <w:t xml:space="preserve">Obiectivele prevăzute în prezenta strategie se încadrează în limitele domeniilor de intervenţie prezentate în conformitate cu evaluarea vulnerabilităţii, i.e. în concordanţă cu priorităţile Republicii Moldova, dar şi cu punctele slabe şi punctele forte la nivel socio-economic, geografic, de infrastructură etc. Acest cadru operaţional </w:t>
      </w:r>
      <w:proofErr w:type="gramStart"/>
      <w:r w:rsidR="00210AA0" w:rsidRPr="00CC1645">
        <w:t>este</w:t>
      </w:r>
      <w:proofErr w:type="gramEnd"/>
      <w:r w:rsidR="00210AA0" w:rsidRPr="00CC1645">
        <w:t xml:space="preserve"> descris de către OMS</w:t>
      </w:r>
      <w:r w:rsidR="00561A78">
        <w:t>,</w:t>
      </w:r>
      <w:r w:rsidR="00210AA0" w:rsidRPr="00CC1645">
        <w:t xml:space="preserve"> confirmând astfel conceptul-cheie pe care se bazează proiectul strategiei: starea sănătăţii este mai curând un produs al politicilor decât un scop al acestora. </w:t>
      </w:r>
      <w:r>
        <w:t>În t</w:t>
      </w:r>
      <w:r w:rsidRPr="00CC1645">
        <w:t xml:space="preserve">abelul </w:t>
      </w:r>
      <w:r w:rsidR="006C75A8">
        <w:t xml:space="preserve">10 de </w:t>
      </w:r>
      <w:proofErr w:type="gramStart"/>
      <w:r>
        <w:t>este</w:t>
      </w:r>
      <w:proofErr w:type="gramEnd"/>
      <w:r>
        <w:t xml:space="preserve"> dată </w:t>
      </w:r>
      <w:r w:rsidRPr="00CC1645">
        <w:t>o listă de funcţii şi domeniul respectiv de intervenţie cauzat sau potenţial accentuat prin expunerile la schimbările climatice.</w:t>
      </w:r>
    </w:p>
    <w:p w:rsidR="00210AA0" w:rsidRPr="00CC1645" w:rsidRDefault="00787E77" w:rsidP="00411A21">
      <w:pPr>
        <w:pStyle w:val="Titletab"/>
      </w:pPr>
      <w:bookmarkStart w:id="12" w:name="_Toc422127081"/>
      <w:r>
        <w:t xml:space="preserve">Tabelul </w:t>
      </w:r>
      <w:r w:rsidR="006C75A8">
        <w:t>10</w:t>
      </w:r>
      <w:r w:rsidR="0081273B">
        <w:t xml:space="preserve">. </w:t>
      </w:r>
      <w:r w:rsidR="00210AA0" w:rsidRPr="00CC1645">
        <w:t xml:space="preserve">Funcţiile sistemului de sănătate şi </w:t>
      </w:r>
      <w:r w:rsidR="0081273B">
        <w:t xml:space="preserve">domeniile </w:t>
      </w:r>
      <w:r w:rsidR="00210AA0" w:rsidRPr="00CC1645">
        <w:t>de activitate conexe</w:t>
      </w:r>
      <w:bookmarkEnd w:id="12"/>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2093"/>
        <w:gridCol w:w="7796"/>
      </w:tblGrid>
      <w:tr w:rsidR="00210AA0" w:rsidRPr="009042F3" w:rsidTr="005B7050">
        <w:trPr>
          <w:tblHeader/>
        </w:trPr>
        <w:tc>
          <w:tcPr>
            <w:tcW w:w="2093" w:type="dxa"/>
            <w:tcBorders>
              <w:top w:val="single" w:sz="12" w:space="0" w:color="auto"/>
              <w:bottom w:val="double" w:sz="6" w:space="0" w:color="auto"/>
            </w:tcBorders>
            <w:shd w:val="clear" w:color="auto" w:fill="D9D9D9"/>
          </w:tcPr>
          <w:p w:rsidR="00210AA0" w:rsidRPr="009042F3" w:rsidRDefault="00210AA0" w:rsidP="00D10DA4">
            <w:pPr>
              <w:pStyle w:val="bodytexten"/>
              <w:rPr>
                <w:sz w:val="20"/>
                <w:szCs w:val="20"/>
              </w:rPr>
            </w:pPr>
            <w:r w:rsidRPr="009042F3">
              <w:rPr>
                <w:sz w:val="20"/>
                <w:szCs w:val="20"/>
              </w:rPr>
              <w:t>Funcţiile</w:t>
            </w:r>
          </w:p>
        </w:tc>
        <w:tc>
          <w:tcPr>
            <w:tcW w:w="7796" w:type="dxa"/>
            <w:tcBorders>
              <w:top w:val="single" w:sz="12" w:space="0" w:color="auto"/>
              <w:bottom w:val="double" w:sz="6" w:space="0" w:color="auto"/>
            </w:tcBorders>
            <w:shd w:val="clear" w:color="auto" w:fill="D9D9D9"/>
          </w:tcPr>
          <w:p w:rsidR="00210AA0" w:rsidRPr="009042F3" w:rsidRDefault="0081273B" w:rsidP="00D10DA4">
            <w:pPr>
              <w:pStyle w:val="bodytexten"/>
              <w:rPr>
                <w:sz w:val="20"/>
                <w:szCs w:val="20"/>
              </w:rPr>
            </w:pPr>
            <w:r w:rsidRPr="009042F3">
              <w:rPr>
                <w:sz w:val="20"/>
                <w:szCs w:val="20"/>
              </w:rPr>
              <w:t>Domenii</w:t>
            </w:r>
            <w:r w:rsidR="00210AA0" w:rsidRPr="009042F3">
              <w:rPr>
                <w:sz w:val="20"/>
                <w:szCs w:val="20"/>
              </w:rPr>
              <w:t>le de activitate conexe funcţiilor</w:t>
            </w:r>
          </w:p>
        </w:tc>
      </w:tr>
      <w:tr w:rsidR="00210AA0" w:rsidRPr="009042F3" w:rsidTr="005B7050">
        <w:tc>
          <w:tcPr>
            <w:tcW w:w="2093" w:type="dxa"/>
            <w:tcBorders>
              <w:top w:val="double" w:sz="6" w:space="0" w:color="auto"/>
              <w:bottom w:val="single" w:sz="4" w:space="0" w:color="auto"/>
            </w:tcBorders>
            <w:vAlign w:val="center"/>
          </w:tcPr>
          <w:p w:rsidR="00210AA0" w:rsidRPr="009042F3" w:rsidRDefault="00210AA0" w:rsidP="00D10DA4">
            <w:pPr>
              <w:pStyle w:val="bodytexten"/>
              <w:rPr>
                <w:sz w:val="20"/>
                <w:szCs w:val="20"/>
              </w:rPr>
            </w:pPr>
            <w:r w:rsidRPr="009042F3">
              <w:rPr>
                <w:sz w:val="20"/>
                <w:szCs w:val="20"/>
              </w:rPr>
              <w:t>Guvernarea şi politicile de sănătate</w:t>
            </w:r>
          </w:p>
          <w:p w:rsidR="00210AA0" w:rsidRPr="009042F3" w:rsidRDefault="00210AA0" w:rsidP="00D10DA4">
            <w:pPr>
              <w:pStyle w:val="bodytexten"/>
              <w:rPr>
                <w:sz w:val="20"/>
                <w:szCs w:val="20"/>
              </w:rPr>
            </w:pPr>
          </w:p>
        </w:tc>
        <w:tc>
          <w:tcPr>
            <w:tcW w:w="7796" w:type="dxa"/>
            <w:tcBorders>
              <w:top w:val="double" w:sz="6" w:space="0" w:color="auto"/>
              <w:bottom w:val="single" w:sz="4" w:space="0" w:color="auto"/>
            </w:tcBorders>
          </w:tcPr>
          <w:p w:rsidR="00210AA0" w:rsidRPr="009042F3" w:rsidRDefault="00210AA0" w:rsidP="009042F3">
            <w:pPr>
              <w:pStyle w:val="bodytexten"/>
              <w:spacing w:before="0" w:after="0"/>
              <w:rPr>
                <w:sz w:val="20"/>
                <w:szCs w:val="20"/>
              </w:rPr>
            </w:pPr>
            <w:r w:rsidRPr="009042F3">
              <w:rPr>
                <w:sz w:val="20"/>
                <w:szCs w:val="20"/>
              </w:rPr>
              <w:t>Încheierea acordurilor dintre Ministerul Sănătăţii</w:t>
            </w:r>
            <w:r w:rsidR="00C36D4B">
              <w:rPr>
                <w:sz w:val="20"/>
                <w:szCs w:val="20"/>
              </w:rPr>
              <w:t>, Muncii și Protecției Sociale</w:t>
            </w:r>
            <w:r w:rsidRPr="009042F3">
              <w:rPr>
                <w:sz w:val="20"/>
                <w:szCs w:val="20"/>
              </w:rPr>
              <w:t xml:space="preserve"> şi alte instituţii de stat, privind rolul acestora în protecţia sănătăţii în faţa riscurilor climatice;</w:t>
            </w:r>
          </w:p>
          <w:p w:rsidR="00210AA0" w:rsidRPr="009042F3" w:rsidRDefault="00210AA0" w:rsidP="00C36D4B">
            <w:pPr>
              <w:pStyle w:val="bodytexten"/>
              <w:spacing w:before="0" w:after="0"/>
              <w:rPr>
                <w:sz w:val="20"/>
                <w:szCs w:val="20"/>
              </w:rPr>
            </w:pPr>
            <w:r w:rsidRPr="009042F3">
              <w:rPr>
                <w:sz w:val="20"/>
                <w:szCs w:val="20"/>
              </w:rPr>
              <w:t xml:space="preserve">Coordonare ministerială cu alte sectoare ce influienţează starea sănătăţii, aşa ca sectorul apelor, agricultură, planificare urbanistică, transport, asigurarea bunăstării, deşeuri, energetică; Coordonarea dintre Minister şi </w:t>
            </w:r>
            <w:r w:rsidR="00C36D4B">
              <w:rPr>
                <w:sz w:val="20"/>
                <w:szCs w:val="20"/>
              </w:rPr>
              <w:t>S</w:t>
            </w:r>
            <w:r w:rsidRPr="009042F3">
              <w:rPr>
                <w:sz w:val="20"/>
                <w:szCs w:val="20"/>
              </w:rPr>
              <w:t>ervici</w:t>
            </w:r>
            <w:r w:rsidR="00C36D4B">
              <w:rPr>
                <w:sz w:val="20"/>
                <w:szCs w:val="20"/>
              </w:rPr>
              <w:t>ul H</w:t>
            </w:r>
            <w:r w:rsidRPr="009042F3">
              <w:rPr>
                <w:sz w:val="20"/>
                <w:szCs w:val="20"/>
              </w:rPr>
              <w:t>idrometeorologic</w:t>
            </w:r>
            <w:r w:rsidR="00C36D4B">
              <w:rPr>
                <w:sz w:val="20"/>
                <w:szCs w:val="20"/>
              </w:rPr>
              <w:t xml:space="preserve"> de stat </w:t>
            </w:r>
            <w:r w:rsidRPr="009042F3">
              <w:rPr>
                <w:sz w:val="20"/>
                <w:szCs w:val="20"/>
              </w:rPr>
              <w:t>responsabil pentru elaborarea prognozei meteo şi pentru emiterea notificărilor în timp util;</w:t>
            </w:r>
          </w:p>
        </w:tc>
      </w:tr>
      <w:tr w:rsidR="00210AA0" w:rsidRPr="009042F3" w:rsidTr="005B7050">
        <w:tc>
          <w:tcPr>
            <w:tcW w:w="2093" w:type="dxa"/>
            <w:tcBorders>
              <w:top w:val="dotted" w:sz="8" w:space="0" w:color="auto"/>
              <w:bottom w:val="dotted" w:sz="8" w:space="0" w:color="auto"/>
            </w:tcBorders>
            <w:vAlign w:val="center"/>
          </w:tcPr>
          <w:p w:rsidR="00210AA0" w:rsidRPr="009042F3" w:rsidRDefault="00210AA0" w:rsidP="00D10DA4">
            <w:pPr>
              <w:pStyle w:val="bodytexten"/>
              <w:rPr>
                <w:sz w:val="20"/>
                <w:szCs w:val="20"/>
              </w:rPr>
            </w:pPr>
            <w:r w:rsidRPr="009042F3">
              <w:rPr>
                <w:sz w:val="20"/>
                <w:szCs w:val="20"/>
              </w:rPr>
              <w:t>Resurse umane pentru sănătate</w:t>
            </w:r>
          </w:p>
          <w:p w:rsidR="00210AA0" w:rsidRPr="009042F3" w:rsidRDefault="00210AA0" w:rsidP="00D10DA4">
            <w:pPr>
              <w:pStyle w:val="bodytexten"/>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 xml:space="preserve">Instruirea în domeniul sănătăţii şi în alte discipline relevante pentru a putea face faţă riscurilor de sănătate induse de factorii </w:t>
            </w:r>
            <w:r w:rsidR="00C36D4B">
              <w:rPr>
                <w:sz w:val="20"/>
                <w:szCs w:val="20"/>
              </w:rPr>
              <w:t xml:space="preserve">climatic </w:t>
            </w:r>
            <w:r w:rsidRPr="009042F3">
              <w:rPr>
                <w:sz w:val="20"/>
                <w:szCs w:val="20"/>
              </w:rPr>
              <w:t>(creare de capacităţi);</w:t>
            </w:r>
          </w:p>
          <w:p w:rsidR="00210AA0" w:rsidRPr="009042F3" w:rsidRDefault="00210AA0" w:rsidP="009042F3">
            <w:pPr>
              <w:pStyle w:val="bodytexten"/>
              <w:spacing w:before="0" w:after="0"/>
              <w:rPr>
                <w:sz w:val="20"/>
                <w:szCs w:val="20"/>
              </w:rPr>
            </w:pPr>
            <w:r w:rsidRPr="009042F3">
              <w:rPr>
                <w:sz w:val="20"/>
                <w:szCs w:val="20"/>
              </w:rPr>
              <w:t xml:space="preserve">Organizarea resurselor umane existente şi identificarea lacunelor în capacităţile instituţionale pentru a putea face faţă situaţiilor de urgenţă şi de </w:t>
            </w:r>
            <w:proofErr w:type="gramStart"/>
            <w:r w:rsidRPr="009042F3">
              <w:rPr>
                <w:sz w:val="20"/>
                <w:szCs w:val="20"/>
              </w:rPr>
              <w:t>a</w:t>
            </w:r>
            <w:proofErr w:type="gramEnd"/>
            <w:r w:rsidRPr="009042F3">
              <w:rPr>
                <w:sz w:val="20"/>
                <w:szCs w:val="20"/>
              </w:rPr>
              <w:t xml:space="preserve"> elabora planuri de măsuri în eventualitatea izbucnirii maladiilor noi (gradul de pregătire pentru situaţiile de urgenţă).</w:t>
            </w:r>
          </w:p>
          <w:p w:rsidR="00210AA0" w:rsidRPr="009042F3" w:rsidRDefault="00210AA0" w:rsidP="009042F3">
            <w:pPr>
              <w:pStyle w:val="bodytexten"/>
              <w:spacing w:before="0" w:after="0"/>
              <w:rPr>
                <w:sz w:val="20"/>
                <w:szCs w:val="20"/>
              </w:rPr>
            </w:pPr>
            <w:r w:rsidRPr="009042F3">
              <w:rPr>
                <w:sz w:val="20"/>
                <w:szCs w:val="20"/>
              </w:rPr>
              <w:t>Organizarea echipei şi/sau investirea resurselor în evaluarea şi comunicarea riscurilor precum şi în comunicarea curentă privind riscurile pentru sănătate induse de schimbările climatice pentru a putea gestiona nivelul de cunoaştere şi pentru a spori nivelul de conştientizare</w:t>
            </w:r>
            <w:r w:rsidR="00A312E3">
              <w:rPr>
                <w:sz w:val="20"/>
                <w:szCs w:val="20"/>
              </w:rPr>
              <w:t xml:space="preserve"> </w:t>
            </w:r>
            <w:r w:rsidRPr="009042F3">
              <w:rPr>
                <w:sz w:val="20"/>
                <w:szCs w:val="20"/>
              </w:rPr>
              <w:t>(gradul de pregătire pentru comunicare).</w:t>
            </w:r>
          </w:p>
        </w:tc>
      </w:tr>
      <w:tr w:rsidR="00210AA0" w:rsidRPr="009042F3" w:rsidTr="005B7050">
        <w:tc>
          <w:tcPr>
            <w:tcW w:w="2093" w:type="dxa"/>
            <w:tcBorders>
              <w:top w:val="dotted" w:sz="8" w:space="0" w:color="auto"/>
              <w:bottom w:val="single" w:sz="4" w:space="0" w:color="auto"/>
            </w:tcBorders>
            <w:vAlign w:val="center"/>
          </w:tcPr>
          <w:p w:rsidR="00210AA0" w:rsidRPr="009042F3" w:rsidRDefault="00210AA0" w:rsidP="009042F3">
            <w:pPr>
              <w:pStyle w:val="bodytexten"/>
              <w:spacing w:before="0" w:after="0"/>
              <w:rPr>
                <w:sz w:val="20"/>
                <w:szCs w:val="20"/>
              </w:rPr>
            </w:pPr>
            <w:r w:rsidRPr="009042F3">
              <w:rPr>
                <w:sz w:val="20"/>
                <w:szCs w:val="20"/>
              </w:rPr>
              <w:t>Sisteme informaţionale</w:t>
            </w:r>
          </w:p>
        </w:tc>
        <w:tc>
          <w:tcPr>
            <w:tcW w:w="7796" w:type="dxa"/>
            <w:tcBorders>
              <w:top w:val="dotted" w:sz="8" w:space="0" w:color="auto"/>
              <w:bottom w:val="single" w:sz="4" w:space="0" w:color="auto"/>
            </w:tcBorders>
          </w:tcPr>
          <w:p w:rsidR="00210AA0" w:rsidRPr="009042F3" w:rsidRDefault="00210AA0" w:rsidP="009042F3">
            <w:pPr>
              <w:pStyle w:val="bodytexten"/>
              <w:spacing w:before="0" w:after="0"/>
              <w:rPr>
                <w:sz w:val="20"/>
                <w:szCs w:val="20"/>
              </w:rPr>
            </w:pPr>
            <w:r w:rsidRPr="009042F3">
              <w:rPr>
                <w:sz w:val="20"/>
                <w:szCs w:val="20"/>
              </w:rPr>
              <w:t xml:space="preserve">Definirea şi implementarea de către diferiţi actori </w:t>
            </w:r>
            <w:proofErr w:type="gramStart"/>
            <w:r w:rsidRPr="009042F3">
              <w:rPr>
                <w:sz w:val="20"/>
                <w:szCs w:val="20"/>
              </w:rPr>
              <w:t>a</w:t>
            </w:r>
            <w:proofErr w:type="gramEnd"/>
            <w:r w:rsidRPr="009042F3">
              <w:rPr>
                <w:sz w:val="20"/>
                <w:szCs w:val="20"/>
              </w:rPr>
              <w:t xml:space="preserve"> agendei naţionale de cercetări în domeniul schimbărilor climatice şi a sănătăţii; stabilirea de parteneriate între instituţiile de cercetare în domeniul schimbărilor climatice şi a sănătăţii; implicarea decidenţilor.</w:t>
            </w:r>
          </w:p>
          <w:p w:rsidR="00210AA0" w:rsidRPr="009042F3" w:rsidRDefault="00210AA0" w:rsidP="009042F3">
            <w:pPr>
              <w:pStyle w:val="bodytexten"/>
              <w:spacing w:before="0" w:after="0"/>
              <w:rPr>
                <w:sz w:val="20"/>
                <w:szCs w:val="20"/>
              </w:rPr>
            </w:pPr>
            <w:r w:rsidRPr="009042F3">
              <w:rPr>
                <w:sz w:val="20"/>
                <w:szCs w:val="20"/>
              </w:rPr>
              <w:t>Extragerea şi înregistrarea datelor în domeniul sănătăţii în conformitate cu protocolul Regulamentului Sanitar Internaţional; prelucrarea şi publicarea datelor privind sănătatea pentru a fi utilizate de către cercetători şi decidenţi; datele de referinţă</w:t>
            </w:r>
          </w:p>
          <w:p w:rsidR="00210AA0" w:rsidRPr="009042F3" w:rsidRDefault="00210AA0" w:rsidP="009042F3">
            <w:pPr>
              <w:pStyle w:val="bodytexten"/>
              <w:spacing w:before="0" w:after="0"/>
              <w:rPr>
                <w:sz w:val="20"/>
                <w:szCs w:val="20"/>
              </w:rPr>
            </w:pPr>
            <w:r w:rsidRPr="009042F3">
              <w:rPr>
                <w:sz w:val="20"/>
                <w:szCs w:val="20"/>
              </w:rPr>
              <w:t xml:space="preserve">Supravegherea </w:t>
            </w:r>
            <w:r w:rsidR="009042F3">
              <w:rPr>
                <w:sz w:val="20"/>
                <w:szCs w:val="20"/>
              </w:rPr>
              <w:t>bol</w:t>
            </w:r>
            <w:r w:rsidRPr="009042F3">
              <w:rPr>
                <w:sz w:val="20"/>
                <w:szCs w:val="20"/>
              </w:rPr>
              <w:t>ilor în baza datelor privind riscurile de mediu  cauzate de schimbările climatice şi privind tendinţele epidemiologice, acestea fiind colectate şi analizate regulat; monitorizare specială a maladiilor cu transmitere vectorială;</w:t>
            </w:r>
          </w:p>
          <w:p w:rsidR="00210AA0" w:rsidRPr="009042F3" w:rsidRDefault="00210AA0" w:rsidP="009042F3">
            <w:pPr>
              <w:pStyle w:val="bodytexten"/>
              <w:spacing w:before="0" w:after="0"/>
              <w:rPr>
                <w:sz w:val="20"/>
                <w:szCs w:val="20"/>
              </w:rPr>
            </w:pPr>
            <w:r w:rsidRPr="009042F3">
              <w:rPr>
                <w:sz w:val="20"/>
                <w:szCs w:val="20"/>
              </w:rPr>
              <w:t>Realizarea unui sistem de alertă timpurile prin stabilirea la nivel naţional a procedurilor de comunicare privind posibilele crize, izbucniri şi urgenţe ecologice; colaborare sectorială cu instituţiile din afara sistemului de sănătate responsabile de emiterea prognozelor meteo, de protecţia şi de monitorizarea calităţii mediului înconjurător.</w:t>
            </w:r>
          </w:p>
        </w:tc>
      </w:tr>
      <w:tr w:rsidR="00210AA0" w:rsidRPr="0081273B" w:rsidTr="005B7050">
        <w:tc>
          <w:tcPr>
            <w:tcW w:w="2093" w:type="dxa"/>
            <w:tcBorders>
              <w:top w:val="dotted" w:sz="8" w:space="0" w:color="auto"/>
              <w:bottom w:val="dotted" w:sz="8" w:space="0" w:color="auto"/>
            </w:tcBorders>
            <w:vAlign w:val="center"/>
          </w:tcPr>
          <w:p w:rsidR="00210AA0" w:rsidRPr="009042F3" w:rsidRDefault="00210AA0" w:rsidP="00D10DA4">
            <w:pPr>
              <w:pStyle w:val="bodytexten"/>
              <w:rPr>
                <w:sz w:val="20"/>
                <w:szCs w:val="20"/>
              </w:rPr>
            </w:pPr>
            <w:r w:rsidRPr="009042F3">
              <w:rPr>
                <w:sz w:val="20"/>
                <w:szCs w:val="20"/>
              </w:rPr>
              <w:t>Produsele şi tehnologiile esenţiale</w:t>
            </w:r>
          </w:p>
          <w:p w:rsidR="00210AA0" w:rsidRPr="009042F3" w:rsidRDefault="00210AA0" w:rsidP="00D10DA4">
            <w:pPr>
              <w:pStyle w:val="bodytexten"/>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Adaptarea standardelor de calitate şi a regulamentelor privind principalii factori de mediu ce influențează asupra sănătăţii (calitatea aerului, calitatea apei, calitatea produselor alimentare, locuinţele, siguranţa transportului, gestionarea deşeurilor) astfel încât acestea să reflecte un spectru mai larg de condiţii climatice posibile;</w:t>
            </w:r>
          </w:p>
          <w:p w:rsidR="00210AA0" w:rsidRPr="009042F3" w:rsidRDefault="00210AA0" w:rsidP="009042F3">
            <w:pPr>
              <w:pStyle w:val="bodytexten"/>
              <w:spacing w:before="0" w:after="0"/>
              <w:rPr>
                <w:sz w:val="20"/>
                <w:szCs w:val="20"/>
              </w:rPr>
            </w:pPr>
            <w:r w:rsidRPr="009042F3">
              <w:rPr>
                <w:sz w:val="20"/>
                <w:szCs w:val="20"/>
              </w:rPr>
              <w:t>Infrastructură şi servicii adaptabile la schimbările climatice: o infrastructură sigură de sănătate şi sănătate publică ce nu prezintă vulnerabilităţi în faţa riscurilor naturale şi climatice;</w:t>
            </w:r>
          </w:p>
          <w:p w:rsidR="00210AA0" w:rsidRPr="009042F3" w:rsidRDefault="00210AA0" w:rsidP="009042F3">
            <w:pPr>
              <w:pStyle w:val="bodytexten"/>
              <w:spacing w:before="0" w:after="0"/>
              <w:rPr>
                <w:sz w:val="20"/>
                <w:szCs w:val="20"/>
              </w:rPr>
            </w:pPr>
            <w:r w:rsidRPr="009042F3">
              <w:rPr>
                <w:sz w:val="20"/>
                <w:szCs w:val="20"/>
              </w:rPr>
              <w:t>Abilitarea comunităţilor în prevenirea eficientă şi reacţia la riscurile de sănătate cauzate de evenimente meteorologice extreme.</w:t>
            </w:r>
          </w:p>
        </w:tc>
      </w:tr>
      <w:tr w:rsidR="00210AA0" w:rsidRPr="0081273B" w:rsidTr="005B7050">
        <w:tc>
          <w:tcPr>
            <w:tcW w:w="2093" w:type="dxa"/>
            <w:tcBorders>
              <w:top w:val="dotted" w:sz="8" w:space="0" w:color="auto"/>
              <w:bottom w:val="dotted" w:sz="8" w:space="0" w:color="auto"/>
            </w:tcBorders>
            <w:vAlign w:val="center"/>
          </w:tcPr>
          <w:p w:rsidR="00210AA0" w:rsidRPr="009042F3" w:rsidRDefault="00210AA0" w:rsidP="009042F3">
            <w:pPr>
              <w:pStyle w:val="bodytexten"/>
              <w:spacing w:before="0" w:after="0"/>
              <w:rPr>
                <w:sz w:val="20"/>
                <w:szCs w:val="20"/>
              </w:rPr>
            </w:pPr>
            <w:r w:rsidRPr="009042F3">
              <w:rPr>
                <w:sz w:val="20"/>
                <w:szCs w:val="20"/>
              </w:rPr>
              <w:t>Prestarea serviciilor</w:t>
            </w:r>
          </w:p>
          <w:p w:rsidR="00210AA0" w:rsidRPr="009042F3" w:rsidRDefault="00210AA0" w:rsidP="009042F3">
            <w:pPr>
              <w:pStyle w:val="bodytexten"/>
              <w:spacing w:before="0" w:after="0"/>
              <w:rPr>
                <w:sz w:val="20"/>
                <w:szCs w:val="20"/>
              </w:rPr>
            </w:pPr>
          </w:p>
          <w:p w:rsidR="00210AA0" w:rsidRPr="009042F3" w:rsidRDefault="00210AA0" w:rsidP="009042F3">
            <w:pPr>
              <w:pStyle w:val="bodytexten"/>
              <w:spacing w:before="0" w:after="0"/>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Nivelul de aprovizionare cu medicamente specifice şi nivelul de pregătire pentru prestarea serviciilor în situaţiile de risc cauzate de schimbările climatice, precum valurile de caniculă sau maladiile cu transportare vectorială;</w:t>
            </w:r>
          </w:p>
          <w:p w:rsidR="00210AA0" w:rsidRPr="009042F3" w:rsidRDefault="00210AA0" w:rsidP="009042F3">
            <w:pPr>
              <w:pStyle w:val="bodytexten"/>
              <w:spacing w:before="0" w:after="0"/>
              <w:rPr>
                <w:sz w:val="20"/>
                <w:szCs w:val="20"/>
              </w:rPr>
            </w:pPr>
            <w:r w:rsidRPr="009042F3">
              <w:rPr>
                <w:sz w:val="20"/>
                <w:szCs w:val="20"/>
              </w:rPr>
              <w:t>Programarea şi prestarea serviciilor în domeniul sănătăţii ținând cont de noile riscuri cauzate de schimbările climatice şi/sau de noile maladii apărute din cauza factorilor de mediu (de ex. alergiile, maladiile cu transmitere vectorială …)</w:t>
            </w:r>
          </w:p>
          <w:p w:rsidR="00210AA0" w:rsidRPr="009042F3" w:rsidRDefault="00210AA0" w:rsidP="009042F3">
            <w:pPr>
              <w:pStyle w:val="bodytexten"/>
              <w:spacing w:before="0" w:after="0"/>
              <w:rPr>
                <w:sz w:val="20"/>
                <w:szCs w:val="20"/>
              </w:rPr>
            </w:pPr>
            <w:r w:rsidRPr="009042F3">
              <w:rPr>
                <w:sz w:val="20"/>
                <w:szCs w:val="20"/>
              </w:rPr>
              <w:t>Management coordonat a serviciilor şi a comunicării;</w:t>
            </w:r>
          </w:p>
          <w:p w:rsidR="00210AA0" w:rsidRPr="009042F3" w:rsidRDefault="00210AA0" w:rsidP="009042F3">
            <w:pPr>
              <w:pStyle w:val="bodytexten"/>
              <w:spacing w:before="0" w:after="0"/>
              <w:rPr>
                <w:sz w:val="20"/>
                <w:szCs w:val="20"/>
              </w:rPr>
            </w:pPr>
            <w:r w:rsidRPr="009042F3">
              <w:rPr>
                <w:sz w:val="20"/>
                <w:szCs w:val="20"/>
              </w:rPr>
              <w:t>Ecologizarea sănătăţii, aplicarea tehnologiilor ce reduc emisiile de gaze cu efect de seră în cadrul prestării serviciilor.</w:t>
            </w:r>
          </w:p>
        </w:tc>
      </w:tr>
      <w:tr w:rsidR="00210AA0" w:rsidRPr="0081273B" w:rsidTr="005B7050">
        <w:tc>
          <w:tcPr>
            <w:tcW w:w="2093" w:type="dxa"/>
            <w:tcBorders>
              <w:top w:val="dotted" w:sz="8" w:space="0" w:color="auto"/>
              <w:bottom w:val="single" w:sz="12" w:space="0" w:color="auto"/>
            </w:tcBorders>
            <w:vAlign w:val="center"/>
          </w:tcPr>
          <w:p w:rsidR="00210AA0" w:rsidRPr="009042F3" w:rsidRDefault="00210AA0" w:rsidP="009042F3">
            <w:pPr>
              <w:pStyle w:val="bodytexten"/>
              <w:spacing w:before="0" w:after="0"/>
              <w:rPr>
                <w:sz w:val="20"/>
                <w:szCs w:val="20"/>
              </w:rPr>
            </w:pPr>
            <w:r w:rsidRPr="009042F3">
              <w:rPr>
                <w:sz w:val="20"/>
                <w:szCs w:val="20"/>
              </w:rPr>
              <w:lastRenderedPageBreak/>
              <w:t>Finanţare</w:t>
            </w:r>
          </w:p>
          <w:p w:rsidR="00210AA0" w:rsidRPr="009042F3" w:rsidRDefault="00210AA0" w:rsidP="009042F3">
            <w:pPr>
              <w:pStyle w:val="bodytexten"/>
              <w:spacing w:before="0" w:after="0"/>
              <w:rPr>
                <w:sz w:val="20"/>
                <w:szCs w:val="20"/>
              </w:rPr>
            </w:pPr>
          </w:p>
        </w:tc>
        <w:tc>
          <w:tcPr>
            <w:tcW w:w="7796" w:type="dxa"/>
            <w:tcBorders>
              <w:top w:val="dotted" w:sz="8" w:space="0" w:color="auto"/>
              <w:bottom w:val="single" w:sz="12" w:space="0" w:color="auto"/>
            </w:tcBorders>
          </w:tcPr>
          <w:p w:rsidR="00210AA0" w:rsidRPr="009042F3" w:rsidRDefault="00210AA0" w:rsidP="009042F3">
            <w:pPr>
              <w:pStyle w:val="bodytexten"/>
              <w:spacing w:before="0" w:after="0"/>
              <w:rPr>
                <w:sz w:val="20"/>
                <w:szCs w:val="20"/>
              </w:rPr>
            </w:pPr>
            <w:r w:rsidRPr="009042F3">
              <w:rPr>
                <w:sz w:val="20"/>
                <w:szCs w:val="20"/>
              </w:rPr>
              <w:t xml:space="preserve">Asigurarea accesului la serviciile de sănătate pentru întreaga populaţie acordând o atenţie deosebită persoanelor dezavantajate; </w:t>
            </w:r>
          </w:p>
          <w:p w:rsidR="00210AA0" w:rsidRPr="009042F3" w:rsidRDefault="00210AA0" w:rsidP="009042F3">
            <w:pPr>
              <w:pStyle w:val="bodytexten"/>
              <w:spacing w:before="0" w:after="0"/>
              <w:rPr>
                <w:sz w:val="20"/>
                <w:szCs w:val="20"/>
              </w:rPr>
            </w:pPr>
            <w:r w:rsidRPr="009042F3">
              <w:rPr>
                <w:sz w:val="20"/>
                <w:szCs w:val="20"/>
              </w:rPr>
              <w:t>Prezentarea şi obţinerea finanţării din partea fondurilor internaţionale în domeniul schimbărilor climatice(de ex. GEF, Fondul de Adaptare, donatori bilaterali) a proiectelor şi programelor de consolidare a adaptabilităţii sistemelor de sănătate;</w:t>
            </w:r>
          </w:p>
          <w:p w:rsidR="00210AA0" w:rsidRPr="009042F3" w:rsidRDefault="00210AA0" w:rsidP="009042F3">
            <w:pPr>
              <w:pStyle w:val="bodytexten"/>
              <w:spacing w:before="0" w:after="0"/>
              <w:rPr>
                <w:sz w:val="20"/>
                <w:szCs w:val="20"/>
              </w:rPr>
            </w:pPr>
            <w:r w:rsidRPr="009042F3">
              <w:rPr>
                <w:sz w:val="20"/>
                <w:szCs w:val="20"/>
              </w:rPr>
              <w:t>Finanţarea sectorului sănătăţii din diverse alte sectoare potenţial generatoare de riscuri (de ex. asigurările în sectorul de transport).</w:t>
            </w:r>
          </w:p>
        </w:tc>
      </w:tr>
    </w:tbl>
    <w:p w:rsidR="00210AA0" w:rsidRPr="001C63ED" w:rsidRDefault="00400658" w:rsidP="001C63ED">
      <w:pPr>
        <w:pStyle w:val="Corpotesto1"/>
        <w:ind w:firstLine="709"/>
        <w:rPr>
          <w:rFonts w:ascii="Times New Roman" w:hAnsi="Times New Roman"/>
          <w:color w:val="auto"/>
          <w:sz w:val="28"/>
          <w:szCs w:val="28"/>
          <w:lang w:val="ro-RO"/>
        </w:rPr>
      </w:pPr>
      <w:r>
        <w:rPr>
          <w:rFonts w:ascii="Times New Roman" w:hAnsi="Times New Roman"/>
          <w:color w:val="auto"/>
          <w:sz w:val="28"/>
          <w:szCs w:val="28"/>
        </w:rPr>
        <w:t>27</w:t>
      </w:r>
      <w:r w:rsidR="001C63ED" w:rsidRPr="001C63ED">
        <w:rPr>
          <w:rFonts w:ascii="Times New Roman" w:hAnsi="Times New Roman"/>
          <w:color w:val="auto"/>
          <w:sz w:val="28"/>
          <w:szCs w:val="28"/>
        </w:rPr>
        <w:t xml:space="preserve">. </w:t>
      </w:r>
      <w:r w:rsidR="00210AA0" w:rsidRPr="001C63ED">
        <w:rPr>
          <w:rFonts w:ascii="Times New Roman" w:hAnsi="Times New Roman"/>
          <w:color w:val="auto"/>
          <w:sz w:val="28"/>
          <w:szCs w:val="28"/>
          <w:lang w:val="ro-RO"/>
        </w:rPr>
        <w:t>Evenimentele meteorologice reprezintă o ameninţare</w:t>
      </w:r>
      <w:r w:rsidR="001C63ED" w:rsidRPr="001C63ED">
        <w:rPr>
          <w:rFonts w:ascii="Times New Roman" w:hAnsi="Times New Roman"/>
          <w:color w:val="auto"/>
          <w:sz w:val="28"/>
          <w:szCs w:val="28"/>
          <w:lang w:val="ro-RO"/>
        </w:rPr>
        <w:t xml:space="preserve"> în sine</w:t>
      </w:r>
      <w:r w:rsidR="00210AA0" w:rsidRPr="001C63ED">
        <w:rPr>
          <w:rFonts w:ascii="Times New Roman" w:hAnsi="Times New Roman"/>
          <w:color w:val="auto"/>
          <w:sz w:val="28"/>
          <w:szCs w:val="28"/>
          <w:lang w:val="ro-RO"/>
        </w:rPr>
        <w:t xml:space="preserve">, indiferent de tendinţele schimbărilor climatice, cu excepţia valurilor de caniculă. De exemplu, o furtună cu grindină poate fi considerată un eveniment meteorologic normal; cu toate acestea, grindina reprezintă o ameninţare serioasă pentru economie, dar şi pentru sănătatea populaţiei din Moldova. Acelaşi lucru </w:t>
      </w:r>
      <w:r w:rsidR="00D97FD2">
        <w:rPr>
          <w:rFonts w:ascii="Times New Roman" w:hAnsi="Times New Roman"/>
          <w:color w:val="auto"/>
          <w:sz w:val="28"/>
          <w:szCs w:val="28"/>
          <w:lang w:val="ro-RO"/>
        </w:rPr>
        <w:t xml:space="preserve">este valabil </w:t>
      </w:r>
      <w:r w:rsidR="00210AA0" w:rsidRPr="001C63ED">
        <w:rPr>
          <w:rFonts w:ascii="Times New Roman" w:hAnsi="Times New Roman"/>
          <w:color w:val="auto"/>
          <w:sz w:val="28"/>
          <w:szCs w:val="28"/>
          <w:lang w:val="ro-RO"/>
        </w:rPr>
        <w:t xml:space="preserve">şi </w:t>
      </w:r>
      <w:r w:rsidR="00D97FD2">
        <w:rPr>
          <w:rFonts w:ascii="Times New Roman" w:hAnsi="Times New Roman"/>
          <w:color w:val="auto"/>
          <w:sz w:val="28"/>
          <w:szCs w:val="28"/>
          <w:lang w:val="ro-RO"/>
        </w:rPr>
        <w:t>pentru</w:t>
      </w:r>
      <w:r w:rsidR="00210AA0" w:rsidRPr="001C63ED">
        <w:rPr>
          <w:rFonts w:ascii="Times New Roman" w:hAnsi="Times New Roman"/>
          <w:color w:val="auto"/>
          <w:sz w:val="28"/>
          <w:szCs w:val="28"/>
          <w:lang w:val="ro-RO"/>
        </w:rPr>
        <w:t xml:space="preserve"> inundaţii sau secetă, care se întâmplă periodic. Schimbările climatice devin tot mai pronunţate, atît ca frecvenţă cât şi ca magnitudine, devenind astfel o problemă ce se agravează.  Daunele ecologice, poluarea mediului şi sărăcirea resurselor naturale afectează oportunităţile oamenilor de a-şi câștiga mijloacele de trai şi împiedică eforturile de reducere a sărăciei, în consecinţă fiind afectată sănătatea publică sporind cheltuielile pentru îngrijiri medicale.  Altfel spus, este evident că orice calamitate naturală cauzată de variabilitate climatică precum şi orice evenimente meteorologice extreme vor accentua problemele deja prezente şi vor exacerba punctele slabe existente, mai puţin generând ameninţări noi. </w:t>
      </w:r>
    </w:p>
    <w:p w:rsidR="0042179F" w:rsidRPr="009B5441" w:rsidRDefault="00E76C5D" w:rsidP="006C75A8">
      <w:pPr>
        <w:pStyle w:val="1"/>
        <w:numPr>
          <w:ilvl w:val="0"/>
          <w:numId w:val="0"/>
        </w:numPr>
        <w:ind w:left="1080"/>
        <w:jc w:val="center"/>
        <w:rPr>
          <w:lang w:val="ro-RO"/>
        </w:rPr>
      </w:pPr>
      <w:bookmarkStart w:id="13" w:name="_Toc422127056"/>
      <w:bookmarkEnd w:id="9"/>
      <w:r>
        <w:rPr>
          <w:rFonts w:ascii="Times New Roman" w:hAnsi="Times New Roman"/>
          <w:color w:val="auto"/>
          <w:lang w:val="ro-RO"/>
        </w:rPr>
        <w:t>Secțiunea 3</w:t>
      </w:r>
      <w:r w:rsidR="006C75A8">
        <w:rPr>
          <w:rFonts w:ascii="Times New Roman" w:hAnsi="Times New Roman"/>
          <w:color w:val="auto"/>
          <w:lang w:val="ro-RO"/>
        </w:rPr>
        <w:t xml:space="preserve">. </w:t>
      </w:r>
      <w:r w:rsidR="0042179F" w:rsidRPr="009B5441">
        <w:rPr>
          <w:rFonts w:ascii="Times New Roman" w:hAnsi="Times New Roman"/>
          <w:color w:val="auto"/>
          <w:lang w:val="ro-RO"/>
        </w:rPr>
        <w:t>Inundaţiile şi seceta</w:t>
      </w:r>
      <w:bookmarkEnd w:id="13"/>
    </w:p>
    <w:p w:rsidR="0042179F" w:rsidRPr="00671F05" w:rsidRDefault="00E76C5D" w:rsidP="00D10DA4">
      <w:pPr>
        <w:pStyle w:val="bodytexten"/>
        <w:rPr>
          <w:lang w:val="ro-RO"/>
        </w:rPr>
      </w:pPr>
      <w:r>
        <w:rPr>
          <w:lang w:val="ro-RO"/>
        </w:rPr>
        <w:tab/>
      </w:r>
      <w:r w:rsidR="00400658">
        <w:rPr>
          <w:lang w:val="ro-RO"/>
        </w:rPr>
        <w:t>28</w:t>
      </w:r>
      <w:r w:rsidR="00671F05" w:rsidRPr="00671F05">
        <w:rPr>
          <w:lang w:val="ro-RO"/>
        </w:rPr>
        <w:t>.</w:t>
      </w:r>
      <w:r w:rsidR="00671F05">
        <w:rPr>
          <w:lang w:val="ro-RO"/>
        </w:rPr>
        <w:t xml:space="preserve"> </w:t>
      </w:r>
      <w:r w:rsidR="0042179F" w:rsidRPr="00671F05">
        <w:rPr>
          <w:lang w:val="ro-RO"/>
        </w:rPr>
        <w:t xml:space="preserve">Strategia de adaptare la schimbările climatice menţionată mai sus descrie anume seceta şi inundaţiile drept evenimente meteorologice cele mai îngrijorătoare şi care generează în special efecte directe, adică ameninţă într-un mod direct mediul înconjurător şi starea sănătăţii populaţiei expuse. </w:t>
      </w:r>
    </w:p>
    <w:p w:rsidR="0042179F" w:rsidRPr="00112E20" w:rsidRDefault="0042179F" w:rsidP="00D10DA4">
      <w:pPr>
        <w:pStyle w:val="band2liv"/>
      </w:pPr>
      <w:r w:rsidRPr="00112E20">
        <w:t>Seceta:</w:t>
      </w:r>
      <w:r w:rsidRPr="00112E20">
        <w:tab/>
        <w:t xml:space="preserve">Reduce cantităţile de </w:t>
      </w:r>
      <w:proofErr w:type="gramStart"/>
      <w:r w:rsidRPr="00112E20">
        <w:t>apă</w:t>
      </w:r>
      <w:proofErr w:type="gramEnd"/>
      <w:r w:rsidRPr="00112E20">
        <w:t xml:space="preserve"> disponibilă pentru scopuri de igienă (deficit de apă); sporeşte riscurile incendiilor de vegetaţie reduce cantităţile de hrană disponibile în cadrul populaţiilor dependente într-o măsură mai mare de productivitatea ramurii agricole şi/sau populaţiile vulnerabile din punct de vedere economic.</w:t>
      </w:r>
    </w:p>
    <w:p w:rsidR="0042179F" w:rsidRPr="00112E20" w:rsidRDefault="0042179F" w:rsidP="00D10DA4">
      <w:pPr>
        <w:pStyle w:val="band2liv"/>
      </w:pPr>
      <w:r w:rsidRPr="00112E20">
        <w:t>Inundaţiile:</w:t>
      </w:r>
      <w:r w:rsidRPr="00112E20">
        <w:tab/>
        <w:t xml:space="preserve">Perturbează aprovizionarea cu </w:t>
      </w:r>
      <w:proofErr w:type="gramStart"/>
      <w:r w:rsidRPr="00112E20">
        <w:t>apă</w:t>
      </w:r>
      <w:proofErr w:type="gramEnd"/>
      <w:r w:rsidRPr="00112E20">
        <w:t xml:space="preserve"> şi afectează sistemele de canalizare, sistemele de transport şi infrastructura de îngrijiri medicale (deficitul de apă şi calitatea apei); cauzează izbucniri de infecţii şi pot favoriza înmulţirea ţânţarilor care provoacă infecţii; sporesc efectele stresului post-traumatic.</w:t>
      </w:r>
    </w:p>
    <w:p w:rsidR="0042179F" w:rsidRPr="00112E20" w:rsidRDefault="00671F05" w:rsidP="00D10DA4">
      <w:pPr>
        <w:pStyle w:val="bodytexten"/>
      </w:pPr>
      <w:r>
        <w:tab/>
      </w:r>
      <w:r w:rsidR="00400658">
        <w:t>29</w:t>
      </w:r>
      <w:r>
        <w:t xml:space="preserve">. </w:t>
      </w:r>
      <w:r w:rsidR="0042179F" w:rsidRPr="00112E20">
        <w:t xml:space="preserve">De regulă inundaţiile sunt descrise drept râuri </w:t>
      </w:r>
      <w:proofErr w:type="gramStart"/>
      <w:r w:rsidR="0042179F" w:rsidRPr="00112E20">
        <w:t>ce</w:t>
      </w:r>
      <w:proofErr w:type="gramEnd"/>
      <w:r w:rsidR="0042179F" w:rsidRPr="00112E20">
        <w:t xml:space="preserve"> au ieşit din albie, însă acestea ar putea fi cauzate şi de avarierea sistemelor de canalizare în localităţile urbane. Cel din urmă scenariu pare a fi tot mai frecvent în ultimii ani din cauza distribuţiei neuniforme a precipitaţiilor astfel încât în doar câteva ore ar putea cădea ploi torenţiale abundente. </w:t>
      </w:r>
      <w:proofErr w:type="gramStart"/>
      <w:r w:rsidR="0042179F" w:rsidRPr="00112E20">
        <w:t>Efectele evenimentelor meteorologice sunt deseori agravate din cauza întreţinerii defectuoase a sistemelor urbane de canalizare şi evacuării neregulate a deşeurilor, generând inundaţii urbane devastatoare.</w:t>
      </w:r>
      <w:proofErr w:type="gramEnd"/>
      <w:r w:rsidR="0042179F" w:rsidRPr="00112E20">
        <w:t xml:space="preserve"> În afară de aceasta, pierderea surselor de existenţă şi accentuarea constrângerilor economice în gospodării pot forţa oamenii </w:t>
      </w:r>
      <w:proofErr w:type="gramStart"/>
      <w:r w:rsidR="0042179F" w:rsidRPr="00112E20">
        <w:t>să</w:t>
      </w:r>
      <w:proofErr w:type="gramEnd"/>
      <w:r w:rsidR="0042179F" w:rsidRPr="00112E20">
        <w:t xml:space="preserve"> emigreze, devenind astfel si o cauză a diminuării suprafeţelor împădurite datorită tăierilor ilicite, ceea ce la rândul său cauzează eroziuni a solurilor </w:t>
      </w:r>
      <w:r w:rsidR="0042179F" w:rsidRPr="00112E20">
        <w:lastRenderedPageBreak/>
        <w:t xml:space="preserve">şi alunecări de teren. Tăierile ilicite de păduri şi mineritul ilegal deseori reprezintă o cauză directă </w:t>
      </w:r>
      <w:proofErr w:type="gramStart"/>
      <w:r w:rsidR="0042179F" w:rsidRPr="00112E20">
        <w:t>a</w:t>
      </w:r>
      <w:proofErr w:type="gramEnd"/>
      <w:r w:rsidR="0042179F" w:rsidRPr="00112E20">
        <w:t xml:space="preserve"> sărăciei populaţiei. Este important de remarcat cercul vicios pe care îl creează această ameninţare ecologică (sărăcie–sărăcirea resurselor naturale - sărăcie).</w:t>
      </w:r>
    </w:p>
    <w:p w:rsidR="0042179F" w:rsidRPr="00112E20" w:rsidRDefault="00E76C5D" w:rsidP="006C75A8">
      <w:pPr>
        <w:pStyle w:val="1"/>
        <w:numPr>
          <w:ilvl w:val="0"/>
          <w:numId w:val="0"/>
        </w:numPr>
        <w:spacing w:after="0"/>
        <w:ind w:left="1080"/>
        <w:jc w:val="center"/>
      </w:pPr>
      <w:bookmarkStart w:id="14" w:name="_Toc422127057"/>
      <w:r>
        <w:rPr>
          <w:rFonts w:ascii="Times New Roman" w:hAnsi="Times New Roman"/>
          <w:color w:val="auto"/>
          <w:lang w:val="ro-RO"/>
        </w:rPr>
        <w:t>Secțiunea 4</w:t>
      </w:r>
      <w:r w:rsidR="006C75A8">
        <w:rPr>
          <w:rFonts w:ascii="Times New Roman" w:hAnsi="Times New Roman"/>
          <w:color w:val="auto"/>
          <w:lang w:val="ro-RO"/>
        </w:rPr>
        <w:t xml:space="preserve">. </w:t>
      </w:r>
      <w:r w:rsidR="0042179F" w:rsidRPr="006C75A8">
        <w:rPr>
          <w:rFonts w:ascii="Times New Roman" w:hAnsi="Times New Roman"/>
          <w:color w:val="auto"/>
        </w:rPr>
        <w:t>Riscuri hidro-geologice generale</w:t>
      </w:r>
      <w:bookmarkEnd w:id="14"/>
    </w:p>
    <w:p w:rsidR="0042179F" w:rsidRPr="00112E20" w:rsidRDefault="00671F05" w:rsidP="00D10DA4">
      <w:pPr>
        <w:pStyle w:val="bodytexten"/>
      </w:pPr>
      <w:r>
        <w:tab/>
      </w:r>
      <w:r w:rsidR="00E76C5D">
        <w:t>3</w:t>
      </w:r>
      <w:r w:rsidR="00400658">
        <w:t>0</w:t>
      </w:r>
      <w:r>
        <w:t xml:space="preserve">. </w:t>
      </w:r>
      <w:r w:rsidR="0042179F" w:rsidRPr="00112E20">
        <w:t xml:space="preserve">Aversele şi furtunile cu grindină au devenit tot mai frecvente şi mai distrugătoare pe parcursul ultimilor 10 ani, fapt cauzat într-un mod direct de schimbările climatice. Ploile torenţiale provoacă nu doar inundaţii urbane ci şi alunecări de teren – riscuri </w:t>
      </w:r>
      <w:proofErr w:type="gramStart"/>
      <w:r w:rsidR="0042179F" w:rsidRPr="00112E20">
        <w:t>ce</w:t>
      </w:r>
      <w:proofErr w:type="gramEnd"/>
      <w:r w:rsidR="0042179F" w:rsidRPr="00112E20">
        <w:t xml:space="preserve"> pot fi prevenite şi ţinute sub control prin investiţii în infrastructură şi întreţinere. Acestea reprezintă politici de adaptabilitate din afara sectorului sănătăţii, fiind totuşi esenţiale pentru a reduce vulnerabilitatea populaţiei la riscurile de sănătate, în special în contextul cercului vicios descris </w:t>
      </w:r>
      <w:r w:rsidR="00912192">
        <w:t xml:space="preserve">mai </w:t>
      </w:r>
      <w:proofErr w:type="gramStart"/>
      <w:r w:rsidR="00912192">
        <w:t>jos</w:t>
      </w:r>
      <w:proofErr w:type="gramEnd"/>
      <w:r w:rsidR="0042179F" w:rsidRPr="00112E20">
        <w:t xml:space="preserve">. </w:t>
      </w:r>
    </w:p>
    <w:p w:rsidR="0042179F" w:rsidRPr="00112E20" w:rsidRDefault="002500FC" w:rsidP="00D10DA4">
      <w:pPr>
        <w:pStyle w:val="bodytexten"/>
        <w:rPr>
          <w:lang w:val="ro-RO"/>
        </w:rPr>
      </w:pPr>
      <w:r>
        <w:rPr>
          <w:noProof/>
          <w:lang w:val="ru-RU" w:eastAsia="ru-RU"/>
        </w:rPr>
        <w:drawing>
          <wp:inline distT="0" distB="0" distL="0" distR="0">
            <wp:extent cx="5056505" cy="2115185"/>
            <wp:effectExtent l="0" t="0" r="0" b="0"/>
            <wp:docPr id="3" name="Diagramm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ma 8"/>
                    <pic:cNvPicPr>
                      <a:picLocks noChangeAspect="1" noChangeArrowheads="1"/>
                    </pic:cNvPicPr>
                  </pic:nvPicPr>
                  <pic:blipFill>
                    <a:blip r:embed="rId11"/>
                    <a:srcRect l="-36969" t="-677" r="-40375" b="-6961"/>
                    <a:stretch>
                      <a:fillRect/>
                    </a:stretch>
                  </pic:blipFill>
                  <pic:spPr bwMode="auto">
                    <a:xfrm>
                      <a:off x="0" y="0"/>
                      <a:ext cx="5056505" cy="2115185"/>
                    </a:xfrm>
                    <a:prstGeom prst="rect">
                      <a:avLst/>
                    </a:prstGeom>
                    <a:noFill/>
                    <a:ln w="9525">
                      <a:noFill/>
                      <a:miter lim="800000"/>
                      <a:headEnd/>
                      <a:tailEnd/>
                    </a:ln>
                  </pic:spPr>
                </pic:pic>
              </a:graphicData>
            </a:graphic>
          </wp:inline>
        </w:drawing>
      </w:r>
    </w:p>
    <w:p w:rsidR="004C4358" w:rsidRPr="00112E20" w:rsidRDefault="004C4358" w:rsidP="00411A21">
      <w:pPr>
        <w:pStyle w:val="Titlefig"/>
      </w:pPr>
      <w:bookmarkStart w:id="15" w:name="_Toc422127097"/>
      <w:r>
        <w:t xml:space="preserve">Fig. 2 </w:t>
      </w:r>
      <w:r w:rsidRPr="00112E20">
        <w:t>Degradarea mediului înconjurător şi starea sănătăţii</w:t>
      </w:r>
      <w:bookmarkEnd w:id="15"/>
    </w:p>
    <w:p w:rsidR="008623DB" w:rsidRPr="00112E20" w:rsidRDefault="004C4358" w:rsidP="00D10DA4">
      <w:pPr>
        <w:pStyle w:val="bodytexten"/>
      </w:pPr>
      <w:r>
        <w:tab/>
      </w:r>
      <w:r w:rsidR="00E76C5D">
        <w:t>3</w:t>
      </w:r>
      <w:r w:rsidR="00400658">
        <w:t>1</w:t>
      </w:r>
      <w:r>
        <w:t xml:space="preserve">. </w:t>
      </w:r>
      <w:r w:rsidR="008623DB" w:rsidRPr="00112E20">
        <w:t xml:space="preserve">Există o legătură directă dintre sărăcie şi înrăutăţire a stării de sănătate, de asemenea şi din cauza că persoanele bolnave sunt mai puţin productive. </w:t>
      </w:r>
      <w:proofErr w:type="gramStart"/>
      <w:r w:rsidR="008623DB" w:rsidRPr="00112E20">
        <w:t>Există dovezi că schimbările climatice afectează mai ales familiile vulnerabile din cauza condiţiilor de trai sărace dar şi din cauza habitatului nesănătos în sensul că comunităţile respective deseori locuiesc în zonele poluate sau nesigure deoarece acolo preţurile pentru terenuri şi imobile sunt mai mici.</w:t>
      </w:r>
      <w:proofErr w:type="gramEnd"/>
      <w:r w:rsidR="008623DB" w:rsidRPr="00112E20">
        <w:t xml:space="preserve"> În al doilea rând, degradarea mediului înconjurător, are o legătură directă cu aşezările umane sărace din cauza exploatării abuzive a resurselor (tăieri de păduri, exploatările de carieră, mineritul…). În al treilea rând, magnitudinea pagubelor potenţial cauzate de orice eveniment meteorologic are o legătură directă cu degradarea mediului înconjurător. Astfel, în caz de eşec în protecţia economiei locale în faţa ameninţărilor de inundaţii, secetă, furtuni cu averse şi grindină, ar putea avea loc o reducere a nivelului de bunăstare în rândul populaţiei,fapt care ar putea cauza în continuare pierderi de terenuri şi scăderea productivităţii. În afară de aceasta, persoanele care şi-au pierdut sursa de existenţă deseori migrează spre oraşe sau peste hotare, acceptând munci prost plătite sau integrându-se în categoria săracilor din oraşe, ceea </w:t>
      </w:r>
      <w:proofErr w:type="gramStart"/>
      <w:r w:rsidR="008623DB" w:rsidRPr="00112E20">
        <w:t>ce</w:t>
      </w:r>
      <w:proofErr w:type="gramEnd"/>
      <w:r w:rsidR="008623DB" w:rsidRPr="00112E20">
        <w:t xml:space="preserve"> </w:t>
      </w:r>
      <w:r w:rsidR="00400658">
        <w:t xml:space="preserve">de asemenea </w:t>
      </w:r>
      <w:r w:rsidR="008623DB" w:rsidRPr="00112E20">
        <w:t xml:space="preserve">prezintă o povară </w:t>
      </w:r>
      <w:r w:rsidR="00400658">
        <w:t>pentru</w:t>
      </w:r>
      <w:r w:rsidR="008623DB" w:rsidRPr="00112E20">
        <w:t xml:space="preserve"> sistemul de sănătate. </w:t>
      </w:r>
    </w:p>
    <w:p w:rsidR="00C74515" w:rsidRDefault="00C74515" w:rsidP="00D10DA4">
      <w:pPr>
        <w:pStyle w:val="bodytexten"/>
      </w:pPr>
      <w:r>
        <w:tab/>
      </w:r>
      <w:r w:rsidR="00E76C5D">
        <w:t>3</w:t>
      </w:r>
      <w:r w:rsidR="00400658">
        <w:t>2</w:t>
      </w:r>
      <w:r>
        <w:t>. C</w:t>
      </w:r>
      <w:r w:rsidR="008623DB" w:rsidRPr="00112E20">
        <w:t xml:space="preserve">ât priveşte inundaţiile, seceta şi riscul hidro-geologic, este importantă nu doar organizarea unui sistem eficient de alertă timpurie şi a unui sistem de acordare a ajutorului umanitar şi de atenuare a riscurilor, trebuie de subliniat şi faptul că măsurile de adaptare necesare pentru atenuarea vulnerabilităţii sistemului de sănătate depinde foarte mult de investiţiile structurale realizate pentru sporirea nivelului de adaptabilitate a întregii ţări. Înţelegerea acestui fapt </w:t>
      </w:r>
      <w:proofErr w:type="gramStart"/>
      <w:r w:rsidR="008623DB" w:rsidRPr="00112E20">
        <w:t>este</w:t>
      </w:r>
      <w:proofErr w:type="gramEnd"/>
      <w:r w:rsidR="008623DB" w:rsidRPr="00112E20">
        <w:t xml:space="preserve"> importantă şi în sensul </w:t>
      </w:r>
      <w:r w:rsidR="008623DB" w:rsidRPr="00112E20">
        <w:lastRenderedPageBreak/>
        <w:t>ecuaţiei menţionate în p.</w:t>
      </w:r>
      <w:r w:rsidR="00A312E3">
        <w:t>30</w:t>
      </w:r>
      <w:r w:rsidR="008623DB" w:rsidRPr="00112E20">
        <w:t xml:space="preserve">, sustenabilitate = reducerea vulnerabilităţilor, dat fiind faptul că starea de sănătate a populaţiei la fel reprezintă un indicator al sustenabilităţii. </w:t>
      </w:r>
      <w:r>
        <w:t xml:space="preserve">Referitor la </w:t>
      </w:r>
      <w:r w:rsidR="008623DB" w:rsidRPr="00112E20">
        <w:t xml:space="preserve">inundaţiile urbane, o importanţă majoră o are întreţinerea adecvată a sistemelor de canalizare şi a malurilor râurilor </w:t>
      </w:r>
      <w:proofErr w:type="gramStart"/>
      <w:r w:rsidR="008623DB" w:rsidRPr="00112E20">
        <w:t>ce</w:t>
      </w:r>
      <w:proofErr w:type="gramEnd"/>
      <w:r w:rsidR="008623DB" w:rsidRPr="00112E20">
        <w:t xml:space="preserve"> traversează oraşele. </w:t>
      </w:r>
    </w:p>
    <w:p w:rsidR="00DB1EFE" w:rsidRPr="00112E20" w:rsidRDefault="00C74515" w:rsidP="00D10DA4">
      <w:pPr>
        <w:pStyle w:val="bodytexten"/>
      </w:pPr>
      <w:r>
        <w:tab/>
        <w:t>3</w:t>
      </w:r>
      <w:r w:rsidR="00400658">
        <w:t>3</w:t>
      </w:r>
      <w:r>
        <w:t xml:space="preserve">. </w:t>
      </w:r>
      <w:r w:rsidR="004C4358">
        <w:t xml:space="preserve">Ce ține de </w:t>
      </w:r>
      <w:r w:rsidR="008623DB" w:rsidRPr="00112E20">
        <w:t xml:space="preserve">secetă şi inundaţii masive la nivel de </w:t>
      </w:r>
      <w:proofErr w:type="gramStart"/>
      <w:r w:rsidR="008623DB" w:rsidRPr="00112E20">
        <w:t>ţară</w:t>
      </w:r>
      <w:proofErr w:type="gramEnd"/>
      <w:r w:rsidR="008623DB" w:rsidRPr="00112E20">
        <w:t>, în aceste cazuri măsurile de adaptare trebuie să fie corelate cu planurile de dezvoltare a infrastructurii la nivel naţional (exploatarea surselor de apă potabilă, lucrări hidraulice, reţele de transport, zăcămintele naturale, prelucrarea produselor alimentare, gospodăria pădurilor etc.).</w:t>
      </w:r>
      <w:r w:rsidR="004C4358">
        <w:t xml:space="preserve"> </w:t>
      </w:r>
      <w:r w:rsidR="00DB1EFE" w:rsidRPr="00112E20">
        <w:t xml:space="preserve">În </w:t>
      </w:r>
      <w:r w:rsidR="004C4358">
        <w:t xml:space="preserve">tab. 11 </w:t>
      </w:r>
      <w:proofErr w:type="gramStart"/>
      <w:r w:rsidR="00DB1EFE" w:rsidRPr="00112E20">
        <w:t>este</w:t>
      </w:r>
      <w:proofErr w:type="gramEnd"/>
      <w:r w:rsidR="00DB1EFE" w:rsidRPr="00112E20">
        <w:t xml:space="preserve"> prezentată lista de acţiuni necesare conform </w:t>
      </w:r>
      <w:r w:rsidR="004C4358">
        <w:t>f</w:t>
      </w:r>
      <w:r w:rsidR="00DB1EFE" w:rsidRPr="00112E20">
        <w:t xml:space="preserve">uncţiilor </w:t>
      </w:r>
      <w:r w:rsidR="004C4358">
        <w:t>s</w:t>
      </w:r>
      <w:r w:rsidR="00DB1EFE" w:rsidRPr="00112E20">
        <w:t>istem</w:t>
      </w:r>
      <w:r w:rsidR="004C4358">
        <w:t>ului</w:t>
      </w:r>
      <w:r w:rsidR="00DB1EFE" w:rsidRPr="00112E20">
        <w:t xml:space="preserve"> de </w:t>
      </w:r>
      <w:r w:rsidR="004C4358">
        <w:t>s</w:t>
      </w:r>
      <w:r w:rsidR="00DB1EFE" w:rsidRPr="00112E20">
        <w:t>ănătate.</w:t>
      </w:r>
    </w:p>
    <w:p w:rsidR="00DB1EFE" w:rsidRPr="00112E20" w:rsidRDefault="004C4358" w:rsidP="00411A21">
      <w:pPr>
        <w:pStyle w:val="Titletab"/>
      </w:pPr>
      <w:bookmarkStart w:id="16" w:name="_Toc422127088"/>
      <w:proofErr w:type="gramStart"/>
      <w:r>
        <w:rPr>
          <w:lang w:val="en-US"/>
        </w:rPr>
        <w:t>Tab. 11.</w:t>
      </w:r>
      <w:proofErr w:type="gramEnd"/>
      <w:r>
        <w:rPr>
          <w:lang w:val="en-US"/>
        </w:rPr>
        <w:t xml:space="preserve"> </w:t>
      </w:r>
      <w:r w:rsidR="00DB1EFE" w:rsidRPr="00112E20">
        <w:t>Criterii de măsurare a riscurilor de inundaţii, secetă, furtuni şi a riscurilor hidro-geologice</w:t>
      </w:r>
      <w:bookmarkEnd w:id="16"/>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2802"/>
        <w:gridCol w:w="7087"/>
      </w:tblGrid>
      <w:tr w:rsidR="00DB1EFE" w:rsidRPr="00474F76" w:rsidTr="00474F76">
        <w:trPr>
          <w:tblHeader/>
        </w:trPr>
        <w:tc>
          <w:tcPr>
            <w:tcW w:w="2802" w:type="dxa"/>
            <w:tcBorders>
              <w:top w:val="single" w:sz="12" w:space="0" w:color="auto"/>
              <w:bottom w:val="double" w:sz="6" w:space="0" w:color="auto"/>
            </w:tcBorders>
            <w:shd w:val="clear" w:color="auto" w:fill="D9D9D9"/>
          </w:tcPr>
          <w:p w:rsidR="00DB1EFE" w:rsidRPr="00474F76" w:rsidRDefault="00DB1EFE" w:rsidP="00D10DA4">
            <w:pPr>
              <w:pStyle w:val="bodytexten"/>
              <w:rPr>
                <w:sz w:val="20"/>
                <w:szCs w:val="20"/>
              </w:rPr>
            </w:pPr>
            <w:r w:rsidRPr="00474F76">
              <w:rPr>
                <w:sz w:val="20"/>
                <w:szCs w:val="20"/>
              </w:rPr>
              <w:t>Funcţiile sistemului de sănătate</w:t>
            </w:r>
          </w:p>
        </w:tc>
        <w:tc>
          <w:tcPr>
            <w:tcW w:w="7087" w:type="dxa"/>
            <w:tcBorders>
              <w:top w:val="single" w:sz="12" w:space="0" w:color="auto"/>
              <w:bottom w:val="double" w:sz="6" w:space="0" w:color="auto"/>
            </w:tcBorders>
            <w:shd w:val="clear" w:color="auto" w:fill="D9D9D9"/>
          </w:tcPr>
          <w:p w:rsidR="00DB1EFE" w:rsidRPr="00474F76" w:rsidRDefault="00DB1EFE" w:rsidP="00474F76">
            <w:pPr>
              <w:pStyle w:val="bodytexten"/>
              <w:jc w:val="center"/>
              <w:rPr>
                <w:sz w:val="20"/>
                <w:szCs w:val="20"/>
              </w:rPr>
            </w:pPr>
            <w:r w:rsidRPr="00474F76">
              <w:rPr>
                <w:sz w:val="20"/>
                <w:szCs w:val="20"/>
              </w:rPr>
              <w:t>Măsurile necesare</w:t>
            </w:r>
          </w:p>
        </w:tc>
      </w:tr>
      <w:tr w:rsidR="00DB1EFE" w:rsidRPr="00474F76" w:rsidTr="00474F76">
        <w:trPr>
          <w:trHeight w:val="400"/>
        </w:trPr>
        <w:tc>
          <w:tcPr>
            <w:tcW w:w="2802" w:type="dxa"/>
            <w:tcBorders>
              <w:top w:val="double" w:sz="6" w:space="0" w:color="auto"/>
              <w:bottom w:val="single" w:sz="4" w:space="0" w:color="auto"/>
            </w:tcBorders>
            <w:vAlign w:val="center"/>
          </w:tcPr>
          <w:p w:rsidR="00DB1EFE" w:rsidRPr="00474F76" w:rsidRDefault="00DB1EFE" w:rsidP="00D10DA4">
            <w:pPr>
              <w:pStyle w:val="bodytexten"/>
              <w:rPr>
                <w:sz w:val="20"/>
                <w:szCs w:val="20"/>
              </w:rPr>
            </w:pPr>
            <w:r w:rsidRPr="00474F76">
              <w:rPr>
                <w:sz w:val="20"/>
                <w:szCs w:val="20"/>
              </w:rPr>
              <w:t>Bună-guvernare şi politici în domeniul sănătăţii</w:t>
            </w:r>
          </w:p>
          <w:p w:rsidR="00DB1EFE" w:rsidRPr="00474F76" w:rsidRDefault="00DB1EFE" w:rsidP="00D10DA4">
            <w:pPr>
              <w:pStyle w:val="bodytexten"/>
              <w:rPr>
                <w:sz w:val="20"/>
                <w:szCs w:val="20"/>
              </w:rPr>
            </w:pPr>
          </w:p>
        </w:tc>
        <w:tc>
          <w:tcPr>
            <w:tcW w:w="7087" w:type="dxa"/>
            <w:tcBorders>
              <w:top w:val="double" w:sz="6" w:space="0" w:color="auto"/>
              <w:bottom w:val="single" w:sz="4" w:space="0" w:color="auto"/>
            </w:tcBorders>
          </w:tcPr>
          <w:p w:rsidR="00DB1EFE" w:rsidRPr="00474F76" w:rsidRDefault="00DB1EFE" w:rsidP="00474F76">
            <w:pPr>
              <w:pStyle w:val="bodytexten"/>
              <w:spacing w:before="0" w:after="0"/>
              <w:rPr>
                <w:sz w:val="20"/>
                <w:szCs w:val="20"/>
              </w:rPr>
            </w:pPr>
            <w:r w:rsidRPr="00474F76">
              <w:rPr>
                <w:sz w:val="20"/>
                <w:szCs w:val="20"/>
              </w:rPr>
              <w:t>Stabilirea clară a rolurilor şi delegarea sarcinilor între SPCSE, autorităţile din domeniul sănătăţii, S</w:t>
            </w:r>
            <w:r w:rsidR="00474F76" w:rsidRPr="00474F76">
              <w:rPr>
                <w:sz w:val="20"/>
                <w:szCs w:val="20"/>
              </w:rPr>
              <w:t>HS</w:t>
            </w:r>
            <w:r w:rsidRPr="00474F76">
              <w:rPr>
                <w:sz w:val="20"/>
                <w:szCs w:val="20"/>
              </w:rPr>
              <w:t>, inclusiv pentru evaluarea şi comunicarea riscurilor;</w:t>
            </w:r>
          </w:p>
          <w:p w:rsidR="00DB1EFE" w:rsidRPr="00474F76" w:rsidRDefault="00DB1EFE" w:rsidP="00474F76">
            <w:pPr>
              <w:pStyle w:val="bodytexten"/>
              <w:spacing w:before="0" w:after="0"/>
              <w:rPr>
                <w:sz w:val="20"/>
                <w:szCs w:val="20"/>
              </w:rPr>
            </w:pPr>
            <w:r w:rsidRPr="00474F76">
              <w:rPr>
                <w:sz w:val="20"/>
                <w:szCs w:val="20"/>
              </w:rPr>
              <w:t>Pledoarie şi coordonare intersectorială pentru a promova, monitoriza şi raporta în privinţa următoarelor</w:t>
            </w:r>
            <w:r w:rsidR="00474F76" w:rsidRPr="00474F76">
              <w:rPr>
                <w:sz w:val="20"/>
                <w:szCs w:val="20"/>
              </w:rPr>
              <w:t xml:space="preserve"> acțiuni</w:t>
            </w:r>
            <w:r w:rsidRPr="00474F76">
              <w:rPr>
                <w:sz w:val="20"/>
                <w:szCs w:val="20"/>
              </w:rPr>
              <w:t xml:space="preserve">: </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Întreţinerea sistemelor urbane de scurgere, </w:t>
            </w:r>
            <w:r w:rsidR="008623DB" w:rsidRPr="00474F76">
              <w:rPr>
                <w:sz w:val="20"/>
                <w:szCs w:val="20"/>
              </w:rPr>
              <w:t xml:space="preserve">întreţinerea </w:t>
            </w:r>
            <w:r w:rsidRPr="00474F76">
              <w:rPr>
                <w:sz w:val="20"/>
                <w:szCs w:val="20"/>
              </w:rPr>
              <w:t>malurilor râurilor orăşeneşti, asigurarea evacuării deşeurilor şi modernizarea sistemelor de canalizare (acest set de acţiuni de infrastructură are o legătură directă cu reducerea emisiilor de metan (CH</w:t>
            </w:r>
            <w:r w:rsidRPr="002D7F37">
              <w:rPr>
                <w:sz w:val="20"/>
                <w:szCs w:val="20"/>
                <w:vertAlign w:val="subscript"/>
              </w:rPr>
              <w:t>4</w:t>
            </w:r>
            <w:r w:rsidRPr="00474F76">
              <w:rPr>
                <w:sz w:val="20"/>
                <w:szCs w:val="20"/>
              </w:rPr>
              <w:t>);</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Evaluarea şi îmbunătăţirea rezervelor de apă, săparea fântânilor arteziene în coordonare cu AGRM, aprovizionarea </w:t>
            </w:r>
            <w:r w:rsidR="004C4358" w:rsidRPr="00474F76">
              <w:rPr>
                <w:sz w:val="20"/>
                <w:szCs w:val="20"/>
              </w:rPr>
              <w:t xml:space="preserve">durabilă </w:t>
            </w:r>
            <w:r w:rsidRPr="00474F76">
              <w:rPr>
                <w:sz w:val="20"/>
                <w:szCs w:val="20"/>
              </w:rPr>
              <w:t xml:space="preserve">cu apă potabilă </w:t>
            </w:r>
            <w:r w:rsidR="004C4358" w:rsidRPr="00474F76">
              <w:rPr>
                <w:sz w:val="20"/>
                <w:szCs w:val="20"/>
              </w:rPr>
              <w:t xml:space="preserve">sigură </w:t>
            </w:r>
            <w:r w:rsidRPr="00474F76">
              <w:rPr>
                <w:sz w:val="20"/>
                <w:szCs w:val="20"/>
              </w:rPr>
              <w:t>în zonele rurale;</w:t>
            </w:r>
          </w:p>
          <w:p w:rsidR="00DB1EFE" w:rsidRPr="00474F76" w:rsidRDefault="00DB1EFE" w:rsidP="00474F76">
            <w:pPr>
              <w:pStyle w:val="tabcaselist"/>
              <w:tabs>
                <w:tab w:val="clear" w:pos="851"/>
                <w:tab w:val="left" w:pos="175"/>
              </w:tabs>
              <w:spacing w:before="0" w:after="0"/>
              <w:ind w:left="33" w:firstLine="0"/>
              <w:rPr>
                <w:sz w:val="20"/>
                <w:szCs w:val="20"/>
              </w:rPr>
            </w:pPr>
            <w:r w:rsidRPr="00474F76">
              <w:rPr>
                <w:sz w:val="20"/>
                <w:szCs w:val="20"/>
              </w:rPr>
              <w:t xml:space="preserve">Evaluarea calităţii şi tratarea apelor subterane, </w:t>
            </w:r>
          </w:p>
          <w:p w:rsidR="00DB1EFE" w:rsidRPr="00474F76" w:rsidRDefault="00DB1EFE" w:rsidP="00474F76">
            <w:pPr>
              <w:pStyle w:val="tabcaselist"/>
              <w:tabs>
                <w:tab w:val="clear" w:pos="851"/>
                <w:tab w:val="left" w:pos="175"/>
              </w:tabs>
              <w:spacing w:before="0" w:after="0"/>
              <w:ind w:left="33" w:firstLine="0"/>
              <w:rPr>
                <w:sz w:val="20"/>
                <w:szCs w:val="20"/>
              </w:rPr>
            </w:pPr>
            <w:r w:rsidRPr="00474F76">
              <w:rPr>
                <w:sz w:val="20"/>
                <w:szCs w:val="20"/>
              </w:rPr>
              <w:t>Îmbunătăţirea infrastructurii de transport în zonele supuse riscurilor de inundaţii:  drumurile şi suprafeţele, podurile, sistemul de scurgere etc.;</w:t>
            </w:r>
          </w:p>
          <w:p w:rsidR="00DB1EFE" w:rsidRPr="00474F76" w:rsidRDefault="00DB1EFE" w:rsidP="00D1784E">
            <w:pPr>
              <w:pStyle w:val="tabcaselist"/>
              <w:tabs>
                <w:tab w:val="clear" w:pos="851"/>
                <w:tab w:val="left" w:pos="175"/>
              </w:tabs>
              <w:spacing w:before="0" w:after="0"/>
              <w:ind w:left="33" w:firstLine="0"/>
              <w:rPr>
                <w:sz w:val="20"/>
                <w:szCs w:val="20"/>
              </w:rPr>
            </w:pPr>
            <w:r w:rsidRPr="00474F76">
              <w:rPr>
                <w:sz w:val="20"/>
                <w:szCs w:val="20"/>
              </w:rPr>
              <w:t xml:space="preserve">Împădurirea dealurilor şi a </w:t>
            </w:r>
            <w:r w:rsidR="00D1784E">
              <w:rPr>
                <w:sz w:val="20"/>
                <w:szCs w:val="20"/>
              </w:rPr>
              <w:t>versanț</w:t>
            </w:r>
            <w:r w:rsidRPr="00474F76">
              <w:rPr>
                <w:sz w:val="20"/>
                <w:szCs w:val="20"/>
              </w:rPr>
              <w:t xml:space="preserve">ilor / menţinerea pantelor pentru reducerea riscului de alunecări de teren şi sporirea perioadei de umplere a bazinelor acvatice. </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t>Resurse umane pentru sănătate</w:t>
            </w:r>
          </w:p>
          <w:p w:rsidR="00DB1EFE" w:rsidRPr="00474F76" w:rsidRDefault="00DB1EFE" w:rsidP="00D10DA4">
            <w:pPr>
              <w:pStyle w:val="bodytexten"/>
              <w:rPr>
                <w:sz w:val="24"/>
                <w:szCs w:val="24"/>
              </w:rPr>
            </w:pP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Instruirea </w:t>
            </w:r>
            <w:r w:rsidR="004C4358" w:rsidRPr="00474F76">
              <w:rPr>
                <w:sz w:val="20"/>
                <w:szCs w:val="20"/>
              </w:rPr>
              <w:t xml:space="preserve">specialiștilor </w:t>
            </w:r>
            <w:r w:rsidRPr="00474F76">
              <w:rPr>
                <w:sz w:val="20"/>
                <w:szCs w:val="20"/>
              </w:rPr>
              <w:t>de sănătate în domeniul gestionării situaţiilor de urgenţă</w:t>
            </w:r>
            <w:r w:rsidR="00921DE2" w:rsidRPr="00474F76">
              <w:rPr>
                <w:sz w:val="20"/>
                <w:szCs w:val="20"/>
              </w:rPr>
              <w:t xml:space="preserve"> de sănătate publică</w:t>
            </w:r>
            <w:r w:rsidRPr="00474F76">
              <w:rPr>
                <w:sz w:val="20"/>
                <w:szCs w:val="20"/>
              </w:rPr>
              <w:t>;</w:t>
            </w:r>
          </w:p>
          <w:p w:rsidR="00DB1EFE" w:rsidRPr="00474F76" w:rsidRDefault="00DB1EFE" w:rsidP="00474F76">
            <w:pPr>
              <w:pStyle w:val="bodytexten"/>
              <w:spacing w:before="0" w:after="0"/>
              <w:rPr>
                <w:sz w:val="20"/>
                <w:szCs w:val="20"/>
              </w:rPr>
            </w:pPr>
            <w:r w:rsidRPr="00474F76">
              <w:rPr>
                <w:sz w:val="20"/>
                <w:szCs w:val="20"/>
              </w:rPr>
              <w:t>Asigurarea unei conexiuni instituţionale dintre SPCSE şi sectorul sănătăţii, inclusiv o descriere clară a delegării competenţelor din partea sectorului sănătăţii</w:t>
            </w:r>
          </w:p>
          <w:p w:rsidR="00DB1EFE" w:rsidRPr="00474F76" w:rsidRDefault="00DB1EFE" w:rsidP="00474F76">
            <w:pPr>
              <w:pStyle w:val="bodytexten"/>
              <w:spacing w:before="0" w:after="0"/>
              <w:rPr>
                <w:sz w:val="20"/>
                <w:szCs w:val="20"/>
              </w:rPr>
            </w:pPr>
            <w:r w:rsidRPr="00474F76">
              <w:rPr>
                <w:sz w:val="20"/>
                <w:szCs w:val="20"/>
              </w:rPr>
              <w:t>Crearea unui grup de lucru pentru evaluarea riscurilor de sănătate şi comunicare</w:t>
            </w:r>
          </w:p>
          <w:p w:rsidR="00DB1EFE" w:rsidRPr="00474F76" w:rsidRDefault="00DB1EFE" w:rsidP="00474F76">
            <w:pPr>
              <w:pStyle w:val="bodytexten"/>
              <w:spacing w:before="0" w:after="0"/>
              <w:rPr>
                <w:sz w:val="20"/>
                <w:szCs w:val="20"/>
              </w:rPr>
            </w:pPr>
            <w:r w:rsidRPr="00474F76">
              <w:rPr>
                <w:sz w:val="20"/>
                <w:szCs w:val="20"/>
              </w:rPr>
              <w:t xml:space="preserve">Instruirea şi desemnarea unui </w:t>
            </w:r>
            <w:r w:rsidR="00921DE2" w:rsidRPr="00474F76">
              <w:rPr>
                <w:sz w:val="20"/>
                <w:szCs w:val="20"/>
              </w:rPr>
              <w:t xml:space="preserve">specialist </w:t>
            </w:r>
            <w:r w:rsidRPr="00474F76">
              <w:rPr>
                <w:sz w:val="20"/>
                <w:szCs w:val="20"/>
              </w:rPr>
              <w:t xml:space="preserve">de sănătate </w:t>
            </w:r>
            <w:r w:rsidR="00921DE2" w:rsidRPr="00474F76">
              <w:rPr>
                <w:sz w:val="20"/>
                <w:szCs w:val="20"/>
              </w:rPr>
              <w:t xml:space="preserve">publică </w:t>
            </w:r>
            <w:r w:rsidRPr="00474F76">
              <w:rPr>
                <w:sz w:val="20"/>
                <w:szCs w:val="20"/>
              </w:rPr>
              <w:t>responsabil de comunicare</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t>Sisteme informaţionale</w:t>
            </w:r>
          </w:p>
          <w:p w:rsidR="00DB1EFE" w:rsidRPr="00474F76" w:rsidRDefault="00DB1EFE" w:rsidP="00D10DA4">
            <w:pPr>
              <w:pStyle w:val="bodytexten"/>
              <w:rPr>
                <w:sz w:val="24"/>
                <w:szCs w:val="24"/>
              </w:rPr>
            </w:pPr>
          </w:p>
        </w:tc>
        <w:tc>
          <w:tcPr>
            <w:tcW w:w="7087" w:type="dxa"/>
            <w:tcBorders>
              <w:top w:val="dotted" w:sz="8" w:space="0" w:color="auto"/>
              <w:bottom w:val="dotted" w:sz="8" w:space="0" w:color="auto"/>
            </w:tcBorders>
          </w:tcPr>
          <w:p w:rsidR="00DB1EFE" w:rsidRPr="00474F76" w:rsidRDefault="00921DE2" w:rsidP="00474F76">
            <w:pPr>
              <w:pStyle w:val="bodytexten"/>
              <w:spacing w:before="0" w:after="0"/>
              <w:rPr>
                <w:sz w:val="20"/>
                <w:szCs w:val="20"/>
              </w:rPr>
            </w:pPr>
            <w:r w:rsidRPr="00474F76">
              <w:rPr>
                <w:sz w:val="20"/>
                <w:szCs w:val="20"/>
              </w:rPr>
              <w:t xml:space="preserve">Fortificarea structurilor </w:t>
            </w:r>
            <w:r w:rsidR="00DB1EFE" w:rsidRPr="00474F76">
              <w:rPr>
                <w:sz w:val="20"/>
                <w:szCs w:val="20"/>
              </w:rPr>
              <w:t>pentru supravegherea epidemiologică a bolilor infecţioase;</w:t>
            </w:r>
          </w:p>
          <w:p w:rsidR="00DB1EFE" w:rsidRPr="00474F76" w:rsidRDefault="00DB1EFE" w:rsidP="00474F76">
            <w:pPr>
              <w:pStyle w:val="bodytexten"/>
              <w:spacing w:before="0" w:after="0"/>
              <w:rPr>
                <w:sz w:val="20"/>
                <w:szCs w:val="20"/>
              </w:rPr>
            </w:pPr>
            <w:r w:rsidRPr="00474F76">
              <w:rPr>
                <w:sz w:val="20"/>
                <w:szCs w:val="20"/>
              </w:rPr>
              <w:t xml:space="preserve">Desemnare a unui </w:t>
            </w:r>
            <w:r w:rsidR="00921DE2" w:rsidRPr="00474F76">
              <w:rPr>
                <w:sz w:val="20"/>
                <w:szCs w:val="20"/>
              </w:rPr>
              <w:t xml:space="preserve">specialist de </w:t>
            </w:r>
            <w:r w:rsidRPr="00474F76">
              <w:rPr>
                <w:sz w:val="20"/>
                <w:szCs w:val="20"/>
              </w:rPr>
              <w:t xml:space="preserve">sănătate </w:t>
            </w:r>
            <w:r w:rsidR="00921DE2" w:rsidRPr="00474F76">
              <w:rPr>
                <w:sz w:val="20"/>
                <w:szCs w:val="20"/>
              </w:rPr>
              <w:t xml:space="preserve">public </w:t>
            </w:r>
            <w:proofErr w:type="gramStart"/>
            <w:r w:rsidRPr="00474F76">
              <w:rPr>
                <w:sz w:val="20"/>
                <w:szCs w:val="20"/>
              </w:rPr>
              <w:t>responsabil  de</w:t>
            </w:r>
            <w:proofErr w:type="gramEnd"/>
            <w:r w:rsidRPr="00474F76">
              <w:rPr>
                <w:sz w:val="20"/>
                <w:szCs w:val="20"/>
              </w:rPr>
              <w:t xml:space="preserve"> menţinerea legăturii permanente cu serviciile meteorologice şi geologice pentru notificare timpurie despre riscurile secetei.</w:t>
            </w:r>
          </w:p>
          <w:p w:rsidR="00DB1EFE" w:rsidRPr="00474F76" w:rsidRDefault="00DB1EFE" w:rsidP="00474F76">
            <w:pPr>
              <w:pStyle w:val="bodytexten"/>
              <w:spacing w:before="0" w:after="0"/>
              <w:rPr>
                <w:sz w:val="20"/>
                <w:szCs w:val="20"/>
              </w:rPr>
            </w:pPr>
            <w:r w:rsidRPr="00474F76">
              <w:rPr>
                <w:sz w:val="20"/>
                <w:szCs w:val="20"/>
              </w:rPr>
              <w:t>Pledoarie şi coordonare sectorială pentru promovarea, monitorizarea şi raportarea în privinţa următoarelor măsuri:</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Instalarea unei reţele de pluviometre pentru elaborarea indicelui SPI</w:t>
            </w:r>
            <w:r w:rsidR="00921DE2" w:rsidRPr="00474F76">
              <w:rPr>
                <w:sz w:val="20"/>
                <w:szCs w:val="20"/>
              </w:rPr>
              <w:t xml:space="preserve"> (indicele standardizat al precipitațiilor)</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Implementarea unui sistem de notificare timpurie a riscurilor de inundaţii în zonele expuse. </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Asigurarea şi dislocarea stocurilor pentru ajutoare umanitare în municipalităţile supuse riscurilor de inundaţii şi alunecări de teren. </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t>Produse şi tehnologii esenţiale</w:t>
            </w:r>
          </w:p>
          <w:p w:rsidR="00DB1EFE" w:rsidRPr="00474F76" w:rsidRDefault="00DB1EFE" w:rsidP="00D10DA4">
            <w:pPr>
              <w:pStyle w:val="bodytexten"/>
              <w:rPr>
                <w:sz w:val="20"/>
                <w:szCs w:val="20"/>
              </w:rPr>
            </w:pP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Asigurarea cu filtre ceramice pentru purificarea apei în condiţii casnice </w:t>
            </w:r>
          </w:p>
          <w:p w:rsidR="00DB1EFE" w:rsidRPr="00474F76" w:rsidRDefault="00DB1EFE" w:rsidP="00474F76">
            <w:pPr>
              <w:pStyle w:val="bodytexten"/>
              <w:spacing w:before="0" w:after="0"/>
              <w:rPr>
                <w:sz w:val="20"/>
                <w:szCs w:val="20"/>
              </w:rPr>
            </w:pPr>
            <w:r w:rsidRPr="00474F76">
              <w:rPr>
                <w:sz w:val="20"/>
                <w:szCs w:val="20"/>
              </w:rPr>
              <w:t>Pledoarie şi coordonare sectorială pentru promovarea, monitorizarea şi raportarea  privind:</w:t>
            </w:r>
          </w:p>
          <w:p w:rsidR="00DB1EFE" w:rsidRPr="00474F76" w:rsidRDefault="00DB1EFE" w:rsidP="00474F76">
            <w:pPr>
              <w:pStyle w:val="tabcaselist"/>
              <w:numPr>
                <w:ilvl w:val="0"/>
                <w:numId w:val="0"/>
              </w:numPr>
              <w:spacing w:before="0" w:after="0"/>
              <w:ind w:left="33" w:hanging="33"/>
              <w:rPr>
                <w:sz w:val="20"/>
                <w:szCs w:val="20"/>
              </w:rPr>
            </w:pPr>
            <w:r w:rsidRPr="00474F76">
              <w:rPr>
                <w:sz w:val="20"/>
                <w:szCs w:val="20"/>
              </w:rPr>
              <w:t xml:space="preserve">Asigurarea lanţului de aprovizionare cu apă potabilă prin </w:t>
            </w:r>
            <w:r w:rsidR="00921DE2" w:rsidRPr="00474F76">
              <w:rPr>
                <w:sz w:val="20"/>
                <w:szCs w:val="20"/>
              </w:rPr>
              <w:t xml:space="preserve">butelii de 19l sau </w:t>
            </w:r>
            <w:r w:rsidRPr="00474F76">
              <w:rPr>
                <w:sz w:val="20"/>
                <w:szCs w:val="20"/>
              </w:rPr>
              <w:t xml:space="preserve">containere cu volumul de </w:t>
            </w:r>
            <w:r w:rsidR="00921DE2" w:rsidRPr="00474F76">
              <w:rPr>
                <w:sz w:val="20"/>
                <w:szCs w:val="20"/>
              </w:rPr>
              <w:t>1m3</w:t>
            </w:r>
            <w:r w:rsidRPr="00474F76">
              <w:rPr>
                <w:sz w:val="20"/>
                <w:szCs w:val="20"/>
              </w:rPr>
              <w:t>.</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474F76">
            <w:pPr>
              <w:pStyle w:val="bodytexten"/>
              <w:rPr>
                <w:sz w:val="20"/>
                <w:szCs w:val="20"/>
              </w:rPr>
            </w:pPr>
            <w:r w:rsidRPr="00474F76">
              <w:rPr>
                <w:sz w:val="20"/>
                <w:szCs w:val="20"/>
              </w:rPr>
              <w:t>Prestare de servicii</w:t>
            </w: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Asigurarea rezervelor de soluţii pentru rehidratare şi medicamente pentru maladiile gastro-intestinale în municipalităţile expuse riscurilor </w:t>
            </w:r>
          </w:p>
        </w:tc>
      </w:tr>
      <w:tr w:rsidR="00DB1EFE" w:rsidRPr="00474F76" w:rsidTr="00474F76">
        <w:tc>
          <w:tcPr>
            <w:tcW w:w="2802" w:type="dxa"/>
            <w:tcBorders>
              <w:top w:val="dotted" w:sz="8" w:space="0" w:color="auto"/>
              <w:bottom w:val="single" w:sz="12" w:space="0" w:color="auto"/>
            </w:tcBorders>
            <w:vAlign w:val="center"/>
          </w:tcPr>
          <w:p w:rsidR="00DB1EFE" w:rsidRPr="00474F76" w:rsidRDefault="00DB1EFE" w:rsidP="00D10DA4">
            <w:pPr>
              <w:pStyle w:val="bodytexten"/>
              <w:rPr>
                <w:sz w:val="20"/>
                <w:szCs w:val="20"/>
              </w:rPr>
            </w:pPr>
            <w:r w:rsidRPr="00474F76">
              <w:rPr>
                <w:sz w:val="20"/>
                <w:szCs w:val="20"/>
              </w:rPr>
              <w:t>Finanţare</w:t>
            </w:r>
          </w:p>
        </w:tc>
        <w:tc>
          <w:tcPr>
            <w:tcW w:w="7087" w:type="dxa"/>
            <w:tcBorders>
              <w:top w:val="dotted" w:sz="8" w:space="0" w:color="auto"/>
              <w:bottom w:val="single" w:sz="12" w:space="0" w:color="auto"/>
            </w:tcBorders>
          </w:tcPr>
          <w:p w:rsidR="00DB1EFE" w:rsidRPr="00474F76" w:rsidRDefault="00DB1EFE" w:rsidP="00474F76">
            <w:pPr>
              <w:pStyle w:val="bodytexten"/>
              <w:spacing w:before="0" w:after="0"/>
              <w:rPr>
                <w:sz w:val="20"/>
                <w:szCs w:val="20"/>
              </w:rPr>
            </w:pPr>
            <w:r w:rsidRPr="00474F76">
              <w:rPr>
                <w:sz w:val="20"/>
                <w:szCs w:val="20"/>
              </w:rPr>
              <w:t>Nu este disponibilă</w:t>
            </w:r>
          </w:p>
        </w:tc>
      </w:tr>
    </w:tbl>
    <w:p w:rsidR="00D71485" w:rsidRPr="00112E20" w:rsidRDefault="00E76C5D" w:rsidP="002E7B41">
      <w:pPr>
        <w:pStyle w:val="1"/>
        <w:numPr>
          <w:ilvl w:val="0"/>
          <w:numId w:val="0"/>
        </w:numPr>
        <w:ind w:left="1080"/>
        <w:jc w:val="center"/>
      </w:pPr>
      <w:bookmarkStart w:id="17" w:name="_Toc422127058"/>
      <w:bookmarkStart w:id="18" w:name="_Ref413424377"/>
      <w:r>
        <w:rPr>
          <w:rFonts w:ascii="Times New Roman" w:hAnsi="Times New Roman"/>
          <w:color w:val="auto"/>
          <w:lang w:val="ro-RO"/>
        </w:rPr>
        <w:lastRenderedPageBreak/>
        <w:t>Secțiunea 5</w:t>
      </w:r>
      <w:r w:rsidR="002E7B41">
        <w:rPr>
          <w:rFonts w:ascii="Times New Roman" w:hAnsi="Times New Roman"/>
          <w:color w:val="auto"/>
          <w:lang w:val="ro-RO"/>
        </w:rPr>
        <w:t xml:space="preserve">. </w:t>
      </w:r>
      <w:r w:rsidR="00D71485" w:rsidRPr="002E7B41">
        <w:rPr>
          <w:rFonts w:ascii="Times New Roman" w:hAnsi="Times New Roman"/>
          <w:color w:val="auto"/>
        </w:rPr>
        <w:t>Canicula şi valurile de ger</w:t>
      </w:r>
      <w:bookmarkEnd w:id="17"/>
      <w:r w:rsidR="00D71485" w:rsidRPr="00112E20">
        <w:t xml:space="preserve"> </w:t>
      </w:r>
    </w:p>
    <w:bookmarkEnd w:id="18"/>
    <w:p w:rsidR="00287815" w:rsidRPr="00112E20" w:rsidRDefault="00921DE2" w:rsidP="00D10DA4">
      <w:pPr>
        <w:pStyle w:val="bodytexten"/>
      </w:pPr>
      <w:r>
        <w:tab/>
        <w:t>3</w:t>
      </w:r>
      <w:r w:rsidR="00400658">
        <w:t>4</w:t>
      </w:r>
      <w:r>
        <w:t xml:space="preserve">. </w:t>
      </w:r>
      <w:r w:rsidR="00D71485" w:rsidRPr="00112E20">
        <w:t>Canicula şi valurile de ger amenin</w:t>
      </w:r>
      <w:r w:rsidR="00BF00E9" w:rsidRPr="00112E20">
        <w:t>ţ</w:t>
      </w:r>
      <w:r w:rsidR="00D71485" w:rsidRPr="00112E20">
        <w:t>ă în mod direct starea sănătăţii popula</w:t>
      </w:r>
      <w:r w:rsidR="00BF00E9" w:rsidRPr="00112E20">
        <w:t>ţ</w:t>
      </w:r>
      <w:r w:rsidR="00D71485" w:rsidRPr="00112E20">
        <w:t>iei din Republica Moldova.</w:t>
      </w:r>
      <w:r>
        <w:t xml:space="preserve"> </w:t>
      </w:r>
      <w:proofErr w:type="gramStart"/>
      <w:r w:rsidR="00BC3526" w:rsidRPr="00112E20">
        <w:t xml:space="preserve">Există dovezi că perioadele îndelungate de caniculă, </w:t>
      </w:r>
      <w:r w:rsidR="00287815" w:rsidRPr="00112E20">
        <w:t xml:space="preserve">suplimentar la </w:t>
      </w:r>
      <w:r w:rsidR="00BC3526" w:rsidRPr="00112E20">
        <w:t>reducer</w:t>
      </w:r>
      <w:r w:rsidR="00287815" w:rsidRPr="00112E20">
        <w:t>ea</w:t>
      </w:r>
      <w:r w:rsidR="00BC3526" w:rsidRPr="00112E20">
        <w:t xml:space="preserve"> temperaturii nocturne şi de zi, </w:t>
      </w:r>
      <w:r w:rsidR="00287815" w:rsidRPr="00112E20">
        <w:t xml:space="preserve">sporesc </w:t>
      </w:r>
      <w:r w:rsidR="00BC3526" w:rsidRPr="00112E20">
        <w:t>riscul mortalităţii în rândul persoanele de peste 65 de ani.</w:t>
      </w:r>
      <w:proofErr w:type="gramEnd"/>
      <w:r w:rsidR="00BC3526" w:rsidRPr="00112E20">
        <w:t xml:space="preserve"> Rezultatele privind starea sănătăţii au fost documentate pentru Chişinău </w:t>
      </w:r>
      <w:r w:rsidR="00287815" w:rsidRPr="00112E20">
        <w:t xml:space="preserve">cu privire la perioadele de caniculă </w:t>
      </w:r>
      <w:r w:rsidR="00BC3526" w:rsidRPr="00112E20">
        <w:t>care au avut loc în anul 2007</w:t>
      </w:r>
      <w:r w:rsidR="00287815" w:rsidRPr="00112E20">
        <w:t xml:space="preserve"> şi </w:t>
      </w:r>
      <w:r w:rsidR="00BC3526" w:rsidRPr="00112E20">
        <w:t xml:space="preserve">care s-au soldat cu cca 190-200 de decese </w:t>
      </w:r>
      <w:r w:rsidR="00287815" w:rsidRPr="00112E20">
        <w:t>în exces</w:t>
      </w:r>
      <w:r w:rsidR="00BC3526" w:rsidRPr="00112E20">
        <w:t>, adică o creştere de aproape 6,5% a mortalită</w:t>
      </w:r>
      <w:r w:rsidR="00BF00E9" w:rsidRPr="00112E20">
        <w:t>ţ</w:t>
      </w:r>
      <w:r w:rsidR="00BC3526" w:rsidRPr="00112E20">
        <w:t>ii</w:t>
      </w:r>
      <w:r>
        <w:t xml:space="preserve">. </w:t>
      </w:r>
      <w:proofErr w:type="gramStart"/>
      <w:r w:rsidR="00287815" w:rsidRPr="00112E20">
        <w:t>În plus, efectele caniculei asupra sănătă</w:t>
      </w:r>
      <w:r w:rsidR="00BF00E9" w:rsidRPr="00112E20">
        <w:t>ţ</w:t>
      </w:r>
      <w:r w:rsidR="00287815" w:rsidRPr="00112E20">
        <w:t>ii pot fi agravate de poluarea atmosferică în zonele urbane.</w:t>
      </w:r>
      <w:proofErr w:type="gramEnd"/>
      <w:r w:rsidR="00287815" w:rsidRPr="00112E20">
        <w:t xml:space="preserve"> </w:t>
      </w:r>
      <w:proofErr w:type="gramStart"/>
      <w:r w:rsidR="00287815" w:rsidRPr="00112E20">
        <w:t>În acest sens, datele privind calitatea aerului în zonele urbane şi suburbii sunt extrem de importante pentru a determina vulnerabilitatea popula</w:t>
      </w:r>
      <w:r w:rsidR="00BF00E9" w:rsidRPr="00112E20">
        <w:t>ţ</w:t>
      </w:r>
      <w:r w:rsidR="00287815" w:rsidRPr="00112E20">
        <w:t>iei la fenomenele meteorologice.</w:t>
      </w:r>
      <w:proofErr w:type="gramEnd"/>
      <w:r w:rsidR="00287815" w:rsidRPr="00112E20">
        <w:t xml:space="preserve"> În special, indicatori precum concentra</w:t>
      </w:r>
      <w:r w:rsidR="00BF00E9" w:rsidRPr="00112E20">
        <w:t>ţ</w:t>
      </w:r>
      <w:r w:rsidR="00287815" w:rsidRPr="00112E20">
        <w:t>ia zilnică şi lunară de PM</w:t>
      </w:r>
      <w:r w:rsidR="00287815" w:rsidRPr="002D7F37">
        <w:rPr>
          <w:vertAlign w:val="subscript"/>
        </w:rPr>
        <w:t>10</w:t>
      </w:r>
      <w:r w:rsidR="00287815" w:rsidRPr="00112E20">
        <w:t>, PM</w:t>
      </w:r>
      <w:r w:rsidR="00287815" w:rsidRPr="002D7F37">
        <w:rPr>
          <w:vertAlign w:val="subscript"/>
        </w:rPr>
        <w:t>2.5</w:t>
      </w:r>
      <w:r w:rsidR="00287815" w:rsidRPr="00112E20">
        <w:t>, ozon, NO</w:t>
      </w:r>
      <w:r w:rsidR="00287815" w:rsidRPr="002D7F37">
        <w:rPr>
          <w:vertAlign w:val="subscript"/>
        </w:rPr>
        <w:t>x</w:t>
      </w:r>
      <w:r w:rsidR="00287815" w:rsidRPr="00112E20">
        <w:t xml:space="preserve"> şi SO</w:t>
      </w:r>
      <w:r w:rsidR="00287815" w:rsidRPr="002D7F37">
        <w:rPr>
          <w:vertAlign w:val="subscript"/>
        </w:rPr>
        <w:t>2</w:t>
      </w:r>
      <w:r w:rsidR="00287815" w:rsidRPr="00112E20">
        <w:t xml:space="preserve"> sunt de o importan</w:t>
      </w:r>
      <w:r w:rsidR="00BF00E9" w:rsidRPr="00112E20">
        <w:t>ţ</w:t>
      </w:r>
      <w:r w:rsidR="00287815" w:rsidRPr="00112E20">
        <w:t xml:space="preserve">ă majoră pentru </w:t>
      </w:r>
      <w:proofErr w:type="gramStart"/>
      <w:r w:rsidR="00287815" w:rsidRPr="00112E20">
        <w:t>a</w:t>
      </w:r>
      <w:proofErr w:type="gramEnd"/>
      <w:r w:rsidR="00287815" w:rsidRPr="00112E20">
        <w:t xml:space="preserve"> evalua vulnerabilitatea. </w:t>
      </w:r>
      <w:proofErr w:type="gramStart"/>
      <w:r w:rsidR="003F0D48">
        <w:t>E</w:t>
      </w:r>
      <w:r w:rsidR="00287815" w:rsidRPr="00112E20">
        <w:t>xistă dovezi privind creşterea efectelor caniculei asupra sănătăţii în timpul zilelor cu o concentra</w:t>
      </w:r>
      <w:r w:rsidR="00BF00E9" w:rsidRPr="00112E20">
        <w:t>ţ</w:t>
      </w:r>
      <w:r w:rsidR="00287815" w:rsidRPr="00112E20">
        <w:t>ie mare de ozon şi/sau de PM</w:t>
      </w:r>
      <w:r w:rsidR="00287815" w:rsidRPr="002D7F37">
        <w:rPr>
          <w:vertAlign w:val="subscript"/>
        </w:rPr>
        <w:t>10</w:t>
      </w:r>
      <w:r w:rsidR="00287815" w:rsidRPr="00112E20">
        <w:t>.</w:t>
      </w:r>
      <w:proofErr w:type="gramEnd"/>
      <w:r w:rsidR="00287815" w:rsidRPr="00112E20">
        <w:t xml:space="preserve"> În acest sens, în zilele fierbin</w:t>
      </w:r>
      <w:r w:rsidR="00BF00E9" w:rsidRPr="00112E20">
        <w:t>ţ</w:t>
      </w:r>
      <w:r w:rsidR="00287815" w:rsidRPr="00112E20">
        <w:t>i, este raportată o creştere de 54% şi 36% a mortalităţii în rândul persoanelor de peste 75 de ani din cauza concentraţiei mare de ozon şi de PM10, respectiv, în Europa. Trebuie de men</w:t>
      </w:r>
      <w:r w:rsidR="00BF00E9" w:rsidRPr="00112E20">
        <w:t>ţ</w:t>
      </w:r>
      <w:r w:rsidR="00287815" w:rsidRPr="00112E20">
        <w:t>ionat că, în lunile calde, radia</w:t>
      </w:r>
      <w:r w:rsidR="00BF00E9" w:rsidRPr="00112E20">
        <w:t>ţ</w:t>
      </w:r>
      <w:r w:rsidR="00287815" w:rsidRPr="00112E20">
        <w:t>iile UV sunt cauza creşterii concentra</w:t>
      </w:r>
      <w:r w:rsidR="00BF00E9" w:rsidRPr="00112E20">
        <w:t>ţ</w:t>
      </w:r>
      <w:r w:rsidR="00287815" w:rsidRPr="00112E20">
        <w:t xml:space="preserve">iilor de ozon generate de transformarea chimică complexă a NOx. Oraşele sunt, astfel, zone în care canicula poate avea cel mai mare impact sever şi în care măsurile de adaptare ar putea avea </w:t>
      </w:r>
      <w:proofErr w:type="gramStart"/>
      <w:r w:rsidR="00287815" w:rsidRPr="00112E20">
        <w:t>un</w:t>
      </w:r>
      <w:proofErr w:type="gramEnd"/>
      <w:r w:rsidR="00287815" w:rsidRPr="00112E20">
        <w:t xml:space="preserve"> impact eficient în sectoarele complementare.</w:t>
      </w:r>
    </w:p>
    <w:p w:rsidR="00287815" w:rsidRPr="00112E20" w:rsidRDefault="00921DE2" w:rsidP="00D10DA4">
      <w:pPr>
        <w:pStyle w:val="bodytexten"/>
      </w:pPr>
      <w:r>
        <w:tab/>
        <w:t>3</w:t>
      </w:r>
      <w:r w:rsidR="00400658">
        <w:t>5</w:t>
      </w:r>
      <w:r>
        <w:t xml:space="preserve">. </w:t>
      </w:r>
      <w:r w:rsidR="00287815" w:rsidRPr="00112E20">
        <w:t xml:space="preserve">Centurile verzi în jurul oraşelor </w:t>
      </w:r>
      <w:r w:rsidR="00456F3B" w:rsidRPr="00112E20">
        <w:t xml:space="preserve">şi </w:t>
      </w:r>
      <w:r w:rsidR="00287815" w:rsidRPr="00112E20">
        <w:t xml:space="preserve">pădurile </w:t>
      </w:r>
      <w:r w:rsidR="00456F3B" w:rsidRPr="00112E20">
        <w:t>di</w:t>
      </w:r>
      <w:r w:rsidR="00800F3A" w:rsidRPr="00112E20">
        <w:t>n</w:t>
      </w:r>
      <w:r w:rsidR="00456F3B" w:rsidRPr="00112E20">
        <w:t xml:space="preserve"> oraş</w:t>
      </w:r>
      <w:r w:rsidR="00287815" w:rsidRPr="00112E20">
        <w:t xml:space="preserve">, </w:t>
      </w:r>
      <w:r w:rsidR="00800F3A" w:rsidRPr="00112E20">
        <w:t xml:space="preserve">„înverzirea </w:t>
      </w:r>
      <w:r w:rsidR="00287815" w:rsidRPr="00112E20">
        <w:t>clădirilor</w:t>
      </w:r>
      <w:r w:rsidR="00800F3A" w:rsidRPr="00112E20">
        <w:t>”</w:t>
      </w:r>
      <w:r w:rsidR="00287815" w:rsidRPr="00112E20">
        <w:t>, în special cu specii capabile să reducă poluan</w:t>
      </w:r>
      <w:r w:rsidR="00BF00E9" w:rsidRPr="00112E20">
        <w:t>ţ</w:t>
      </w:r>
      <w:r w:rsidR="00287815" w:rsidRPr="00112E20">
        <w:t xml:space="preserve">ii atmosferici, sunt măsuri de adaptare eficiente pentru a atenua impactul negativ al GES, dar ele fac parte din planificarea </w:t>
      </w:r>
      <w:r w:rsidR="00800F3A" w:rsidRPr="00112E20">
        <w:t xml:space="preserve">amenajării </w:t>
      </w:r>
      <w:r w:rsidR="00287815" w:rsidRPr="00112E20">
        <w:t>teritoriul</w:t>
      </w:r>
      <w:r w:rsidR="00800F3A" w:rsidRPr="00112E20">
        <w:t>ui</w:t>
      </w:r>
      <w:r w:rsidR="00287815" w:rsidRPr="00112E20">
        <w:t xml:space="preserve"> şi întreţinerea oraşului. </w:t>
      </w:r>
      <w:proofErr w:type="gramStart"/>
      <w:r w:rsidR="00287815" w:rsidRPr="00112E20">
        <w:t>Aceste măsuri</w:t>
      </w:r>
      <w:r w:rsidR="00800F3A" w:rsidRPr="00112E20">
        <w:t>,</w:t>
      </w:r>
      <w:r w:rsidR="00287815" w:rsidRPr="00112E20">
        <w:t xml:space="preserve"> la fel</w:t>
      </w:r>
      <w:r w:rsidR="00800F3A" w:rsidRPr="00112E20">
        <w:t>,</w:t>
      </w:r>
      <w:r w:rsidR="00287815" w:rsidRPr="00112E20">
        <w:t xml:space="preserve"> nu ţin de competenţa sistemului sănătăţii, dar afectează durabilitatea dezvoltării </w:t>
      </w:r>
      <w:r w:rsidR="00BF00E9" w:rsidRPr="00112E20">
        <w:t>ţ</w:t>
      </w:r>
      <w:r w:rsidR="00287815" w:rsidRPr="00112E20">
        <w:t>ării.</w:t>
      </w:r>
      <w:proofErr w:type="gramEnd"/>
    </w:p>
    <w:p w:rsidR="007F7640" w:rsidRDefault="00921DE2" w:rsidP="00D10DA4">
      <w:pPr>
        <w:pStyle w:val="bodytexten"/>
      </w:pPr>
      <w:r>
        <w:tab/>
      </w:r>
      <w:r w:rsidR="00400658">
        <w:t>36</w:t>
      </w:r>
      <w:r>
        <w:t xml:space="preserve">. </w:t>
      </w:r>
      <w:r w:rsidR="00287815" w:rsidRPr="00112E20">
        <w:t xml:space="preserve">Aceeaşi abordare trebuie examinată şi în cazul valurilor de ger. În Republica Moldova nu există studii </w:t>
      </w:r>
      <w:r w:rsidR="009F6072" w:rsidRPr="00112E20">
        <w:t>în domeniu</w:t>
      </w:r>
      <w:r w:rsidR="00287815" w:rsidRPr="00112E20">
        <w:t>; cu toate acestea, inciden</w:t>
      </w:r>
      <w:r w:rsidR="00BF00E9" w:rsidRPr="00112E20">
        <w:t>ţ</w:t>
      </w:r>
      <w:r w:rsidR="00287815" w:rsidRPr="00112E20">
        <w:t xml:space="preserve">a ridicată a bolilor respiratorii pot </w:t>
      </w:r>
      <w:r w:rsidR="009F6072" w:rsidRPr="00112E20">
        <w:t xml:space="preserve">susţine </w:t>
      </w:r>
      <w:r w:rsidR="00287815" w:rsidRPr="00112E20">
        <w:t xml:space="preserve">preocuparea sănătăţii publice pentru </w:t>
      </w:r>
      <w:proofErr w:type="gramStart"/>
      <w:r w:rsidR="00287815" w:rsidRPr="00112E20">
        <w:t>un</w:t>
      </w:r>
      <w:proofErr w:type="gramEnd"/>
      <w:r w:rsidR="00287815" w:rsidRPr="00112E20">
        <w:t xml:space="preserve"> astfel de fenomen meteorologic. </w:t>
      </w:r>
      <w:proofErr w:type="gramStart"/>
      <w:r w:rsidR="00287815" w:rsidRPr="00112E20">
        <w:t xml:space="preserve">Există dovezi </w:t>
      </w:r>
      <w:r w:rsidR="009F6072" w:rsidRPr="00112E20">
        <w:t xml:space="preserve">privind </w:t>
      </w:r>
      <w:r w:rsidR="00287815" w:rsidRPr="00112E20">
        <w:t>creşter</w:t>
      </w:r>
      <w:r w:rsidR="009F6072" w:rsidRPr="00112E20">
        <w:t>ea</w:t>
      </w:r>
      <w:r w:rsidR="00287815" w:rsidRPr="00112E20">
        <w:t xml:space="preserve"> mortalită</w:t>
      </w:r>
      <w:r w:rsidR="00BF00E9" w:rsidRPr="00112E20">
        <w:t>ţ</w:t>
      </w:r>
      <w:r w:rsidR="00287815" w:rsidRPr="00112E20">
        <w:t>ii în principal din cauza bolilor respiratorii la populaţia mai mare de 65 de ani.</w:t>
      </w:r>
      <w:proofErr w:type="gramEnd"/>
      <w:r w:rsidR="00287815" w:rsidRPr="00112E20">
        <w:t xml:space="preserve"> </w:t>
      </w:r>
      <w:proofErr w:type="gramStart"/>
      <w:r w:rsidR="0096651F">
        <w:t xml:space="preserve">Acest </w:t>
      </w:r>
      <w:r w:rsidR="007F7640" w:rsidRPr="00112E20">
        <w:t>exces poate fi legat de munca în aer liber.</w:t>
      </w:r>
      <w:proofErr w:type="gramEnd"/>
      <w:r w:rsidR="007F7640" w:rsidRPr="00112E20">
        <w:t xml:space="preserve"> Inciden</w:t>
      </w:r>
      <w:r w:rsidR="00BF00E9" w:rsidRPr="00112E20">
        <w:t>ţ</w:t>
      </w:r>
      <w:r w:rsidR="007F7640" w:rsidRPr="00112E20">
        <w:t xml:space="preserve">a raportată de 1.084,3 la 10.000 populaţie </w:t>
      </w:r>
      <w:proofErr w:type="gramStart"/>
      <w:r w:rsidR="007F7640" w:rsidRPr="00112E20">
        <w:t>este</w:t>
      </w:r>
      <w:proofErr w:type="gramEnd"/>
      <w:r w:rsidR="007F7640" w:rsidRPr="00112E20">
        <w:t xml:space="preserve"> foarte mare în compara</w:t>
      </w:r>
      <w:r w:rsidR="00BF00E9" w:rsidRPr="00112E20">
        <w:t>ţ</w:t>
      </w:r>
      <w:r w:rsidR="007F7640" w:rsidRPr="00112E20">
        <w:t xml:space="preserve">ie cu statele occidentale din UE. Acest exces </w:t>
      </w:r>
      <w:proofErr w:type="gramStart"/>
      <w:r w:rsidR="007F7640" w:rsidRPr="00112E20">
        <w:t>este</w:t>
      </w:r>
      <w:proofErr w:type="gramEnd"/>
      <w:r w:rsidR="007F7640" w:rsidRPr="00112E20">
        <w:t xml:space="preserve">, de asemenea, vizibil şi </w:t>
      </w:r>
      <w:r w:rsidR="00DB1EFE" w:rsidRPr="00112E20">
        <w:t xml:space="preserve">din </w:t>
      </w:r>
      <w:r w:rsidR="007F7640" w:rsidRPr="00112E20">
        <w:t xml:space="preserve">rata de externare din spitalele de boli respiratorii din Europa. Datele din unele </w:t>
      </w:r>
      <w:r w:rsidR="00BF00E9" w:rsidRPr="00112E20">
        <w:t>ţ</w:t>
      </w:r>
      <w:r w:rsidR="007F7640" w:rsidRPr="00112E20">
        <w:t xml:space="preserve">ări şi UE sunt reprezentate </w:t>
      </w:r>
      <w:r w:rsidR="00962C11">
        <w:t>grafic.</w:t>
      </w:r>
    </w:p>
    <w:p w:rsidR="003E4990" w:rsidRPr="00112E20" w:rsidRDefault="005D5C43" w:rsidP="00D10DA4">
      <w:pPr>
        <w:pStyle w:val="bodytexten"/>
        <w:rPr>
          <w:lang w:val="ro-RO"/>
        </w:rPr>
      </w:pPr>
      <w:bookmarkStart w:id="19" w:name="_GoBack"/>
      <w:bookmarkEnd w:id="19"/>
      <w:r w:rsidRPr="005D5C43">
        <w:rPr>
          <w:noProof/>
        </w:rPr>
        <w:lastRenderedPageBreak/>
        <w:pict>
          <v:rect id="Rectangle 16" o:spid="_x0000_s1026" style="position:absolute;left:0;text-align:left;margin-left:447pt;margin-top:200.55pt;width:35.9pt;height:18.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" stroked="f">
            <v:textbox style="mso-next-textbox:#Rectangle 16">
              <w:txbxContent>
                <w:p w:rsidR="00ED0C7F" w:rsidRPr="005050A2" w:rsidRDefault="00ED0C7F" w:rsidP="003E4990">
                  <w:pPr>
                    <w:spacing w:after="60"/>
                    <w:rPr>
                      <w:sz w:val="20"/>
                      <w:szCs w:val="20"/>
                      <w:lang w:val="ro-RO"/>
                    </w:rPr>
                  </w:pPr>
                  <w:r w:rsidRPr="005050A2">
                    <w:rPr>
                      <w:sz w:val="20"/>
                      <w:szCs w:val="20"/>
                      <w:lang w:val="ro-RO"/>
                    </w:rPr>
                    <w:t>UE</w:t>
                  </w:r>
                </w:p>
                <w:p w:rsidR="00ED0C7F" w:rsidRPr="005050A2" w:rsidRDefault="00ED0C7F" w:rsidP="003E4990">
                  <w:pPr>
                    <w:spacing w:after="60"/>
                    <w:rPr>
                      <w:sz w:val="20"/>
                      <w:szCs w:val="20"/>
                      <w:lang w:val="ro-RO"/>
                    </w:rPr>
                  </w:pPr>
                </w:p>
              </w:txbxContent>
            </v:textbox>
          </v:rect>
        </w:pict>
      </w:r>
      <w:r w:rsidRPr="005D5C43">
        <w:rPr>
          <w:noProof/>
        </w:rPr>
        <w:pict>
          <v:rect id="Rectangle 15" o:spid="_x0000_s1028" style="position:absolute;left:0;text-align:left;margin-left:254.7pt;margin-top:200.55pt;width:85.8pt;height:18.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" stroked="f">
            <v:textbox style="mso-next-textbox:#Rectangle 15">
              <w:txbxContent>
                <w:p w:rsidR="00ED0C7F" w:rsidRPr="005050A2" w:rsidRDefault="00ED0C7F" w:rsidP="003E4990">
                  <w:pPr>
                    <w:spacing w:after="60"/>
                    <w:rPr>
                      <w:sz w:val="20"/>
                      <w:szCs w:val="20"/>
                      <w:lang w:val="ro-RO"/>
                    </w:rPr>
                  </w:pPr>
                  <w:r w:rsidRPr="005050A2">
                    <w:rPr>
                      <w:sz w:val="20"/>
                      <w:szCs w:val="20"/>
                      <w:lang w:val="ro-RO"/>
                    </w:rPr>
                    <w:t>R.Moldova</w:t>
                  </w:r>
                </w:p>
                <w:p w:rsidR="00ED0C7F" w:rsidRPr="005050A2" w:rsidRDefault="00ED0C7F" w:rsidP="003E4990">
                  <w:pPr>
                    <w:spacing w:after="60"/>
                    <w:rPr>
                      <w:sz w:val="20"/>
                      <w:szCs w:val="20"/>
                      <w:lang w:val="ro-RO"/>
                    </w:rPr>
                  </w:pPr>
                </w:p>
              </w:txbxContent>
            </v:textbox>
          </v:rect>
        </w:pict>
      </w:r>
      <w:r w:rsidRPr="005D5C43">
        <w:rPr>
          <w:noProof/>
        </w:rPr>
        <w:pict>
          <v:rect id="Rectangle 13" o:spid="_x0000_s1029" style="position:absolute;left:0;text-align:left;margin-left:194.35pt;margin-top:200.55pt;width:35.45pt;height:18.2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" stroked="f">
            <v:textbox style="mso-next-textbox:#Rectangle 13">
              <w:txbxContent>
                <w:p w:rsidR="00ED0C7F" w:rsidRPr="00853D28" w:rsidRDefault="00ED0C7F" w:rsidP="003E4990">
                  <w:pPr>
                    <w:spacing w:after="60"/>
                    <w:rPr>
                      <w:sz w:val="20"/>
                      <w:szCs w:val="20"/>
                      <w:lang w:val="ro-RO"/>
                    </w:rPr>
                  </w:pPr>
                  <w:r w:rsidRPr="00853D28">
                    <w:rPr>
                      <w:sz w:val="20"/>
                      <w:szCs w:val="20"/>
                      <w:lang w:val="ro-RO"/>
                    </w:rPr>
                    <w:t xml:space="preserve">Italia </w:t>
                  </w:r>
                </w:p>
                <w:p w:rsidR="00ED0C7F" w:rsidRPr="00853D28" w:rsidRDefault="00ED0C7F" w:rsidP="003E4990">
                  <w:pPr>
                    <w:spacing w:after="60"/>
                    <w:rPr>
                      <w:sz w:val="20"/>
                      <w:szCs w:val="20"/>
                      <w:lang w:val="ro-RO"/>
                    </w:rPr>
                  </w:pPr>
                </w:p>
              </w:txbxContent>
            </v:textbox>
          </v:rect>
        </w:pict>
      </w:r>
      <w:r w:rsidRPr="005D5C43">
        <w:rPr>
          <w:noProof/>
        </w:rPr>
        <w:pict>
          <v:rect id="Rectangle 12" o:spid="_x0000_s1030" style="position:absolute;left:0;text-align:left;margin-left:110.55pt;margin-top:200.55pt;width:59.1pt;height:18.2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" stroked="f">
            <v:textbox style="mso-next-textbox:#Rectangle 12">
              <w:txbxContent>
                <w:p w:rsidR="00ED0C7F" w:rsidRPr="00853D28" w:rsidRDefault="00ED0C7F" w:rsidP="003E4990">
                  <w:pPr>
                    <w:spacing w:after="60"/>
                    <w:rPr>
                      <w:sz w:val="18"/>
                      <w:szCs w:val="18"/>
                      <w:lang w:val="ro-RO"/>
                    </w:rPr>
                  </w:pPr>
                  <w:r>
                    <w:rPr>
                      <w:sz w:val="18"/>
                      <w:szCs w:val="18"/>
                      <w:lang w:val="ro-RO"/>
                    </w:rPr>
                    <w:t xml:space="preserve">Danemarca </w:t>
                  </w:r>
                </w:p>
                <w:p w:rsidR="00ED0C7F" w:rsidRPr="00853D28" w:rsidRDefault="00ED0C7F" w:rsidP="003E4990">
                  <w:pPr>
                    <w:spacing w:after="60"/>
                    <w:rPr>
                      <w:sz w:val="18"/>
                      <w:szCs w:val="18"/>
                      <w:lang w:val="ro-RO"/>
                    </w:rPr>
                  </w:pPr>
                </w:p>
              </w:txbxContent>
            </v:textbox>
          </v:rect>
        </w:pict>
      </w:r>
      <w:r w:rsidR="002500FC">
        <w:rPr>
          <w:noProof/>
          <w:lang w:val="ru-RU" w:eastAsia="ru-RU"/>
        </w:rPr>
        <w:drawing>
          <wp:inline distT="0" distB="0" distL="0" distR="0">
            <wp:extent cx="6189345" cy="2777490"/>
            <wp:effectExtent l="19050" t="0" r="1905" b="0"/>
            <wp:docPr id="4" name="Grafic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 9"/>
                    <pic:cNvPicPr>
                      <a:picLocks noChangeAspect="1" noChangeArrowheads="1"/>
                    </pic:cNvPicPr>
                  </pic:nvPicPr>
                  <pic:blipFill>
                    <a:blip r:embed="rId12"/>
                    <a:srcRect b="-43"/>
                    <a:stretch>
                      <a:fillRect/>
                    </a:stretch>
                  </pic:blipFill>
                  <pic:spPr bwMode="auto">
                    <a:xfrm>
                      <a:off x="0" y="0"/>
                      <a:ext cx="6189345" cy="2777490"/>
                    </a:xfrm>
                    <a:prstGeom prst="rect">
                      <a:avLst/>
                    </a:prstGeom>
                    <a:noFill/>
                    <a:ln w="9525">
                      <a:noFill/>
                      <a:miter lim="800000"/>
                      <a:headEnd/>
                      <a:tailEnd/>
                    </a:ln>
                  </pic:spPr>
                </pic:pic>
              </a:graphicData>
            </a:graphic>
          </wp:inline>
        </w:drawing>
      </w:r>
    </w:p>
    <w:p w:rsidR="0096651F" w:rsidRPr="00112E20" w:rsidRDefault="0096651F" w:rsidP="0096651F">
      <w:pPr>
        <w:pStyle w:val="footnote"/>
        <w:jc w:val="both"/>
        <w:rPr>
          <w:rFonts w:ascii="Times New Roman" w:hAnsi="Times New Roman"/>
          <w:lang w:val="ro-RO"/>
        </w:rPr>
      </w:pPr>
      <w:bookmarkStart w:id="20" w:name="_Toc422127098"/>
      <w:r w:rsidRPr="00112E20">
        <w:rPr>
          <w:rFonts w:ascii="Times New Roman" w:hAnsi="Times New Roman"/>
          <w:lang w:val="ro-RO"/>
        </w:rPr>
        <w:t>Sursă: Baza de date HfA</w:t>
      </w:r>
    </w:p>
    <w:p w:rsidR="003F0D48" w:rsidRPr="003F0D48" w:rsidRDefault="003F0D48" w:rsidP="003F0D48">
      <w:pPr>
        <w:pStyle w:val="bodytexten"/>
        <w:rPr>
          <w:i/>
          <w:sz w:val="20"/>
          <w:szCs w:val="20"/>
          <w:lang w:val="ro-RO"/>
        </w:rPr>
      </w:pPr>
      <w:proofErr w:type="gramStart"/>
      <w:r w:rsidRPr="003F0D48">
        <w:rPr>
          <w:i/>
          <w:sz w:val="20"/>
          <w:szCs w:val="20"/>
        </w:rPr>
        <w:t>Fig. 3.</w:t>
      </w:r>
      <w:proofErr w:type="gramEnd"/>
      <w:r w:rsidRPr="003F0D48">
        <w:rPr>
          <w:i/>
          <w:sz w:val="20"/>
          <w:szCs w:val="20"/>
        </w:rPr>
        <w:t xml:space="preserve"> Numărul de externări din spitalele de boli respiratorii în unele ţări europene</w:t>
      </w:r>
      <w:r w:rsidRPr="003F0D48">
        <w:rPr>
          <w:i/>
          <w:sz w:val="20"/>
          <w:szCs w:val="20"/>
          <w:lang w:val="ro-RO"/>
        </w:rPr>
        <w:t xml:space="preserve"> </w:t>
      </w:r>
    </w:p>
    <w:p w:rsidR="003F0D48" w:rsidRPr="00112E20" w:rsidRDefault="003F0D48" w:rsidP="003F0D48">
      <w:pPr>
        <w:pStyle w:val="bodytexten"/>
      </w:pPr>
      <w:r>
        <w:rPr>
          <w:lang w:val="ro-RO"/>
        </w:rPr>
        <w:tab/>
      </w:r>
      <w:r w:rsidR="00400658">
        <w:rPr>
          <w:lang w:val="ro-RO"/>
        </w:rPr>
        <w:t>37</w:t>
      </w:r>
      <w:r w:rsidRPr="003F0D48">
        <w:rPr>
          <w:lang w:val="ro-RO"/>
        </w:rPr>
        <w:t xml:space="preserve">. În timpul iernii, în zilele reci cu presiune înaltă, fenomenul de inversiune termica exacerbează expunerea la poluanţii din aerul atmosferic, deoarece frigul la o anumită cotă în oraşe împiedică fluxul în sus a aerului poluat şi facilitează recircularea în aval a poluanţilor, în cele din urmă creşte concentraţia poluanţilor in centrul oraşului, în principal pulberi. </w:t>
      </w:r>
      <w:r w:rsidRPr="00112E20">
        <w:t>Pragul concentraţiei de PM</w:t>
      </w:r>
      <w:r w:rsidRPr="002D7F37">
        <w:rPr>
          <w:vertAlign w:val="subscript"/>
        </w:rPr>
        <w:t>10</w:t>
      </w:r>
      <w:r w:rsidRPr="00112E20">
        <w:t xml:space="preserve"> (de ex., aproximativ 40 μgr/mc) (PM</w:t>
      </w:r>
      <w:r w:rsidRPr="002D7F37">
        <w:rPr>
          <w:vertAlign w:val="subscript"/>
        </w:rPr>
        <w:t>10</w:t>
      </w:r>
      <w:r w:rsidRPr="00112E20">
        <w:t xml:space="preserve"> = pulberi cu particule de </w:t>
      </w:r>
      <w:r w:rsidRPr="00112E20">
        <w:sym w:font="Symbol" w:char="F046"/>
      </w:r>
      <w:r w:rsidRPr="00112E20">
        <w:t>10µ) poate creşte rapid din cauza emisiilor cumulate în perioada de inversiune termică în timpul iernii, chiar dacă temperaturile normale nu depăşesc mediile lunare.</w:t>
      </w:r>
      <w:r>
        <w:t xml:space="preserve"> </w:t>
      </w:r>
      <w:r w:rsidRPr="00112E20">
        <w:t>Monitorizarea concentraţiei de PM</w:t>
      </w:r>
      <w:r w:rsidRPr="002D7F37">
        <w:rPr>
          <w:vertAlign w:val="subscript"/>
        </w:rPr>
        <w:t>10</w:t>
      </w:r>
      <w:r w:rsidRPr="00112E20">
        <w:t xml:space="preserve"> şi PM</w:t>
      </w:r>
      <w:r w:rsidRPr="002D7F37">
        <w:rPr>
          <w:vertAlign w:val="subscript"/>
        </w:rPr>
        <w:t>2</w:t>
      </w:r>
      <w:proofErr w:type="gramStart"/>
      <w:r w:rsidRPr="002D7F37">
        <w:rPr>
          <w:vertAlign w:val="subscript"/>
        </w:rPr>
        <w:t>,5</w:t>
      </w:r>
      <w:proofErr w:type="gramEnd"/>
      <w:r w:rsidRPr="00112E20">
        <w:t xml:space="preserve"> în timpul iernii, are o importanţă majoră pentru a reduce expunerea nocivă, care poate funcţiona ca un multiplicator al efectului negativ acut asupra sănătăţii, posibil cauzat de frig.</w:t>
      </w:r>
    </w:p>
    <w:p w:rsidR="003F0D48" w:rsidRPr="00112E20" w:rsidRDefault="003F0D48" w:rsidP="003F0D48">
      <w:pPr>
        <w:pStyle w:val="bodytexten"/>
      </w:pPr>
      <w:r>
        <w:tab/>
      </w:r>
      <w:r w:rsidR="00400658">
        <w:t>38</w:t>
      </w:r>
      <w:r>
        <w:t xml:space="preserve">. </w:t>
      </w:r>
      <w:r w:rsidRPr="00112E20">
        <w:t>De asemenea, în cazul valurilor de ger, măsurile de adaptare pentru reducerea vulnerabilităţii sistemului sănătăţii se vor baza puternic atât pe investiţiile structurale pentru a spori capacitatea de rezistenţă a întregii ţări - precum reducerea sărăciei, îmbunătăţirea locuinţelor în special pentru persoanele defavorizate, cât şi pe politicile social-economice, precum accesibilitatea gazelor naturale pentru încălzirea locuinţelor, întreţinerea instituţiilor şcolare şi accesibilitatea serviciilor de sănătate pentru familiile ne-înstărite.</w:t>
      </w:r>
    </w:p>
    <w:p w:rsidR="003F0D48" w:rsidRPr="00112E20" w:rsidRDefault="003F0D48" w:rsidP="003F0D48">
      <w:pPr>
        <w:pStyle w:val="bodytexten"/>
      </w:pPr>
      <w:r>
        <w:tab/>
      </w:r>
      <w:r w:rsidR="00400658">
        <w:t>39</w:t>
      </w:r>
      <w:r>
        <w:t xml:space="preserve">. </w:t>
      </w:r>
      <w:r w:rsidRPr="00112E20">
        <w:t xml:space="preserve">În acest sens, </w:t>
      </w:r>
      <w:r>
        <w:t>e necesar de</w:t>
      </w:r>
      <w:r w:rsidRPr="00112E20">
        <w:t xml:space="preserve"> menţionat incidenţa tuberculozei în Republica Moldova, comparativ cu ţările vecine şi ţările cu economie </w:t>
      </w:r>
      <w:r w:rsidR="00A312E3">
        <w:t>dezvoltată</w:t>
      </w:r>
      <w:r w:rsidRPr="00112E20">
        <w:t xml:space="preserve">. În Republica Moldova incidenţa tuberculozei a crescut constant până la 180 de cazuri noi la 100.000 populaţie şi pare să se fi stabilizat la o rată foarte ridicată, de aproape 24 ori mai mare decât în Italia. Tuberculoza reprezintă o preocupare gravă pentru sănătatea publică în Republica Moldova şi un indicator de fapt al condiţiilor de trai precare, suprapopulării, diagnosticului tardiv, </w:t>
      </w:r>
      <w:r w:rsidR="00A312E3">
        <w:t xml:space="preserve">nerespectării schemelor de tratament </w:t>
      </w:r>
      <w:r>
        <w:t xml:space="preserve">și </w:t>
      </w:r>
      <w:r w:rsidR="00A312E3">
        <w:t>in</w:t>
      </w:r>
      <w:r>
        <w:t>eficienț</w:t>
      </w:r>
      <w:r w:rsidR="00A312E3">
        <w:t>ei</w:t>
      </w:r>
      <w:r>
        <w:t xml:space="preserve"> </w:t>
      </w:r>
      <w:proofErr w:type="gramStart"/>
      <w:r>
        <w:t>medicamentelor</w:t>
      </w:r>
      <w:proofErr w:type="gramEnd"/>
      <w:r>
        <w:t>.</w:t>
      </w:r>
      <w:r w:rsidRPr="00112E20">
        <w:t xml:space="preserve"> Schimbarea climei poate agrava astfel incidenţa tuberculozei în perioadele reci sau îngreuna eradicarea progresivă </w:t>
      </w:r>
      <w:proofErr w:type="gramStart"/>
      <w:r w:rsidRPr="00112E20">
        <w:t>a</w:t>
      </w:r>
      <w:proofErr w:type="gramEnd"/>
      <w:r w:rsidRPr="00112E20">
        <w:t xml:space="preserve"> acestei </w:t>
      </w:r>
      <w:r>
        <w:t>bol</w:t>
      </w:r>
      <w:r w:rsidRPr="00112E20">
        <w:t>i.</w:t>
      </w:r>
    </w:p>
    <w:bookmarkEnd w:id="20"/>
    <w:p w:rsidR="0096651F" w:rsidRDefault="0096651F" w:rsidP="00411A21">
      <w:pPr>
        <w:pStyle w:val="Titlefig"/>
      </w:pPr>
    </w:p>
    <w:p w:rsidR="00E21455" w:rsidRPr="00112E20" w:rsidRDefault="005D5C43" w:rsidP="00E21455">
      <w:pPr>
        <w:pStyle w:val="footnote"/>
        <w:jc w:val="both"/>
        <w:rPr>
          <w:rFonts w:ascii="Times New Roman" w:hAnsi="Times New Roman"/>
          <w:lang w:val="ro-RO"/>
        </w:rPr>
      </w:pPr>
      <w:r w:rsidRPr="005D5C43">
        <w:rPr>
          <w:rFonts w:ascii="Times New Roman" w:hAnsi="Times New Roman"/>
          <w:noProof/>
        </w:rPr>
        <w:lastRenderedPageBreak/>
        <w:pict>
          <v:rect id="Rectangle 2" o:spid="_x0000_s1034" style="position:absolute;left:0;text-align:left;margin-left:47.65pt;margin-top:168.55pt;width:94.05pt;height:53.2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" stroked="f">
            <v:textbox style="mso-next-textbox:#Rectangle 2">
              <w:txbxContent>
                <w:p w:rsidR="00ED0C7F" w:rsidRPr="00E21455" w:rsidRDefault="00ED0C7F" w:rsidP="00E21455">
                  <w:pPr>
                    <w:spacing w:after="60"/>
                    <w:rPr>
                      <w:sz w:val="20"/>
                      <w:szCs w:val="20"/>
                      <w:lang w:val="ro-RO"/>
                    </w:rPr>
                  </w:pPr>
                  <w:r w:rsidRPr="00E21455">
                    <w:rPr>
                      <w:sz w:val="20"/>
                      <w:szCs w:val="20"/>
                      <w:lang w:val="ro-RO"/>
                    </w:rPr>
                    <w:t>Albania</w:t>
                  </w:r>
                </w:p>
                <w:p w:rsidR="00ED0C7F" w:rsidRPr="00E21455" w:rsidRDefault="00ED0C7F" w:rsidP="00E21455">
                  <w:pPr>
                    <w:spacing w:after="60"/>
                    <w:rPr>
                      <w:sz w:val="20"/>
                      <w:szCs w:val="20"/>
                      <w:lang w:val="ro-RO"/>
                    </w:rPr>
                  </w:pPr>
                  <w:r w:rsidRPr="00E21455">
                    <w:rPr>
                      <w:sz w:val="20"/>
                      <w:szCs w:val="20"/>
                      <w:lang w:val="ro-RO"/>
                    </w:rPr>
                    <w:t>Republica Moldova</w:t>
                  </w:r>
                </w:p>
                <w:p w:rsidR="00ED0C7F" w:rsidRPr="00E21455" w:rsidRDefault="00ED0C7F" w:rsidP="00E21455">
                  <w:pPr>
                    <w:spacing w:after="60"/>
                    <w:rPr>
                      <w:sz w:val="20"/>
                      <w:szCs w:val="20"/>
                      <w:lang w:val="ro-RO"/>
                    </w:rPr>
                  </w:pPr>
                  <w:r w:rsidRPr="00E21455">
                    <w:rPr>
                      <w:sz w:val="20"/>
                      <w:szCs w:val="20"/>
                      <w:lang w:val="ro-RO"/>
                    </w:rPr>
                    <w:t>UE</w:t>
                  </w:r>
                </w:p>
              </w:txbxContent>
            </v:textbox>
          </v:rect>
        </w:pict>
      </w:r>
      <w:r w:rsidRPr="005D5C43">
        <w:rPr>
          <w:rFonts w:ascii="Times New Roman" w:hAnsi="Times New Roman"/>
          <w:noProof/>
        </w:rPr>
        <w:pict>
          <v:rect id="Rectangle 4" o:spid="_x0000_s1032" style="position:absolute;left:0;text-align:left;margin-left:317.55pt;margin-top:173.1pt;width:94.05pt;height:53.2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" stroked="f">
            <v:textbox style="mso-next-textbox:#Rectangle 4">
              <w:txbxContent>
                <w:p w:rsidR="00ED0C7F" w:rsidRDefault="00ED0C7F" w:rsidP="00E21455">
                  <w:pPr>
                    <w:spacing w:after="60"/>
                    <w:rPr>
                      <w:sz w:val="20"/>
                      <w:szCs w:val="20"/>
                      <w:lang w:val="ro-RO"/>
                    </w:rPr>
                  </w:pPr>
                  <w:r>
                    <w:rPr>
                      <w:sz w:val="20"/>
                      <w:szCs w:val="20"/>
                      <w:lang w:val="ro-RO"/>
                    </w:rPr>
                    <w:t>Italia</w:t>
                  </w:r>
                </w:p>
                <w:p w:rsidR="00ED0C7F" w:rsidRPr="00E21455" w:rsidRDefault="00ED0C7F" w:rsidP="00E21455">
                  <w:pPr>
                    <w:spacing w:after="60"/>
                    <w:rPr>
                      <w:sz w:val="20"/>
                      <w:szCs w:val="20"/>
                      <w:lang w:val="ro-RO"/>
                    </w:rPr>
                  </w:pPr>
                  <w:r>
                    <w:rPr>
                      <w:sz w:val="20"/>
                      <w:szCs w:val="20"/>
                      <w:lang w:val="ro-RO"/>
                    </w:rPr>
                    <w:t xml:space="preserve">Ucraina  </w:t>
                  </w:r>
                </w:p>
              </w:txbxContent>
            </v:textbox>
          </v:rect>
        </w:pict>
      </w:r>
      <w:r w:rsidRPr="005D5C43">
        <w:rPr>
          <w:rFonts w:ascii="Times New Roman" w:hAnsi="Times New Roman"/>
          <w:noProof/>
        </w:rPr>
        <w:pict>
          <v:rect id="Rectangle 3" o:spid="_x0000_s1033" style="position:absolute;left:0;text-align:left;margin-left:178.9pt;margin-top:173.1pt;width:94.05pt;height:53.2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" stroked="f">
            <v:textbox style="mso-next-textbox:#Rectangle 3">
              <w:txbxContent>
                <w:p w:rsidR="00ED0C7F" w:rsidRDefault="00ED0C7F" w:rsidP="00E21455">
                  <w:pPr>
                    <w:spacing w:after="60"/>
                    <w:rPr>
                      <w:sz w:val="20"/>
                      <w:szCs w:val="20"/>
                      <w:lang w:val="ro-RO"/>
                    </w:rPr>
                  </w:pPr>
                  <w:r>
                    <w:rPr>
                      <w:sz w:val="20"/>
                      <w:szCs w:val="20"/>
                      <w:lang w:val="ro-RO"/>
                    </w:rPr>
                    <w:t>Danemarca</w:t>
                  </w:r>
                </w:p>
                <w:p w:rsidR="00ED0C7F" w:rsidRPr="00E21455" w:rsidRDefault="00ED0C7F" w:rsidP="00E21455">
                  <w:pPr>
                    <w:spacing w:after="60"/>
                    <w:rPr>
                      <w:sz w:val="20"/>
                      <w:szCs w:val="20"/>
                      <w:lang w:val="ro-RO"/>
                    </w:rPr>
                  </w:pPr>
                  <w:r>
                    <w:rPr>
                      <w:sz w:val="20"/>
                      <w:szCs w:val="20"/>
                      <w:lang w:val="ro-RO"/>
                    </w:rPr>
                    <w:t xml:space="preserve">România </w:t>
                  </w:r>
                </w:p>
              </w:txbxContent>
            </v:textbox>
          </v:rect>
        </w:pict>
      </w:r>
      <w:r w:rsidR="002500FC">
        <w:rPr>
          <w:rFonts w:ascii="Times New Roman" w:hAnsi="Times New Roman"/>
          <w:noProof/>
          <w:lang w:val="ru-RU" w:eastAsia="ru-RU"/>
        </w:rPr>
        <w:drawing>
          <wp:inline distT="0" distB="0" distL="0" distR="0">
            <wp:extent cx="6120765" cy="2886710"/>
            <wp:effectExtent l="19050" t="0" r="0" b="0"/>
            <wp:docPr id="5" name="Gra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 6"/>
                    <pic:cNvPicPr>
                      <a:picLocks noChangeAspect="1" noChangeArrowheads="1"/>
                    </pic:cNvPicPr>
                  </pic:nvPicPr>
                  <pic:blipFill>
                    <a:blip r:embed="rId13"/>
                    <a:srcRect b="-43"/>
                    <a:stretch>
                      <a:fillRect/>
                    </a:stretch>
                  </pic:blipFill>
                  <pic:spPr bwMode="auto">
                    <a:xfrm>
                      <a:off x="0" y="0"/>
                      <a:ext cx="6120765" cy="2886710"/>
                    </a:xfrm>
                    <a:prstGeom prst="rect">
                      <a:avLst/>
                    </a:prstGeom>
                    <a:noFill/>
                    <a:ln w="9525">
                      <a:noFill/>
                      <a:miter lim="800000"/>
                      <a:headEnd/>
                      <a:tailEnd/>
                    </a:ln>
                  </pic:spPr>
                </pic:pic>
              </a:graphicData>
            </a:graphic>
          </wp:inline>
        </w:drawing>
      </w:r>
    </w:p>
    <w:p w:rsidR="00D10DA4" w:rsidRDefault="00E21455" w:rsidP="00D10DA4">
      <w:pPr>
        <w:pStyle w:val="footnote"/>
        <w:jc w:val="both"/>
        <w:rPr>
          <w:rFonts w:ascii="Times New Roman" w:hAnsi="Times New Roman"/>
          <w:lang w:val="ro-RO"/>
        </w:rPr>
      </w:pPr>
      <w:r w:rsidRPr="00112E20">
        <w:rPr>
          <w:rFonts w:ascii="Times New Roman" w:hAnsi="Times New Roman"/>
          <w:lang w:val="ro-RO"/>
        </w:rPr>
        <w:t xml:space="preserve">Sursă: Baza de date HfA </w:t>
      </w:r>
      <w:bookmarkStart w:id="21" w:name="_Toc422127099"/>
    </w:p>
    <w:p w:rsidR="0096651F" w:rsidRPr="0096651F" w:rsidRDefault="0096651F" w:rsidP="00D10DA4">
      <w:pPr>
        <w:pStyle w:val="footnote"/>
        <w:jc w:val="both"/>
        <w:rPr>
          <w:b/>
        </w:rPr>
      </w:pPr>
      <w:proofErr w:type="gramStart"/>
      <w:r w:rsidRPr="0096651F">
        <w:rPr>
          <w:b/>
        </w:rPr>
        <w:t>Fig. 4.</w:t>
      </w:r>
      <w:proofErr w:type="gramEnd"/>
      <w:r w:rsidRPr="0096651F">
        <w:rPr>
          <w:b/>
        </w:rPr>
        <w:t xml:space="preserve"> Incidenţa tuberculozei în Republica Moldova şi faţă de alte ţări, 1991-2012</w:t>
      </w:r>
      <w:bookmarkEnd w:id="21"/>
    </w:p>
    <w:p w:rsidR="00E21455" w:rsidRPr="00112E20" w:rsidRDefault="00D10DA4" w:rsidP="00D10DA4">
      <w:pPr>
        <w:pStyle w:val="bodytexten"/>
      </w:pPr>
      <w:r>
        <w:rPr>
          <w:lang w:val="ro-RO"/>
        </w:rPr>
        <w:tab/>
      </w:r>
      <w:r w:rsidR="00E76C5D">
        <w:rPr>
          <w:lang w:val="ro-RO"/>
        </w:rPr>
        <w:t>4</w:t>
      </w:r>
      <w:r w:rsidR="00400658">
        <w:rPr>
          <w:lang w:val="ro-RO"/>
        </w:rPr>
        <w:t>0</w:t>
      </w:r>
      <w:r>
        <w:rPr>
          <w:lang w:val="ro-RO"/>
        </w:rPr>
        <w:t xml:space="preserve">. </w:t>
      </w:r>
      <w:r w:rsidR="00E21455" w:rsidRPr="0096651F">
        <w:rPr>
          <w:lang w:val="ro-RO"/>
        </w:rPr>
        <w:t>Lista ac</w:t>
      </w:r>
      <w:r w:rsidR="00BF00E9" w:rsidRPr="0096651F">
        <w:rPr>
          <w:lang w:val="ro-RO"/>
        </w:rPr>
        <w:t>ţ</w:t>
      </w:r>
      <w:r w:rsidR="00E21455" w:rsidRPr="0096651F">
        <w:rPr>
          <w:lang w:val="ro-RO"/>
        </w:rPr>
        <w:t xml:space="preserve">iunilor </w:t>
      </w:r>
      <w:r>
        <w:rPr>
          <w:lang w:val="ro-RO"/>
        </w:rPr>
        <w:t xml:space="preserve">recomandate </w:t>
      </w:r>
      <w:r w:rsidR="00E21455" w:rsidRPr="0096651F">
        <w:rPr>
          <w:lang w:val="ro-RO"/>
        </w:rPr>
        <w:t>care urmează să fie întreprinse în conformitate cu func</w:t>
      </w:r>
      <w:r w:rsidR="00BF00E9" w:rsidRPr="0096651F">
        <w:rPr>
          <w:lang w:val="ro-RO"/>
        </w:rPr>
        <w:t>ţ</w:t>
      </w:r>
      <w:r w:rsidR="00E21455" w:rsidRPr="0096651F">
        <w:rPr>
          <w:lang w:val="ro-RO"/>
        </w:rPr>
        <w:t xml:space="preserve">iile sistemului sănătăţii, </w:t>
      </w:r>
      <w:r w:rsidR="00E21455" w:rsidRPr="00112E20">
        <w:t xml:space="preserve">este prezentată în </w:t>
      </w:r>
      <w:r>
        <w:t>tab. 12</w:t>
      </w:r>
      <w:r w:rsidR="00E21455" w:rsidRPr="00112E20">
        <w:t>.</w:t>
      </w:r>
    </w:p>
    <w:p w:rsidR="00E21455" w:rsidRPr="00112E20" w:rsidRDefault="00D10DA4" w:rsidP="00411A21">
      <w:pPr>
        <w:pStyle w:val="Titletab"/>
      </w:pPr>
      <w:bookmarkStart w:id="22" w:name="_Toc422127089"/>
      <w:r>
        <w:rPr>
          <w:lang w:val="en-US"/>
        </w:rPr>
        <w:t xml:space="preserve">Tab.12 </w:t>
      </w:r>
      <w:r w:rsidR="00E21455" w:rsidRPr="00112E20">
        <w:t xml:space="preserve">Măsurile </w:t>
      </w:r>
      <w:r>
        <w:t xml:space="preserve">recomandate </w:t>
      </w:r>
      <w:r w:rsidR="00E21455" w:rsidRPr="00112E20">
        <w:t>în caz de caniculă şi valuri de ger</w:t>
      </w:r>
      <w:bookmarkEnd w:id="22"/>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3652"/>
        <w:gridCol w:w="6237"/>
      </w:tblGrid>
      <w:tr w:rsidR="0030522E" w:rsidRPr="00D10DA4" w:rsidTr="00D10DA4">
        <w:trPr>
          <w:tblHeader/>
        </w:trPr>
        <w:tc>
          <w:tcPr>
            <w:tcW w:w="3652" w:type="dxa"/>
            <w:tcBorders>
              <w:top w:val="single" w:sz="12" w:space="0" w:color="auto"/>
              <w:bottom w:val="double" w:sz="6" w:space="0" w:color="auto"/>
            </w:tcBorders>
            <w:shd w:val="clear" w:color="auto" w:fill="D9D9D9"/>
          </w:tcPr>
          <w:p w:rsidR="0030522E" w:rsidRPr="00D10DA4" w:rsidRDefault="0030522E" w:rsidP="00D10DA4">
            <w:pPr>
              <w:pStyle w:val="bodytexten"/>
              <w:spacing w:before="0" w:after="0"/>
              <w:rPr>
                <w:sz w:val="20"/>
                <w:szCs w:val="20"/>
              </w:rPr>
            </w:pPr>
            <w:r w:rsidRPr="00D10DA4">
              <w:rPr>
                <w:sz w:val="20"/>
                <w:szCs w:val="20"/>
              </w:rPr>
              <w:t>Funcţiile sistemului sănătăţii</w:t>
            </w:r>
          </w:p>
        </w:tc>
        <w:tc>
          <w:tcPr>
            <w:tcW w:w="6237" w:type="dxa"/>
            <w:tcBorders>
              <w:top w:val="single" w:sz="12" w:space="0" w:color="auto"/>
              <w:bottom w:val="double" w:sz="6" w:space="0" w:color="auto"/>
            </w:tcBorders>
            <w:shd w:val="clear" w:color="auto" w:fill="D9D9D9"/>
          </w:tcPr>
          <w:p w:rsidR="0030522E" w:rsidRPr="00D10DA4" w:rsidRDefault="0030522E" w:rsidP="00D10DA4">
            <w:pPr>
              <w:pStyle w:val="bodytexten"/>
              <w:spacing w:before="0" w:after="0"/>
              <w:rPr>
                <w:sz w:val="20"/>
                <w:szCs w:val="20"/>
              </w:rPr>
            </w:pPr>
            <w:r w:rsidRPr="00D10DA4">
              <w:rPr>
                <w:sz w:val="20"/>
                <w:szCs w:val="20"/>
              </w:rPr>
              <w:t>Măsurile care urmează să fie întreprinse</w:t>
            </w:r>
          </w:p>
        </w:tc>
      </w:tr>
      <w:tr w:rsidR="0030522E" w:rsidRPr="00D10DA4" w:rsidTr="00D10DA4">
        <w:trPr>
          <w:trHeight w:val="400"/>
        </w:trPr>
        <w:tc>
          <w:tcPr>
            <w:tcW w:w="3652" w:type="dxa"/>
            <w:tcBorders>
              <w:top w:val="double" w:sz="6" w:space="0" w:color="auto"/>
              <w:bottom w:val="dotted" w:sz="8" w:space="0" w:color="auto"/>
            </w:tcBorders>
            <w:vAlign w:val="center"/>
          </w:tcPr>
          <w:p w:rsidR="0030522E" w:rsidRPr="00D10DA4" w:rsidRDefault="0030522E" w:rsidP="00D10DA4">
            <w:pPr>
              <w:pStyle w:val="bodytexten"/>
              <w:spacing w:before="0" w:after="0"/>
              <w:rPr>
                <w:sz w:val="20"/>
                <w:szCs w:val="20"/>
              </w:rPr>
            </w:pPr>
            <w:r w:rsidRPr="00D10DA4">
              <w:rPr>
                <w:sz w:val="20"/>
                <w:szCs w:val="20"/>
              </w:rPr>
              <w:t>Guvernare şi politicile în domeniul sănătăţii</w:t>
            </w:r>
          </w:p>
          <w:p w:rsidR="0030522E" w:rsidRPr="00D10DA4" w:rsidRDefault="0030522E" w:rsidP="00D10DA4">
            <w:pPr>
              <w:pStyle w:val="bodytexten"/>
              <w:spacing w:before="0" w:after="0"/>
              <w:rPr>
                <w:sz w:val="20"/>
                <w:szCs w:val="20"/>
              </w:rPr>
            </w:pPr>
          </w:p>
        </w:tc>
        <w:tc>
          <w:tcPr>
            <w:tcW w:w="6237" w:type="dxa"/>
            <w:tcBorders>
              <w:top w:val="double" w:sz="6" w:space="0" w:color="auto"/>
              <w:bottom w:val="dotted" w:sz="8" w:space="0" w:color="auto"/>
            </w:tcBorders>
          </w:tcPr>
          <w:p w:rsidR="0030522E" w:rsidRPr="00D10DA4" w:rsidRDefault="0030522E" w:rsidP="00D10DA4">
            <w:pPr>
              <w:pStyle w:val="bodytexten"/>
              <w:spacing w:before="0" w:after="0"/>
              <w:rPr>
                <w:sz w:val="20"/>
                <w:szCs w:val="20"/>
              </w:rPr>
            </w:pPr>
            <w:r w:rsidRPr="00D10DA4">
              <w:rPr>
                <w:sz w:val="20"/>
                <w:szCs w:val="20"/>
              </w:rPr>
              <w:t>Campanie de conştientizare privind comportamentelor sănătoase în timpul caniculei (ziua şi noaptea), stilul de viaţă, nutriţie şi abuzul de alcool în timpul valurilor de ger.</w:t>
            </w:r>
          </w:p>
          <w:p w:rsidR="0030522E" w:rsidRPr="00D10DA4" w:rsidRDefault="00DB1EFE" w:rsidP="00D10DA4">
            <w:pPr>
              <w:pStyle w:val="bodytexten"/>
              <w:spacing w:before="0" w:after="0"/>
              <w:rPr>
                <w:sz w:val="20"/>
                <w:szCs w:val="20"/>
              </w:rPr>
            </w:pPr>
            <w:r w:rsidRPr="00D10DA4">
              <w:rPr>
                <w:sz w:val="20"/>
                <w:szCs w:val="20"/>
              </w:rPr>
              <w:t xml:space="preserve">Pledoarie </w:t>
            </w:r>
            <w:r w:rsidR="0030522E" w:rsidRPr="00D10DA4">
              <w:rPr>
                <w:sz w:val="20"/>
                <w:szCs w:val="20"/>
              </w:rPr>
              <w:t xml:space="preserve">şi coordonare sectorială privind promovarea, monitorizarea şi raportarea </w:t>
            </w:r>
            <w:r w:rsidR="00456F3B" w:rsidRPr="00D10DA4">
              <w:rPr>
                <w:sz w:val="20"/>
                <w:szCs w:val="20"/>
              </w:rPr>
              <w:t>datelor</w:t>
            </w:r>
            <w:r w:rsidR="00554F4C">
              <w:rPr>
                <w:sz w:val="20"/>
                <w:szCs w:val="20"/>
              </w:rPr>
              <w:t xml:space="preserve"> privind</w:t>
            </w:r>
            <w:r w:rsidR="0030522E" w:rsidRPr="00D10DA4">
              <w:rPr>
                <w:sz w:val="20"/>
                <w:szCs w:val="20"/>
              </w:rPr>
              <w:t>:</w:t>
            </w:r>
          </w:p>
          <w:p w:rsidR="0030522E" w:rsidRPr="00D10DA4" w:rsidRDefault="00554F4C" w:rsidP="00554F4C">
            <w:pPr>
              <w:pStyle w:val="tabcaselist"/>
              <w:numPr>
                <w:ilvl w:val="0"/>
                <w:numId w:val="0"/>
              </w:numPr>
              <w:spacing w:before="0" w:after="0"/>
              <w:ind w:left="34" w:hanging="34"/>
              <w:rPr>
                <w:sz w:val="20"/>
                <w:szCs w:val="20"/>
              </w:rPr>
            </w:pPr>
            <w:r>
              <w:rPr>
                <w:sz w:val="20"/>
                <w:szCs w:val="20"/>
              </w:rPr>
              <w:t xml:space="preserve">- </w:t>
            </w:r>
            <w:r w:rsidR="0030522E" w:rsidRPr="00D10DA4">
              <w:rPr>
                <w:sz w:val="20"/>
                <w:szCs w:val="20"/>
              </w:rPr>
              <w:t>Centuril</w:t>
            </w:r>
            <w:r w:rsidR="00456F3B" w:rsidRPr="00D10DA4">
              <w:rPr>
                <w:sz w:val="20"/>
                <w:szCs w:val="20"/>
              </w:rPr>
              <w:t>e</w:t>
            </w:r>
            <w:r w:rsidR="0030522E" w:rsidRPr="00D10DA4">
              <w:rPr>
                <w:sz w:val="20"/>
                <w:szCs w:val="20"/>
              </w:rPr>
              <w:t xml:space="preserve"> verzi şi înverzirea oraşelor, pădurile </w:t>
            </w:r>
            <w:r w:rsidR="00456F3B" w:rsidRPr="00D10DA4">
              <w:rPr>
                <w:sz w:val="20"/>
                <w:szCs w:val="20"/>
              </w:rPr>
              <w:t xml:space="preserve">din oraşe, care, </w:t>
            </w:r>
            <w:r w:rsidR="0030522E" w:rsidRPr="00D10DA4">
              <w:rPr>
                <w:sz w:val="20"/>
                <w:szCs w:val="20"/>
              </w:rPr>
              <w:t>de asemenea</w:t>
            </w:r>
            <w:r w:rsidR="00456F3B" w:rsidRPr="00D10DA4">
              <w:rPr>
                <w:sz w:val="20"/>
                <w:szCs w:val="20"/>
              </w:rPr>
              <w:t>,</w:t>
            </w:r>
            <w:r w:rsidR="0030522E" w:rsidRPr="00D10DA4">
              <w:rPr>
                <w:sz w:val="20"/>
                <w:szCs w:val="20"/>
              </w:rPr>
              <w:t xml:space="preserve"> vor contribui la absorb</w:t>
            </w:r>
            <w:r w:rsidR="00BF00E9" w:rsidRPr="00D10DA4">
              <w:rPr>
                <w:sz w:val="20"/>
                <w:szCs w:val="20"/>
              </w:rPr>
              <w:t>ţ</w:t>
            </w:r>
            <w:r w:rsidR="0030522E" w:rsidRPr="00D10DA4">
              <w:rPr>
                <w:sz w:val="20"/>
                <w:szCs w:val="20"/>
              </w:rPr>
              <w:t xml:space="preserve">ia azotului şi </w:t>
            </w:r>
            <w:r w:rsidR="000C1D0B" w:rsidRPr="00D10DA4">
              <w:rPr>
                <w:sz w:val="20"/>
                <w:szCs w:val="20"/>
              </w:rPr>
              <w:t xml:space="preserve">buna </w:t>
            </w:r>
            <w:r w:rsidR="0030522E" w:rsidRPr="00D10DA4">
              <w:rPr>
                <w:sz w:val="20"/>
                <w:szCs w:val="20"/>
              </w:rPr>
              <w:t xml:space="preserve">generare </w:t>
            </w:r>
            <w:r w:rsidR="000C1D0B" w:rsidRPr="00D10DA4">
              <w:rPr>
                <w:sz w:val="20"/>
                <w:szCs w:val="20"/>
              </w:rPr>
              <w:t xml:space="preserve">a </w:t>
            </w:r>
            <w:r w:rsidR="0030522E" w:rsidRPr="00D10DA4">
              <w:rPr>
                <w:sz w:val="20"/>
                <w:szCs w:val="20"/>
              </w:rPr>
              <w:t>ozonului;</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Pre</w:t>
            </w:r>
            <w:r w:rsidR="00BF00E9" w:rsidRPr="00D10DA4">
              <w:rPr>
                <w:sz w:val="20"/>
                <w:szCs w:val="20"/>
              </w:rPr>
              <w:t>ţ</w:t>
            </w:r>
            <w:r w:rsidR="0030522E" w:rsidRPr="00D10DA4">
              <w:rPr>
                <w:sz w:val="20"/>
                <w:szCs w:val="20"/>
              </w:rPr>
              <w:t xml:space="preserve">urile la combustibil şi </w:t>
            </w:r>
            <w:r w:rsidR="00B07DD8" w:rsidRPr="00D10DA4">
              <w:rPr>
                <w:sz w:val="20"/>
                <w:szCs w:val="20"/>
              </w:rPr>
              <w:t>accesibilitatea</w:t>
            </w:r>
            <w:r w:rsidR="0042179F" w:rsidRPr="00D10DA4">
              <w:rPr>
                <w:sz w:val="20"/>
                <w:szCs w:val="20"/>
              </w:rPr>
              <w:t xml:space="preserve"> </w:t>
            </w:r>
            <w:r w:rsidR="0030522E" w:rsidRPr="00D10DA4">
              <w:rPr>
                <w:sz w:val="20"/>
                <w:szCs w:val="20"/>
              </w:rPr>
              <w:t>energiei pentru populaţia generală;</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Costul locuin</w:t>
            </w:r>
            <w:r w:rsidR="00BF00E9" w:rsidRPr="00D10DA4">
              <w:rPr>
                <w:sz w:val="20"/>
                <w:szCs w:val="20"/>
              </w:rPr>
              <w:t>ţ</w:t>
            </w:r>
            <w:r w:rsidR="0030522E" w:rsidRPr="00D10DA4">
              <w:rPr>
                <w:sz w:val="20"/>
                <w:szCs w:val="20"/>
              </w:rPr>
              <w:t>elor şi a</w:t>
            </w:r>
            <w:r w:rsidR="000C1D0B" w:rsidRPr="00D10DA4">
              <w:rPr>
                <w:sz w:val="20"/>
                <w:szCs w:val="20"/>
              </w:rPr>
              <w:t>l</w:t>
            </w:r>
            <w:r w:rsidR="0030522E" w:rsidRPr="00D10DA4">
              <w:rPr>
                <w:sz w:val="20"/>
                <w:szCs w:val="20"/>
              </w:rPr>
              <w:t xml:space="preserve"> serviciilor publice de transport</w:t>
            </w:r>
            <w:r w:rsidR="000C1D0B" w:rsidRPr="00D10DA4">
              <w:rPr>
                <w:sz w:val="20"/>
                <w:szCs w:val="20"/>
              </w:rPr>
              <w:t>,</w:t>
            </w:r>
            <w:r w:rsidR="0030522E" w:rsidRPr="00D10DA4">
              <w:rPr>
                <w:sz w:val="20"/>
                <w:szCs w:val="20"/>
              </w:rPr>
              <w:t xml:space="preserve"> </w:t>
            </w:r>
            <w:r w:rsidR="00B07DD8" w:rsidRPr="00D10DA4">
              <w:rPr>
                <w:sz w:val="20"/>
                <w:szCs w:val="20"/>
              </w:rPr>
              <w:t>accesibilitatea</w:t>
            </w:r>
            <w:r w:rsidR="0042179F" w:rsidRPr="00D10DA4">
              <w:rPr>
                <w:sz w:val="20"/>
                <w:szCs w:val="20"/>
              </w:rPr>
              <w:t xml:space="preserve"> </w:t>
            </w:r>
            <w:r w:rsidR="0030522E" w:rsidRPr="00D10DA4">
              <w:rPr>
                <w:sz w:val="20"/>
                <w:szCs w:val="20"/>
              </w:rPr>
              <w:t>general</w:t>
            </w:r>
            <w:r w:rsidR="000C1D0B" w:rsidRPr="00D10DA4">
              <w:rPr>
                <w:sz w:val="20"/>
                <w:szCs w:val="20"/>
              </w:rPr>
              <w:t>ă;</w:t>
            </w:r>
          </w:p>
          <w:p w:rsidR="0030522E" w:rsidRPr="00D10DA4" w:rsidRDefault="00554F4C" w:rsidP="00554F4C">
            <w:pPr>
              <w:pStyle w:val="tabcaselist"/>
              <w:numPr>
                <w:ilvl w:val="0"/>
                <w:numId w:val="0"/>
              </w:numPr>
              <w:spacing w:before="0" w:after="0"/>
              <w:ind w:left="34"/>
              <w:rPr>
                <w:sz w:val="20"/>
                <w:szCs w:val="20"/>
              </w:rPr>
            </w:pPr>
            <w:r>
              <w:rPr>
                <w:sz w:val="20"/>
                <w:szCs w:val="20"/>
              </w:rPr>
              <w:t xml:space="preserve">-aplicarea reglementărilor </w:t>
            </w:r>
            <w:r w:rsidR="0030522E" w:rsidRPr="00D10DA4">
              <w:rPr>
                <w:sz w:val="20"/>
                <w:szCs w:val="20"/>
              </w:rPr>
              <w:t xml:space="preserve">pentru izolarea </w:t>
            </w:r>
            <w:r w:rsidR="000C1D0B" w:rsidRPr="00D10DA4">
              <w:rPr>
                <w:sz w:val="20"/>
                <w:szCs w:val="20"/>
              </w:rPr>
              <w:t xml:space="preserve">treptată </w:t>
            </w:r>
            <w:r w:rsidR="0030522E" w:rsidRPr="00D10DA4">
              <w:rPr>
                <w:sz w:val="20"/>
                <w:szCs w:val="20"/>
              </w:rPr>
              <w:t xml:space="preserve">a anvelopei </w:t>
            </w:r>
            <w:r w:rsidR="000C1D0B" w:rsidRPr="00D10DA4">
              <w:rPr>
                <w:sz w:val="20"/>
                <w:szCs w:val="20"/>
              </w:rPr>
              <w:t xml:space="preserve">clădirilor </w:t>
            </w:r>
            <w:r w:rsidR="0030522E" w:rsidRPr="00D10DA4">
              <w:rPr>
                <w:sz w:val="20"/>
                <w:szCs w:val="20"/>
              </w:rPr>
              <w:t>în timpul luc</w:t>
            </w:r>
            <w:r w:rsidR="000C1D0B" w:rsidRPr="00D10DA4">
              <w:rPr>
                <w:sz w:val="20"/>
                <w:szCs w:val="20"/>
              </w:rPr>
              <w:t>r</w:t>
            </w:r>
            <w:r w:rsidR="0030522E" w:rsidRPr="00D10DA4">
              <w:rPr>
                <w:sz w:val="20"/>
                <w:szCs w:val="20"/>
              </w:rPr>
              <w:t>ărilor de renovare;</w:t>
            </w:r>
          </w:p>
          <w:p w:rsidR="0030522E" w:rsidRPr="00D10DA4" w:rsidRDefault="00554F4C" w:rsidP="00554F4C">
            <w:pPr>
              <w:pStyle w:val="tabcaselist"/>
              <w:numPr>
                <w:ilvl w:val="0"/>
                <w:numId w:val="0"/>
              </w:numPr>
              <w:spacing w:before="0" w:after="0"/>
              <w:ind w:left="34"/>
              <w:rPr>
                <w:sz w:val="20"/>
                <w:szCs w:val="20"/>
              </w:rPr>
            </w:pPr>
            <w:r>
              <w:rPr>
                <w:sz w:val="20"/>
                <w:szCs w:val="20"/>
              </w:rPr>
              <w:t xml:space="preserve">- aplicarea reglementărilor </w:t>
            </w:r>
            <w:r w:rsidR="0030522E" w:rsidRPr="00D10DA4">
              <w:rPr>
                <w:sz w:val="20"/>
                <w:szCs w:val="20"/>
              </w:rPr>
              <w:t>în domeniul construc</w:t>
            </w:r>
            <w:r w:rsidR="00BF00E9" w:rsidRPr="00D10DA4">
              <w:rPr>
                <w:sz w:val="20"/>
                <w:szCs w:val="20"/>
              </w:rPr>
              <w:t>ţ</w:t>
            </w:r>
            <w:r w:rsidR="0030522E" w:rsidRPr="00D10DA4">
              <w:rPr>
                <w:sz w:val="20"/>
                <w:szCs w:val="20"/>
              </w:rPr>
              <w:t>iilor conforme cu standardele interna</w:t>
            </w:r>
            <w:r w:rsidR="00BF00E9" w:rsidRPr="00D10DA4">
              <w:rPr>
                <w:sz w:val="20"/>
                <w:szCs w:val="20"/>
              </w:rPr>
              <w:t>ţ</w:t>
            </w:r>
            <w:r w:rsidR="0030522E" w:rsidRPr="00D10DA4">
              <w:rPr>
                <w:sz w:val="20"/>
                <w:szCs w:val="20"/>
              </w:rPr>
              <w:t>ionale de izolare a clădirilor;</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Sisteme</w:t>
            </w:r>
            <w:r w:rsidR="000C1D0B" w:rsidRPr="00D10DA4">
              <w:rPr>
                <w:sz w:val="20"/>
                <w:szCs w:val="20"/>
              </w:rPr>
              <w:t>le</w:t>
            </w:r>
            <w:r w:rsidR="0030522E" w:rsidRPr="00D10DA4">
              <w:rPr>
                <w:sz w:val="20"/>
                <w:szCs w:val="20"/>
              </w:rPr>
              <w:t xml:space="preserve"> de termoficare centralizate pentru noi comunităţi, în principal pentru locuin</w:t>
            </w:r>
            <w:r w:rsidR="00BF00E9" w:rsidRPr="00D10DA4">
              <w:rPr>
                <w:sz w:val="20"/>
                <w:szCs w:val="20"/>
              </w:rPr>
              <w:t>ţ</w:t>
            </w:r>
            <w:r w:rsidR="0030522E" w:rsidRPr="00D10DA4">
              <w:rPr>
                <w:sz w:val="20"/>
                <w:szCs w:val="20"/>
              </w:rPr>
              <w:t>ele pentru familiile defavorizate;</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Între</w:t>
            </w:r>
            <w:r w:rsidR="00BF00E9" w:rsidRPr="00D10DA4">
              <w:rPr>
                <w:sz w:val="20"/>
                <w:szCs w:val="20"/>
              </w:rPr>
              <w:t>ţ</w:t>
            </w:r>
            <w:r w:rsidR="0030522E" w:rsidRPr="00D10DA4">
              <w:rPr>
                <w:sz w:val="20"/>
                <w:szCs w:val="20"/>
              </w:rPr>
              <w:t>inerea şi reparaţia drumurilor urban</w:t>
            </w:r>
            <w:r w:rsidR="000C1D0B" w:rsidRPr="00D10DA4">
              <w:rPr>
                <w:sz w:val="20"/>
                <w:szCs w:val="20"/>
              </w:rPr>
              <w:t>e</w:t>
            </w:r>
            <w:r w:rsidR="0030522E" w:rsidRPr="00D10DA4">
              <w:rPr>
                <w:sz w:val="20"/>
                <w:szCs w:val="20"/>
              </w:rPr>
              <w:t xml:space="preserve"> şi rurale în conformitate cu standardele interna</w:t>
            </w:r>
            <w:r w:rsidR="00BF00E9" w:rsidRPr="00D10DA4">
              <w:rPr>
                <w:sz w:val="20"/>
                <w:szCs w:val="20"/>
              </w:rPr>
              <w:t>ţ</w:t>
            </w:r>
            <w:r w:rsidR="0030522E" w:rsidRPr="00D10DA4">
              <w:rPr>
                <w:sz w:val="20"/>
                <w:szCs w:val="20"/>
              </w:rPr>
              <w:t>ionale de siguran</w:t>
            </w:r>
            <w:r w:rsidR="00BF00E9" w:rsidRPr="00D10DA4">
              <w:rPr>
                <w:sz w:val="20"/>
                <w:szCs w:val="20"/>
              </w:rPr>
              <w:t>ţ</w:t>
            </w:r>
            <w:r w:rsidR="0030522E" w:rsidRPr="00D10DA4">
              <w:rPr>
                <w:sz w:val="20"/>
                <w:szCs w:val="20"/>
              </w:rPr>
              <w:t>ă rutieră.</w:t>
            </w:r>
          </w:p>
        </w:tc>
      </w:tr>
      <w:tr w:rsidR="0030522E" w:rsidRPr="00D10DA4" w:rsidTr="00D10DA4">
        <w:trPr>
          <w:trHeight w:val="400"/>
        </w:trPr>
        <w:tc>
          <w:tcPr>
            <w:tcW w:w="3652" w:type="dxa"/>
            <w:tcBorders>
              <w:top w:val="double" w:sz="6" w:space="0" w:color="auto"/>
              <w:bottom w:val="dotted" w:sz="8" w:space="0" w:color="auto"/>
            </w:tcBorders>
            <w:vAlign w:val="center"/>
          </w:tcPr>
          <w:p w:rsidR="0030522E" w:rsidRPr="00D10DA4" w:rsidRDefault="0030522E" w:rsidP="00D10DA4">
            <w:pPr>
              <w:pStyle w:val="bodytexten"/>
              <w:spacing w:before="0" w:after="0"/>
              <w:rPr>
                <w:sz w:val="20"/>
                <w:szCs w:val="20"/>
              </w:rPr>
            </w:pPr>
            <w:r w:rsidRPr="00D10DA4">
              <w:rPr>
                <w:sz w:val="20"/>
                <w:szCs w:val="20"/>
              </w:rPr>
              <w:t>Resursele umane pentru sistemul sănătăţii</w:t>
            </w:r>
          </w:p>
          <w:p w:rsidR="0030522E" w:rsidRPr="00D10DA4" w:rsidRDefault="0030522E" w:rsidP="00D10DA4">
            <w:pPr>
              <w:pStyle w:val="bodytexten"/>
              <w:spacing w:before="0" w:after="0"/>
              <w:rPr>
                <w:sz w:val="20"/>
                <w:szCs w:val="20"/>
              </w:rPr>
            </w:pPr>
          </w:p>
          <w:p w:rsidR="0030522E" w:rsidRPr="00D10DA4" w:rsidRDefault="0030522E" w:rsidP="00D10DA4">
            <w:pPr>
              <w:pStyle w:val="bodytexten"/>
              <w:spacing w:before="0" w:after="0"/>
              <w:rPr>
                <w:sz w:val="20"/>
                <w:szCs w:val="20"/>
              </w:rPr>
            </w:pPr>
          </w:p>
        </w:tc>
        <w:tc>
          <w:tcPr>
            <w:tcW w:w="6237" w:type="dxa"/>
            <w:tcBorders>
              <w:top w:val="double" w:sz="6" w:space="0" w:color="auto"/>
              <w:bottom w:val="dotted" w:sz="8" w:space="0" w:color="auto"/>
            </w:tcBorders>
          </w:tcPr>
          <w:p w:rsidR="0030522E" w:rsidRPr="00D10DA4" w:rsidRDefault="0030522E" w:rsidP="00D10DA4">
            <w:pPr>
              <w:pStyle w:val="bodytexten"/>
              <w:spacing w:before="0" w:after="0"/>
              <w:rPr>
                <w:sz w:val="20"/>
                <w:szCs w:val="20"/>
              </w:rPr>
            </w:pPr>
            <w:r w:rsidRPr="00D10DA4">
              <w:rPr>
                <w:sz w:val="20"/>
                <w:szCs w:val="20"/>
              </w:rPr>
              <w:t xml:space="preserve">Instruirea specialiştilor în domeniul sănătăţii cu privire la gestionarea </w:t>
            </w:r>
            <w:r w:rsidR="000C1D0B" w:rsidRPr="00D10DA4">
              <w:rPr>
                <w:sz w:val="20"/>
                <w:szCs w:val="20"/>
              </w:rPr>
              <w:t xml:space="preserve">cazurilor de </w:t>
            </w:r>
            <w:r w:rsidRPr="00D10DA4">
              <w:rPr>
                <w:sz w:val="20"/>
                <w:szCs w:val="20"/>
              </w:rPr>
              <w:t>urgen</w:t>
            </w:r>
            <w:r w:rsidR="00BF00E9" w:rsidRPr="00D10DA4">
              <w:rPr>
                <w:sz w:val="20"/>
                <w:szCs w:val="20"/>
              </w:rPr>
              <w:t>ţ</w:t>
            </w:r>
            <w:r w:rsidR="000C1D0B" w:rsidRPr="00D10DA4">
              <w:rPr>
                <w:sz w:val="20"/>
                <w:szCs w:val="20"/>
              </w:rPr>
              <w:t>ă</w:t>
            </w:r>
            <w:r w:rsidRPr="00D10DA4">
              <w:rPr>
                <w:sz w:val="20"/>
                <w:szCs w:val="20"/>
              </w:rPr>
              <w:t xml:space="preserve"> pe timp de caniculă;</w:t>
            </w:r>
          </w:p>
          <w:p w:rsidR="0030522E" w:rsidRPr="00D10DA4" w:rsidRDefault="0030522E" w:rsidP="00554F4C">
            <w:pPr>
              <w:pStyle w:val="bodytexten"/>
              <w:spacing w:before="0" w:after="0"/>
              <w:rPr>
                <w:sz w:val="20"/>
                <w:szCs w:val="20"/>
              </w:rPr>
            </w:pPr>
            <w:r w:rsidRPr="00D10DA4">
              <w:rPr>
                <w:sz w:val="20"/>
                <w:szCs w:val="20"/>
              </w:rPr>
              <w:t>Specialiştii în domeniul sănătăţii instruiţi şi desemnaţi în mod special pentru sensibilizarea popula</w:t>
            </w:r>
            <w:r w:rsidR="00BF00E9" w:rsidRPr="00D10DA4">
              <w:rPr>
                <w:sz w:val="20"/>
                <w:szCs w:val="20"/>
              </w:rPr>
              <w:t>ţ</w:t>
            </w:r>
            <w:r w:rsidRPr="00D10DA4">
              <w:rPr>
                <w:sz w:val="20"/>
                <w:szCs w:val="20"/>
              </w:rPr>
              <w:t>iei şi comunicarea riscurilor</w:t>
            </w:r>
          </w:p>
        </w:tc>
      </w:tr>
      <w:tr w:rsidR="0030522E" w:rsidRPr="00D10DA4" w:rsidTr="00D10DA4">
        <w:trPr>
          <w:trHeight w:val="400"/>
        </w:trPr>
        <w:tc>
          <w:tcPr>
            <w:tcW w:w="3652" w:type="dxa"/>
            <w:tcBorders>
              <w:top w:val="double" w:sz="6" w:space="0" w:color="auto"/>
              <w:bottom w:val="single" w:sz="4" w:space="0" w:color="auto"/>
            </w:tcBorders>
          </w:tcPr>
          <w:p w:rsidR="0030522E" w:rsidRPr="00D10DA4" w:rsidRDefault="0030522E" w:rsidP="00D10DA4">
            <w:pPr>
              <w:pStyle w:val="bodytexten"/>
              <w:spacing w:before="0" w:after="0"/>
              <w:rPr>
                <w:sz w:val="22"/>
                <w:szCs w:val="22"/>
              </w:rPr>
            </w:pPr>
            <w:r w:rsidRPr="00D10DA4">
              <w:rPr>
                <w:sz w:val="22"/>
                <w:szCs w:val="22"/>
              </w:rPr>
              <w:t>Sisteme informaţionale</w:t>
            </w:r>
          </w:p>
          <w:p w:rsidR="0030522E" w:rsidRPr="00D10DA4" w:rsidRDefault="0030522E" w:rsidP="00D10DA4">
            <w:pPr>
              <w:pStyle w:val="bodytexten"/>
              <w:spacing w:before="0" w:after="0"/>
              <w:rPr>
                <w:sz w:val="22"/>
                <w:szCs w:val="22"/>
              </w:rPr>
            </w:pPr>
          </w:p>
        </w:tc>
        <w:tc>
          <w:tcPr>
            <w:tcW w:w="6237" w:type="dxa"/>
            <w:tcBorders>
              <w:top w:val="double" w:sz="6" w:space="0" w:color="auto"/>
              <w:bottom w:val="single" w:sz="4" w:space="0" w:color="auto"/>
            </w:tcBorders>
          </w:tcPr>
          <w:p w:rsidR="0030522E" w:rsidRPr="00D10DA4" w:rsidRDefault="0030522E" w:rsidP="00D10DA4">
            <w:pPr>
              <w:pStyle w:val="bodytexten"/>
              <w:spacing w:before="0" w:after="0"/>
              <w:rPr>
                <w:sz w:val="22"/>
                <w:szCs w:val="22"/>
              </w:rPr>
            </w:pPr>
            <w:r w:rsidRPr="00D10DA4">
              <w:rPr>
                <w:sz w:val="22"/>
                <w:szCs w:val="22"/>
              </w:rPr>
              <w:t>Consolidarea sistemului informa</w:t>
            </w:r>
            <w:r w:rsidR="00BF00E9" w:rsidRPr="00D10DA4">
              <w:rPr>
                <w:sz w:val="22"/>
                <w:szCs w:val="22"/>
              </w:rPr>
              <w:t>ţ</w:t>
            </w:r>
            <w:r w:rsidRPr="00D10DA4">
              <w:rPr>
                <w:sz w:val="22"/>
                <w:szCs w:val="22"/>
              </w:rPr>
              <w:t>ional în domeniul sănătăţii prin atribuirea unei entităţi bine-identificate a obligaţiei de a analiza şi raporta datele</w:t>
            </w:r>
            <w:r w:rsidR="00554F4C">
              <w:rPr>
                <w:sz w:val="22"/>
                <w:szCs w:val="22"/>
              </w:rPr>
              <w:t xml:space="preserve"> privind</w:t>
            </w:r>
            <w:r w:rsidRPr="00D10DA4">
              <w:rPr>
                <w:sz w:val="22"/>
                <w:szCs w:val="22"/>
              </w:rPr>
              <w:t>:</w:t>
            </w:r>
          </w:p>
          <w:p w:rsidR="00554F4C" w:rsidRDefault="0030522E" w:rsidP="00554F4C">
            <w:pPr>
              <w:pStyle w:val="tabcaselist"/>
              <w:tabs>
                <w:tab w:val="clear" w:pos="851"/>
                <w:tab w:val="left" w:pos="176"/>
              </w:tabs>
              <w:spacing w:before="0" w:after="0"/>
              <w:ind w:left="34" w:hanging="34"/>
              <w:rPr>
                <w:szCs w:val="22"/>
              </w:rPr>
            </w:pPr>
            <w:r w:rsidRPr="00D10DA4">
              <w:rPr>
                <w:szCs w:val="22"/>
              </w:rPr>
              <w:t>Morbiditatea şi mortalitatea cauzat</w:t>
            </w:r>
            <w:r w:rsidR="000C1D0B" w:rsidRPr="00D10DA4">
              <w:rPr>
                <w:szCs w:val="22"/>
              </w:rPr>
              <w:t>e</w:t>
            </w:r>
            <w:r w:rsidRPr="00D10DA4">
              <w:rPr>
                <w:szCs w:val="22"/>
              </w:rPr>
              <w:t xml:space="preserve"> de bolile respiratorii, cu un accent special pe tuberculoză şi grupuri</w:t>
            </w:r>
            <w:r w:rsidR="000C1D0B" w:rsidRPr="00D10DA4">
              <w:rPr>
                <w:szCs w:val="22"/>
              </w:rPr>
              <w:t>le</w:t>
            </w:r>
            <w:r w:rsidRPr="00D10DA4">
              <w:rPr>
                <w:szCs w:val="22"/>
              </w:rPr>
              <w:t xml:space="preserve"> de popula</w:t>
            </w:r>
            <w:r w:rsidR="00BF00E9" w:rsidRPr="00D10DA4">
              <w:rPr>
                <w:szCs w:val="22"/>
              </w:rPr>
              <w:t>ţ</w:t>
            </w:r>
            <w:r w:rsidRPr="00D10DA4">
              <w:rPr>
                <w:szCs w:val="22"/>
              </w:rPr>
              <w:t>ie precum lucrătorii şi vârstnicii (</w:t>
            </w:r>
            <w:r w:rsidR="000C1D0B" w:rsidRPr="00D10DA4">
              <w:rPr>
                <w:szCs w:val="22"/>
              </w:rPr>
              <w:t xml:space="preserve">peste </w:t>
            </w:r>
            <w:r w:rsidRPr="00D10DA4">
              <w:rPr>
                <w:szCs w:val="22"/>
              </w:rPr>
              <w:t>65 de ani);</w:t>
            </w:r>
          </w:p>
          <w:p w:rsidR="00554F4C" w:rsidRDefault="0030522E" w:rsidP="00554F4C">
            <w:pPr>
              <w:pStyle w:val="tabcaselist"/>
              <w:tabs>
                <w:tab w:val="clear" w:pos="851"/>
                <w:tab w:val="left" w:pos="176"/>
              </w:tabs>
              <w:spacing w:before="0" w:after="0"/>
              <w:ind w:left="34" w:hanging="34"/>
              <w:rPr>
                <w:szCs w:val="22"/>
              </w:rPr>
            </w:pPr>
            <w:r w:rsidRPr="00554F4C">
              <w:rPr>
                <w:szCs w:val="22"/>
              </w:rPr>
              <w:t>Mortalitatea infantilă la copii</w:t>
            </w:r>
            <w:r w:rsidR="000C1D0B" w:rsidRPr="00554F4C">
              <w:rPr>
                <w:szCs w:val="22"/>
              </w:rPr>
              <w:t>i</w:t>
            </w:r>
            <w:r w:rsidRPr="00554F4C">
              <w:rPr>
                <w:szCs w:val="22"/>
              </w:rPr>
              <w:t xml:space="preserve"> de 1-5 ani, pe cauze;</w:t>
            </w:r>
          </w:p>
          <w:p w:rsidR="00554F4C" w:rsidRDefault="0030522E" w:rsidP="00554F4C">
            <w:pPr>
              <w:pStyle w:val="tabcaselist"/>
              <w:tabs>
                <w:tab w:val="clear" w:pos="851"/>
                <w:tab w:val="left" w:pos="176"/>
              </w:tabs>
              <w:spacing w:before="0" w:after="0"/>
              <w:ind w:left="34" w:hanging="34"/>
              <w:rPr>
                <w:szCs w:val="22"/>
              </w:rPr>
            </w:pPr>
            <w:r w:rsidRPr="00554F4C">
              <w:rPr>
                <w:szCs w:val="22"/>
              </w:rPr>
              <w:t xml:space="preserve">Supravegherea epidemiologică a </w:t>
            </w:r>
            <w:r w:rsidR="00554F4C">
              <w:rPr>
                <w:szCs w:val="22"/>
              </w:rPr>
              <w:t>bol</w:t>
            </w:r>
            <w:r w:rsidR="000C1D0B" w:rsidRPr="00554F4C">
              <w:rPr>
                <w:szCs w:val="22"/>
              </w:rPr>
              <w:t xml:space="preserve">ilor </w:t>
            </w:r>
            <w:r w:rsidRPr="00554F4C">
              <w:rPr>
                <w:szCs w:val="22"/>
              </w:rPr>
              <w:t>specific</w:t>
            </w:r>
            <w:r w:rsidR="000C1D0B" w:rsidRPr="00554F4C">
              <w:rPr>
                <w:szCs w:val="22"/>
              </w:rPr>
              <w:t>e</w:t>
            </w:r>
            <w:r w:rsidRPr="00554F4C">
              <w:rPr>
                <w:szCs w:val="22"/>
              </w:rPr>
              <w:t>, precum astmul;</w:t>
            </w:r>
          </w:p>
          <w:p w:rsidR="0030522E" w:rsidRPr="00554F4C" w:rsidRDefault="0030522E" w:rsidP="00554F4C">
            <w:pPr>
              <w:pStyle w:val="tabcaselist"/>
              <w:tabs>
                <w:tab w:val="clear" w:pos="851"/>
                <w:tab w:val="left" w:pos="176"/>
              </w:tabs>
              <w:spacing w:before="0" w:after="0"/>
              <w:ind w:left="34" w:hanging="34"/>
              <w:rPr>
                <w:szCs w:val="22"/>
              </w:rPr>
            </w:pPr>
            <w:r w:rsidRPr="00554F4C">
              <w:rPr>
                <w:szCs w:val="22"/>
              </w:rPr>
              <w:t xml:space="preserve">Cauzele externe ale mortalităţii pe grupe de vârstă, cu </w:t>
            </w:r>
            <w:proofErr w:type="gramStart"/>
            <w:r w:rsidRPr="00554F4C">
              <w:rPr>
                <w:szCs w:val="22"/>
              </w:rPr>
              <w:t>un</w:t>
            </w:r>
            <w:proofErr w:type="gramEnd"/>
            <w:r w:rsidRPr="00554F4C">
              <w:rPr>
                <w:szCs w:val="22"/>
              </w:rPr>
              <w:t xml:space="preserve"> accent special pe accidentele la lucrătorii antrenaţi în reparaţia drumurilor si activităţi</w:t>
            </w:r>
            <w:r w:rsidR="000C1D0B" w:rsidRPr="00554F4C">
              <w:rPr>
                <w:szCs w:val="22"/>
              </w:rPr>
              <w:t>le</w:t>
            </w:r>
            <w:r w:rsidRPr="00554F4C">
              <w:rPr>
                <w:szCs w:val="22"/>
              </w:rPr>
              <w:t xml:space="preserve"> în aer liber.</w:t>
            </w:r>
          </w:p>
          <w:p w:rsidR="0030522E" w:rsidRPr="00D10DA4" w:rsidRDefault="00DB1EFE" w:rsidP="00554F4C">
            <w:pPr>
              <w:pStyle w:val="bodytexten"/>
              <w:spacing w:before="0" w:after="0"/>
              <w:rPr>
                <w:sz w:val="22"/>
                <w:szCs w:val="22"/>
              </w:rPr>
            </w:pPr>
            <w:r w:rsidRPr="00D10DA4">
              <w:rPr>
                <w:sz w:val="22"/>
                <w:szCs w:val="22"/>
              </w:rPr>
              <w:t>Pledoarie</w:t>
            </w:r>
            <w:r w:rsidR="00554F4C">
              <w:rPr>
                <w:sz w:val="22"/>
                <w:szCs w:val="22"/>
              </w:rPr>
              <w:t xml:space="preserve"> </w:t>
            </w:r>
            <w:r w:rsidR="0030522E" w:rsidRPr="00D10DA4">
              <w:rPr>
                <w:sz w:val="22"/>
                <w:szCs w:val="22"/>
              </w:rPr>
              <w:t>şi coordonarea sectorială pentru a promova, monitoriza</w:t>
            </w:r>
            <w:r w:rsidR="000C1D0B" w:rsidRPr="00D10DA4">
              <w:rPr>
                <w:sz w:val="22"/>
                <w:szCs w:val="22"/>
              </w:rPr>
              <w:t xml:space="preserve"> </w:t>
            </w:r>
            <w:r w:rsidR="0030522E" w:rsidRPr="00D10DA4">
              <w:rPr>
                <w:sz w:val="22"/>
                <w:szCs w:val="22"/>
              </w:rPr>
              <w:t>şi raporta</w:t>
            </w:r>
            <w:r w:rsidR="000C1D0B" w:rsidRPr="00D10DA4">
              <w:rPr>
                <w:sz w:val="22"/>
                <w:szCs w:val="22"/>
              </w:rPr>
              <w:t xml:space="preserve"> datele privind</w:t>
            </w:r>
            <w:r w:rsidR="0030522E" w:rsidRPr="00D10DA4">
              <w:rPr>
                <w:sz w:val="22"/>
                <w:szCs w:val="22"/>
              </w:rPr>
              <w:t>:</w:t>
            </w:r>
          </w:p>
          <w:p w:rsidR="00554F4C" w:rsidRDefault="000C1D0B" w:rsidP="00554F4C">
            <w:pPr>
              <w:pStyle w:val="tabcaselist"/>
              <w:tabs>
                <w:tab w:val="clear" w:pos="851"/>
                <w:tab w:val="left" w:pos="34"/>
                <w:tab w:val="left" w:pos="176"/>
              </w:tabs>
              <w:spacing w:before="0" w:after="0"/>
              <w:ind w:left="0" w:firstLine="0"/>
            </w:pPr>
            <w:r w:rsidRPr="00D10DA4">
              <w:lastRenderedPageBreak/>
              <w:t>Înregistrarea şi raportarea concentra</w:t>
            </w:r>
            <w:r w:rsidR="00BF00E9" w:rsidRPr="00D10DA4">
              <w:t>ţ</w:t>
            </w:r>
            <w:r w:rsidRPr="00D10DA4">
              <w:t xml:space="preserve">iei zilnice de </w:t>
            </w:r>
            <w:r w:rsidR="0030522E" w:rsidRPr="00D10DA4">
              <w:t xml:space="preserve">CO, NOx, SO2, ozon şi </w:t>
            </w:r>
            <w:r w:rsidRPr="00D10DA4">
              <w:t xml:space="preserve">pulberi </w:t>
            </w:r>
            <w:r w:rsidR="0030522E" w:rsidRPr="00D10DA4">
              <w:t>în conformitate cu standardele interna</w:t>
            </w:r>
            <w:r w:rsidR="00BF00E9" w:rsidRPr="00D10DA4">
              <w:t>ţ</w:t>
            </w:r>
            <w:r w:rsidR="0030522E" w:rsidRPr="00D10DA4">
              <w:t>ionale</w:t>
            </w:r>
            <w:r w:rsidRPr="00D10DA4">
              <w:t xml:space="preserve"> de către SHS</w:t>
            </w:r>
            <w:r w:rsidR="0030522E" w:rsidRPr="00D10DA4">
              <w:t>,</w:t>
            </w:r>
          </w:p>
          <w:p w:rsidR="00554F4C" w:rsidRDefault="000C1D0B" w:rsidP="00554F4C">
            <w:pPr>
              <w:pStyle w:val="tabcaselist"/>
              <w:tabs>
                <w:tab w:val="clear" w:pos="851"/>
                <w:tab w:val="left" w:pos="34"/>
                <w:tab w:val="left" w:pos="176"/>
              </w:tabs>
              <w:spacing w:before="0" w:after="0"/>
              <w:ind w:left="0" w:firstLine="0"/>
            </w:pPr>
            <w:r w:rsidRPr="00554F4C">
              <w:rPr>
                <w:szCs w:val="22"/>
              </w:rPr>
              <w:t>E</w:t>
            </w:r>
            <w:r w:rsidR="0030522E" w:rsidRPr="00554F4C">
              <w:rPr>
                <w:szCs w:val="22"/>
              </w:rPr>
              <w:t>labor</w:t>
            </w:r>
            <w:r w:rsidRPr="00554F4C">
              <w:rPr>
                <w:szCs w:val="22"/>
              </w:rPr>
              <w:t xml:space="preserve">area </w:t>
            </w:r>
            <w:r w:rsidR="0030522E" w:rsidRPr="00554F4C">
              <w:rPr>
                <w:szCs w:val="22"/>
              </w:rPr>
              <w:t>prognoze</w:t>
            </w:r>
            <w:r w:rsidRPr="00554F4C">
              <w:rPr>
                <w:szCs w:val="22"/>
              </w:rPr>
              <w:t>lor</w:t>
            </w:r>
            <w:r w:rsidR="0030522E" w:rsidRPr="00554F4C">
              <w:rPr>
                <w:szCs w:val="22"/>
              </w:rPr>
              <w:t xml:space="preserve"> pentru avertizarea timpurie cu privire la canicule şi valurile de ger</w:t>
            </w:r>
            <w:r w:rsidRPr="00554F4C">
              <w:rPr>
                <w:szCs w:val="22"/>
              </w:rPr>
              <w:t xml:space="preserve"> de către SHS</w:t>
            </w:r>
            <w:r w:rsidR="0030522E" w:rsidRPr="00554F4C">
              <w:rPr>
                <w:szCs w:val="22"/>
              </w:rPr>
              <w:t>;</w:t>
            </w:r>
          </w:p>
          <w:p w:rsidR="00554F4C" w:rsidRDefault="000C1D0B" w:rsidP="00554F4C">
            <w:pPr>
              <w:pStyle w:val="tabcaselist"/>
              <w:tabs>
                <w:tab w:val="clear" w:pos="851"/>
                <w:tab w:val="left" w:pos="34"/>
                <w:tab w:val="left" w:pos="176"/>
              </w:tabs>
              <w:spacing w:before="0" w:after="0"/>
              <w:ind w:left="0" w:firstLine="0"/>
            </w:pPr>
            <w:r w:rsidRPr="00554F4C">
              <w:rPr>
                <w:szCs w:val="22"/>
              </w:rPr>
              <w:t xml:space="preserve">Elaborarea prognozelor pentru </w:t>
            </w:r>
            <w:r w:rsidR="0030522E" w:rsidRPr="00554F4C">
              <w:rPr>
                <w:szCs w:val="22"/>
              </w:rPr>
              <w:t>avertizarea timpurie cu privire la radiaţiile UV şi fenomenele de inversiune termică</w:t>
            </w:r>
            <w:r w:rsidRPr="00554F4C">
              <w:rPr>
                <w:szCs w:val="22"/>
              </w:rPr>
              <w:t xml:space="preserve"> de către SHS</w:t>
            </w:r>
            <w:r w:rsidR="0030522E" w:rsidRPr="00554F4C">
              <w:rPr>
                <w:szCs w:val="22"/>
              </w:rPr>
              <w:t>;</w:t>
            </w:r>
          </w:p>
          <w:p w:rsidR="0030522E" w:rsidRPr="00554F4C" w:rsidRDefault="000C1D0B" w:rsidP="00554F4C">
            <w:pPr>
              <w:pStyle w:val="tabcaselist"/>
              <w:tabs>
                <w:tab w:val="clear" w:pos="851"/>
                <w:tab w:val="left" w:pos="34"/>
                <w:tab w:val="left" w:pos="176"/>
              </w:tabs>
              <w:spacing w:before="0" w:after="0"/>
              <w:ind w:left="0" w:firstLine="0"/>
            </w:pPr>
            <w:r w:rsidRPr="00554F4C">
              <w:rPr>
                <w:szCs w:val="22"/>
              </w:rPr>
              <w:t xml:space="preserve">Respectarea de către SHS a </w:t>
            </w:r>
            <w:r w:rsidR="0030522E" w:rsidRPr="00554F4C">
              <w:rPr>
                <w:szCs w:val="22"/>
              </w:rPr>
              <w:t>Directivei-cadru privind calitatea aerului pentru amplasarea sta</w:t>
            </w:r>
            <w:r w:rsidR="00BF00E9" w:rsidRPr="00554F4C">
              <w:rPr>
                <w:szCs w:val="22"/>
              </w:rPr>
              <w:t>ţ</w:t>
            </w:r>
            <w:r w:rsidR="0030522E" w:rsidRPr="00554F4C">
              <w:rPr>
                <w:szCs w:val="22"/>
              </w:rPr>
              <w:t>iilor de monitorizare.</w:t>
            </w:r>
          </w:p>
        </w:tc>
      </w:tr>
      <w:tr w:rsidR="0030522E" w:rsidRPr="00D10DA4" w:rsidTr="00D10DA4">
        <w:trPr>
          <w:trHeight w:val="400"/>
        </w:trPr>
        <w:tc>
          <w:tcPr>
            <w:tcW w:w="3652"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lastRenderedPageBreak/>
              <w:t xml:space="preserve">Produse şi tehnologii de bază  </w:t>
            </w:r>
          </w:p>
        </w:tc>
        <w:tc>
          <w:tcPr>
            <w:tcW w:w="6237"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 xml:space="preserve">Secţii de urgenţă pe deplin funcţionale pentru bolile cardiovasculare în toate spitalele principale din oraşe şi sate </w:t>
            </w:r>
          </w:p>
        </w:tc>
      </w:tr>
      <w:tr w:rsidR="0030522E" w:rsidRPr="00D10DA4" w:rsidTr="00D10DA4">
        <w:trPr>
          <w:trHeight w:val="400"/>
        </w:trPr>
        <w:tc>
          <w:tcPr>
            <w:tcW w:w="3652"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Prestarea serviciilor</w:t>
            </w:r>
          </w:p>
          <w:p w:rsidR="0030522E" w:rsidRPr="00D10DA4" w:rsidRDefault="0030522E" w:rsidP="00D10DA4">
            <w:pPr>
              <w:pStyle w:val="bodytexten"/>
              <w:spacing w:before="0" w:after="0"/>
              <w:rPr>
                <w:sz w:val="20"/>
                <w:szCs w:val="20"/>
              </w:rPr>
            </w:pPr>
          </w:p>
        </w:tc>
        <w:tc>
          <w:tcPr>
            <w:tcW w:w="6237"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Disponibilitate</w:t>
            </w:r>
            <w:r w:rsidR="000E751C" w:rsidRPr="00D10DA4">
              <w:rPr>
                <w:sz w:val="20"/>
                <w:szCs w:val="20"/>
              </w:rPr>
              <w:t>a</w:t>
            </w:r>
            <w:r w:rsidRPr="00D10DA4">
              <w:rPr>
                <w:sz w:val="20"/>
                <w:szCs w:val="20"/>
              </w:rPr>
              <w:t xml:space="preserve"> şi verificarea stocului de alimente, combustibil, sobe, pături etc. în zonele rurale pentru a face fa</w:t>
            </w:r>
            <w:r w:rsidR="00BF00E9" w:rsidRPr="00D10DA4">
              <w:rPr>
                <w:sz w:val="20"/>
                <w:szCs w:val="20"/>
              </w:rPr>
              <w:t>ţ</w:t>
            </w:r>
            <w:r w:rsidRPr="00D10DA4">
              <w:rPr>
                <w:sz w:val="20"/>
                <w:szCs w:val="20"/>
              </w:rPr>
              <w:t xml:space="preserve">ă valurilor de ger în </w:t>
            </w:r>
            <w:proofErr w:type="gramStart"/>
            <w:r w:rsidRPr="00D10DA4">
              <w:rPr>
                <w:sz w:val="20"/>
                <w:szCs w:val="20"/>
              </w:rPr>
              <w:t>localităţile  îndepărtate</w:t>
            </w:r>
            <w:proofErr w:type="gramEnd"/>
            <w:r w:rsidRPr="00D10DA4">
              <w:rPr>
                <w:sz w:val="20"/>
                <w:szCs w:val="20"/>
              </w:rPr>
              <w:t xml:space="preserve"> şi / sau dispersate.</w:t>
            </w:r>
          </w:p>
        </w:tc>
      </w:tr>
      <w:tr w:rsidR="0030522E" w:rsidRPr="00D10DA4" w:rsidTr="00D10DA4">
        <w:trPr>
          <w:trHeight w:val="400"/>
        </w:trPr>
        <w:tc>
          <w:tcPr>
            <w:tcW w:w="3652" w:type="dxa"/>
            <w:tcBorders>
              <w:top w:val="single" w:sz="4" w:space="0" w:color="auto"/>
              <w:bottom w:val="single" w:sz="12" w:space="0" w:color="auto"/>
            </w:tcBorders>
          </w:tcPr>
          <w:p w:rsidR="0030522E" w:rsidRPr="00D10DA4" w:rsidRDefault="0030522E" w:rsidP="00D10DA4">
            <w:pPr>
              <w:pStyle w:val="bodytexten"/>
              <w:spacing w:before="0" w:after="0"/>
              <w:rPr>
                <w:sz w:val="20"/>
                <w:szCs w:val="20"/>
              </w:rPr>
            </w:pPr>
            <w:r w:rsidRPr="00D10DA4">
              <w:rPr>
                <w:sz w:val="20"/>
                <w:szCs w:val="20"/>
              </w:rPr>
              <w:t>Finan</w:t>
            </w:r>
            <w:r w:rsidR="00BF00E9" w:rsidRPr="00D10DA4">
              <w:rPr>
                <w:sz w:val="20"/>
                <w:szCs w:val="20"/>
              </w:rPr>
              <w:t>ţ</w:t>
            </w:r>
            <w:r w:rsidRPr="00D10DA4">
              <w:rPr>
                <w:sz w:val="20"/>
                <w:szCs w:val="20"/>
              </w:rPr>
              <w:t>area</w:t>
            </w:r>
          </w:p>
        </w:tc>
        <w:tc>
          <w:tcPr>
            <w:tcW w:w="6237" w:type="dxa"/>
            <w:tcBorders>
              <w:top w:val="single" w:sz="4" w:space="0" w:color="auto"/>
              <w:bottom w:val="single" w:sz="12" w:space="0" w:color="auto"/>
            </w:tcBorders>
          </w:tcPr>
          <w:p w:rsidR="0030522E" w:rsidRPr="00D10DA4" w:rsidRDefault="0030522E" w:rsidP="00D10DA4">
            <w:pPr>
              <w:pStyle w:val="bodytexten"/>
              <w:spacing w:before="0" w:after="0"/>
              <w:rPr>
                <w:sz w:val="20"/>
                <w:szCs w:val="20"/>
              </w:rPr>
            </w:pPr>
            <w:r w:rsidRPr="00D10DA4">
              <w:rPr>
                <w:sz w:val="20"/>
                <w:szCs w:val="20"/>
              </w:rPr>
              <w:t xml:space="preserve">Creşterea </w:t>
            </w:r>
            <w:r w:rsidR="00554F4C">
              <w:rPr>
                <w:sz w:val="20"/>
                <w:szCs w:val="20"/>
              </w:rPr>
              <w:t xml:space="preserve">accesibilității </w:t>
            </w:r>
            <w:r w:rsidRPr="00D10DA4">
              <w:rPr>
                <w:sz w:val="20"/>
                <w:szCs w:val="20"/>
              </w:rPr>
              <w:t xml:space="preserve">generale </w:t>
            </w:r>
            <w:r w:rsidR="00554F4C">
              <w:rPr>
                <w:sz w:val="20"/>
                <w:szCs w:val="20"/>
              </w:rPr>
              <w:t>l</w:t>
            </w:r>
            <w:r w:rsidRPr="00D10DA4">
              <w:rPr>
                <w:sz w:val="20"/>
                <w:szCs w:val="20"/>
              </w:rPr>
              <w:t>a servicii de sănătate, în principal pentru familiile defavorizate;</w:t>
            </w:r>
          </w:p>
          <w:p w:rsidR="0030522E" w:rsidRPr="00D10DA4" w:rsidRDefault="0030522E" w:rsidP="00D10DA4">
            <w:pPr>
              <w:pStyle w:val="bodytexten"/>
              <w:spacing w:before="0" w:after="0"/>
              <w:rPr>
                <w:sz w:val="20"/>
                <w:szCs w:val="20"/>
              </w:rPr>
            </w:pPr>
            <w:r w:rsidRPr="00D10DA4">
              <w:rPr>
                <w:sz w:val="20"/>
                <w:szCs w:val="20"/>
              </w:rPr>
              <w:t>Analiza eficien</w:t>
            </w:r>
            <w:r w:rsidR="00BF00E9" w:rsidRPr="00D10DA4">
              <w:rPr>
                <w:sz w:val="20"/>
                <w:szCs w:val="20"/>
              </w:rPr>
              <w:t>ţ</w:t>
            </w:r>
            <w:r w:rsidRPr="00D10DA4">
              <w:rPr>
                <w:sz w:val="20"/>
                <w:szCs w:val="20"/>
              </w:rPr>
              <w:t>ei sistemului de asigurări</w:t>
            </w:r>
            <w:r w:rsidR="000E751C" w:rsidRPr="00D10DA4">
              <w:rPr>
                <w:sz w:val="20"/>
                <w:szCs w:val="20"/>
              </w:rPr>
              <w:t xml:space="preserve"> medicale</w:t>
            </w:r>
            <w:r w:rsidRPr="00D10DA4">
              <w:rPr>
                <w:sz w:val="20"/>
                <w:szCs w:val="20"/>
              </w:rPr>
              <w:t>/fonduri</w:t>
            </w:r>
            <w:r w:rsidR="000E751C" w:rsidRPr="00D10DA4">
              <w:rPr>
                <w:sz w:val="20"/>
                <w:szCs w:val="20"/>
              </w:rPr>
              <w:t>lor</w:t>
            </w:r>
            <w:r w:rsidRPr="00D10DA4">
              <w:rPr>
                <w:sz w:val="20"/>
                <w:szCs w:val="20"/>
              </w:rPr>
              <w:t xml:space="preserve"> în domeniul sănătăţii publice, de asemenea, având în vedere reducerea semnificativă a ponderii c</w:t>
            </w:r>
            <w:r w:rsidR="000E751C" w:rsidRPr="00D10DA4">
              <w:rPr>
                <w:sz w:val="20"/>
                <w:szCs w:val="20"/>
              </w:rPr>
              <w:t>osturilor „</w:t>
            </w:r>
            <w:r w:rsidRPr="00D10DA4">
              <w:rPr>
                <w:sz w:val="20"/>
                <w:szCs w:val="20"/>
              </w:rPr>
              <w:t>d</w:t>
            </w:r>
            <w:r w:rsidR="0079721D" w:rsidRPr="00D10DA4">
              <w:rPr>
                <w:sz w:val="20"/>
                <w:szCs w:val="20"/>
              </w:rPr>
              <w:t xml:space="preserve">irect din </w:t>
            </w:r>
            <w:r w:rsidRPr="00D10DA4">
              <w:rPr>
                <w:sz w:val="20"/>
                <w:szCs w:val="20"/>
              </w:rPr>
              <w:t>buzunar” pentru serviciile de sănătate.</w:t>
            </w:r>
          </w:p>
        </w:tc>
      </w:tr>
    </w:tbl>
    <w:p w:rsidR="002875D0" w:rsidRPr="00112E20" w:rsidRDefault="00E76C5D" w:rsidP="002E7B41">
      <w:pPr>
        <w:pStyle w:val="1"/>
        <w:numPr>
          <w:ilvl w:val="0"/>
          <w:numId w:val="0"/>
        </w:numPr>
        <w:ind w:left="1080"/>
        <w:jc w:val="center"/>
      </w:pPr>
      <w:bookmarkStart w:id="23" w:name="_Toc422127061"/>
      <w:r>
        <w:rPr>
          <w:rFonts w:ascii="Times New Roman" w:hAnsi="Times New Roman"/>
          <w:color w:val="auto"/>
          <w:lang w:val="ro-RO"/>
        </w:rPr>
        <w:t>Secțiunea 6</w:t>
      </w:r>
      <w:r w:rsidR="002E7B41">
        <w:rPr>
          <w:rFonts w:ascii="Times New Roman" w:hAnsi="Times New Roman"/>
          <w:color w:val="auto"/>
          <w:lang w:val="ro-RO"/>
        </w:rPr>
        <w:t xml:space="preserve">. </w:t>
      </w:r>
      <w:r w:rsidR="00554F4C" w:rsidRPr="002E7B41">
        <w:rPr>
          <w:rFonts w:ascii="Times New Roman" w:hAnsi="Times New Roman"/>
          <w:color w:val="auto"/>
        </w:rPr>
        <w:t xml:space="preserve">Schimbările climatice </w:t>
      </w:r>
      <w:r w:rsidR="002875D0" w:rsidRPr="002E7B41">
        <w:rPr>
          <w:rFonts w:ascii="Times New Roman" w:hAnsi="Times New Roman"/>
          <w:color w:val="auto"/>
        </w:rPr>
        <w:t>şi bolile infecţioase</w:t>
      </w:r>
      <w:bookmarkEnd w:id="23"/>
      <w:r w:rsidR="002875D0" w:rsidRPr="00112E20">
        <w:t xml:space="preserve"> </w:t>
      </w:r>
    </w:p>
    <w:p w:rsidR="002875D0" w:rsidRDefault="00554F4C" w:rsidP="00D10DA4">
      <w:pPr>
        <w:pStyle w:val="bodytexten"/>
      </w:pPr>
      <w:r>
        <w:tab/>
      </w:r>
      <w:r w:rsidR="00E76C5D">
        <w:t>4</w:t>
      </w:r>
      <w:r w:rsidR="00400658">
        <w:t>1</w:t>
      </w:r>
      <w:r>
        <w:t>.</w:t>
      </w:r>
      <w:r w:rsidR="002875D0" w:rsidRPr="00112E20">
        <w:t>Încălzirea treptată şi perioad</w:t>
      </w:r>
      <w:r w:rsidR="0030522E" w:rsidRPr="00112E20">
        <w:t xml:space="preserve">ele îndelungate cu temperaturi </w:t>
      </w:r>
      <w:proofErr w:type="gramStart"/>
      <w:r w:rsidR="0030522E" w:rsidRPr="00112E20">
        <w:t>mari</w:t>
      </w:r>
      <w:proofErr w:type="gramEnd"/>
      <w:r w:rsidR="0030522E" w:rsidRPr="00112E20">
        <w:t xml:space="preserve"> </w:t>
      </w:r>
      <w:r w:rsidR="002875D0" w:rsidRPr="00112E20">
        <w:t>sau moder</w:t>
      </w:r>
      <w:r w:rsidR="0030522E" w:rsidRPr="00112E20">
        <w:t>a</w:t>
      </w:r>
      <w:r w:rsidR="002875D0" w:rsidRPr="00112E20">
        <w:t>t</w:t>
      </w:r>
      <w:r w:rsidR="0030522E" w:rsidRPr="00112E20">
        <w:t>e</w:t>
      </w:r>
      <w:r w:rsidR="002875D0" w:rsidRPr="00112E20">
        <w:t xml:space="preserve"> a</w:t>
      </w:r>
      <w:r w:rsidR="0030522E" w:rsidRPr="00112E20">
        <w:t>u</w:t>
      </w:r>
      <w:r w:rsidR="002875D0" w:rsidRPr="00112E20">
        <w:t xml:space="preserve"> atât efecte pozitive, cât şi negative. Efectele po</w:t>
      </w:r>
      <w:r w:rsidR="0030522E" w:rsidRPr="00112E20">
        <w:t>z</w:t>
      </w:r>
      <w:r w:rsidR="002875D0" w:rsidRPr="00112E20">
        <w:t>itive includ reducerea aportului de energie primară şi prelungirea perioadei de vegeta</w:t>
      </w:r>
      <w:r w:rsidR="00BF00E9" w:rsidRPr="00112E20">
        <w:t>ţ</w:t>
      </w:r>
      <w:r w:rsidR="002875D0" w:rsidRPr="00112E20">
        <w:t>ie pentru culturi şi fructe</w:t>
      </w:r>
      <w:r w:rsidR="00A312E3">
        <w:t>,</w:t>
      </w:r>
      <w:r w:rsidR="002875D0" w:rsidRPr="00112E20">
        <w:t xml:space="preserve"> care urmează </w:t>
      </w:r>
      <w:proofErr w:type="gramStart"/>
      <w:r w:rsidR="002875D0" w:rsidRPr="00112E20">
        <w:t>să</w:t>
      </w:r>
      <w:proofErr w:type="gramEnd"/>
      <w:r w:rsidR="002875D0" w:rsidRPr="00112E20">
        <w:t xml:space="preserve"> fie </w:t>
      </w:r>
      <w:r w:rsidR="00A312E3">
        <w:t>analizate</w:t>
      </w:r>
      <w:r w:rsidR="002875D0" w:rsidRPr="00112E20">
        <w:t xml:space="preserve">. Printre efectele negative, există dovezi </w:t>
      </w:r>
      <w:r w:rsidR="0030522E" w:rsidRPr="00112E20">
        <w:t xml:space="preserve">privind </w:t>
      </w:r>
      <w:r w:rsidR="002875D0" w:rsidRPr="00112E20">
        <w:t>răspândir</w:t>
      </w:r>
      <w:r w:rsidR="0030522E" w:rsidRPr="00112E20">
        <w:t>ea</w:t>
      </w:r>
      <w:r w:rsidR="002875D0" w:rsidRPr="00112E20">
        <w:t xml:space="preserve"> </w:t>
      </w:r>
      <w:r w:rsidR="0030522E" w:rsidRPr="00112E20">
        <w:t xml:space="preserve">tot </w:t>
      </w:r>
      <w:r w:rsidR="002875D0" w:rsidRPr="00112E20">
        <w:t>mai mar</w:t>
      </w:r>
      <w:r w:rsidR="0030522E" w:rsidRPr="00112E20">
        <w:t>e</w:t>
      </w:r>
      <w:r w:rsidR="002875D0" w:rsidRPr="00112E20">
        <w:t xml:space="preserve"> a parazi</w:t>
      </w:r>
      <w:r w:rsidR="00BF00E9" w:rsidRPr="00112E20">
        <w:t>ţ</w:t>
      </w:r>
      <w:r w:rsidR="002875D0" w:rsidRPr="00112E20">
        <w:t xml:space="preserve">ilor, polenului, algelor şi bolilor </w:t>
      </w:r>
      <w:r w:rsidR="0030522E" w:rsidRPr="00112E20">
        <w:t xml:space="preserve">infecţioase cauzate de </w:t>
      </w:r>
      <w:r w:rsidR="002875D0" w:rsidRPr="00112E20">
        <w:t>căpuşe, păduchi, musculi</w:t>
      </w:r>
      <w:r w:rsidR="00BF00E9" w:rsidRPr="00112E20">
        <w:t>ţ</w:t>
      </w:r>
      <w:r w:rsidR="002875D0" w:rsidRPr="00112E20">
        <w:t xml:space="preserve">e şi </w:t>
      </w:r>
      <w:r w:rsidR="00BF00E9" w:rsidRPr="00112E20">
        <w:t>ţ</w:t>
      </w:r>
      <w:r w:rsidR="002875D0" w:rsidRPr="00112E20">
        <w:t>ân</w:t>
      </w:r>
      <w:r w:rsidR="00BF00E9" w:rsidRPr="00112E20">
        <w:t>ţ</w:t>
      </w:r>
      <w:r w:rsidR="002875D0" w:rsidRPr="00112E20">
        <w:t xml:space="preserve">ari. </w:t>
      </w:r>
      <w:r>
        <w:t xml:space="preserve">În </w:t>
      </w:r>
      <w:r w:rsidR="002875D0" w:rsidRPr="00112E20">
        <w:t xml:space="preserve">Moldova </w:t>
      </w:r>
      <w:r>
        <w:t xml:space="preserve">se </w:t>
      </w:r>
      <w:r w:rsidR="002875D0" w:rsidRPr="00112E20">
        <w:t>raportează în jur de 100 cazuri/</w:t>
      </w:r>
      <w:proofErr w:type="gramStart"/>
      <w:r w:rsidR="002875D0" w:rsidRPr="00112E20">
        <w:t>an</w:t>
      </w:r>
      <w:proofErr w:type="gramEnd"/>
      <w:r w:rsidR="002875D0" w:rsidRPr="00112E20">
        <w:t xml:space="preserve"> de </w:t>
      </w:r>
      <w:r w:rsidR="0030522E" w:rsidRPr="00112E20">
        <w:t xml:space="preserve">boala </w:t>
      </w:r>
      <w:r w:rsidR="002875D0" w:rsidRPr="00112E20">
        <w:t xml:space="preserve">Lyme, care este transmisă </w:t>
      </w:r>
      <w:r w:rsidR="0030522E" w:rsidRPr="00112E20">
        <w:t xml:space="preserve">de </w:t>
      </w:r>
      <w:r w:rsidR="002875D0" w:rsidRPr="00112E20">
        <w:t xml:space="preserve">căpuşe. O creştere posibilă a numărului de cazuri </w:t>
      </w:r>
      <w:r w:rsidR="0030522E" w:rsidRPr="00112E20">
        <w:t xml:space="preserve">datorate </w:t>
      </w:r>
      <w:r w:rsidR="002875D0" w:rsidRPr="00112E20">
        <w:t xml:space="preserve">modificării climei </w:t>
      </w:r>
      <w:proofErr w:type="gramStart"/>
      <w:r w:rsidR="002875D0" w:rsidRPr="00112E20">
        <w:t>este</w:t>
      </w:r>
      <w:proofErr w:type="gramEnd"/>
      <w:r w:rsidR="002875D0" w:rsidRPr="00112E20">
        <w:t xml:space="preserve"> însă necunoscută, dar şi greu de evaluat. </w:t>
      </w:r>
      <w:proofErr w:type="gramStart"/>
      <w:r w:rsidR="002875D0" w:rsidRPr="00112E20">
        <w:t xml:space="preserve">Foarte puţine cazuri de </w:t>
      </w:r>
      <w:r w:rsidR="003E513A" w:rsidRPr="00112E20">
        <w:t>f</w:t>
      </w:r>
      <w:r w:rsidR="002875D0" w:rsidRPr="00112E20">
        <w:t>ebr</w:t>
      </w:r>
      <w:r w:rsidR="003E513A" w:rsidRPr="00112E20">
        <w:t>ă</w:t>
      </w:r>
      <w:r w:rsidR="002875D0" w:rsidRPr="00112E20">
        <w:t xml:space="preserve"> </w:t>
      </w:r>
      <w:r>
        <w:t xml:space="preserve">West </w:t>
      </w:r>
      <w:r w:rsidR="0030522E" w:rsidRPr="00112E20">
        <w:t xml:space="preserve">Nile </w:t>
      </w:r>
      <w:r w:rsidR="002875D0" w:rsidRPr="00112E20">
        <w:t>transmis</w:t>
      </w:r>
      <w:r w:rsidR="0030522E" w:rsidRPr="00112E20">
        <w:t>ă</w:t>
      </w:r>
      <w:r w:rsidR="002875D0" w:rsidRPr="00112E20">
        <w:t xml:space="preserve"> de ţânţarii Aedes Aegipticus sunt raportate.</w:t>
      </w:r>
      <w:proofErr w:type="gramEnd"/>
      <w:r w:rsidR="002875D0" w:rsidRPr="00112E20">
        <w:t xml:space="preserve"> Supravegherea epidemiologică </w:t>
      </w:r>
      <w:proofErr w:type="gramStart"/>
      <w:r w:rsidR="002875D0" w:rsidRPr="00112E20">
        <w:t>este</w:t>
      </w:r>
      <w:proofErr w:type="gramEnd"/>
      <w:r w:rsidR="002875D0" w:rsidRPr="00112E20">
        <w:t xml:space="preserve"> declarată a fi parte a sistemului de monitorizare a bolilor infec</w:t>
      </w:r>
      <w:r w:rsidR="00BF00E9" w:rsidRPr="00112E20">
        <w:t>ţ</w:t>
      </w:r>
      <w:r w:rsidR="002875D0" w:rsidRPr="00112E20">
        <w:t>ioase care func</w:t>
      </w:r>
      <w:r w:rsidR="00BF00E9" w:rsidRPr="00112E20">
        <w:t>ţ</w:t>
      </w:r>
      <w:r w:rsidR="002875D0" w:rsidRPr="00112E20">
        <w:t>ionează în mod eficient. Lista ac</w:t>
      </w:r>
      <w:r w:rsidR="00BF00E9" w:rsidRPr="00112E20">
        <w:t>ţ</w:t>
      </w:r>
      <w:r w:rsidR="002875D0" w:rsidRPr="00112E20">
        <w:t xml:space="preserve">iunilor care urmează </w:t>
      </w:r>
      <w:proofErr w:type="gramStart"/>
      <w:r w:rsidR="002875D0" w:rsidRPr="00112E20">
        <w:t>să</w:t>
      </w:r>
      <w:proofErr w:type="gramEnd"/>
      <w:r w:rsidR="002875D0" w:rsidRPr="00112E20">
        <w:t xml:space="preserve"> fie întreprinse în conformitate cu func</w:t>
      </w:r>
      <w:r w:rsidR="00BF00E9" w:rsidRPr="00112E20">
        <w:t>ţ</w:t>
      </w:r>
      <w:r w:rsidR="002875D0" w:rsidRPr="00112E20">
        <w:t>iile sistemului sănătăţii, este prezentată în</w:t>
      </w:r>
      <w:r>
        <w:t xml:space="preserve"> tab. 13</w:t>
      </w:r>
      <w:r w:rsidR="002875D0" w:rsidRPr="00112E20">
        <w:t>.</w:t>
      </w:r>
    </w:p>
    <w:p w:rsidR="002875D0" w:rsidRPr="00112E20" w:rsidRDefault="00554F4C" w:rsidP="00411A21">
      <w:pPr>
        <w:pStyle w:val="Titletab"/>
      </w:pPr>
      <w:bookmarkStart w:id="24" w:name="_Toc422127090"/>
      <w:r>
        <w:rPr>
          <w:lang w:val="en-US"/>
        </w:rPr>
        <w:t xml:space="preserve">Tab. </w:t>
      </w:r>
      <w:r w:rsidR="0009009B">
        <w:rPr>
          <w:lang w:val="en-US"/>
        </w:rPr>
        <w:t>1</w:t>
      </w:r>
      <w:r>
        <w:rPr>
          <w:lang w:val="en-US"/>
        </w:rPr>
        <w:t xml:space="preserve">3 </w:t>
      </w:r>
      <w:r w:rsidR="002875D0" w:rsidRPr="00112E20">
        <w:t xml:space="preserve">Măsuri </w:t>
      </w:r>
      <w:r w:rsidR="00474F76">
        <w:t xml:space="preserve">recomandate </w:t>
      </w:r>
      <w:r w:rsidR="002875D0" w:rsidRPr="00112E20">
        <w:t xml:space="preserve">de </w:t>
      </w:r>
      <w:r>
        <w:t xml:space="preserve">prevenire </w:t>
      </w:r>
      <w:r w:rsidR="00474F76">
        <w:t>a</w:t>
      </w:r>
      <w:r w:rsidR="002875D0" w:rsidRPr="00112E20">
        <w:t xml:space="preserve"> bolil</w:t>
      </w:r>
      <w:r w:rsidR="00474F76">
        <w:t>or</w:t>
      </w:r>
      <w:r w:rsidR="002875D0" w:rsidRPr="00112E20">
        <w:t xml:space="preserve"> infecţioase</w:t>
      </w:r>
      <w:bookmarkEnd w:id="24"/>
      <w:r w:rsidR="002875D0" w:rsidRPr="00112E20">
        <w:t xml:space="preserve">  </w:t>
      </w:r>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3652"/>
        <w:gridCol w:w="6237"/>
      </w:tblGrid>
      <w:tr w:rsidR="002875D0" w:rsidRPr="00474F76" w:rsidTr="00474F76">
        <w:trPr>
          <w:tblHeader/>
        </w:trPr>
        <w:tc>
          <w:tcPr>
            <w:tcW w:w="3652" w:type="dxa"/>
            <w:tcBorders>
              <w:top w:val="single" w:sz="12" w:space="0" w:color="auto"/>
              <w:bottom w:val="double" w:sz="6" w:space="0" w:color="auto"/>
            </w:tcBorders>
            <w:shd w:val="clear" w:color="auto" w:fill="D9D9D9"/>
          </w:tcPr>
          <w:p w:rsidR="002875D0" w:rsidRPr="00474F76" w:rsidRDefault="002875D0" w:rsidP="00474F76">
            <w:pPr>
              <w:pStyle w:val="bodytexten"/>
              <w:spacing w:before="0" w:after="0"/>
              <w:rPr>
                <w:sz w:val="20"/>
                <w:szCs w:val="20"/>
              </w:rPr>
            </w:pPr>
            <w:r w:rsidRPr="00474F76">
              <w:rPr>
                <w:sz w:val="20"/>
                <w:szCs w:val="20"/>
              </w:rPr>
              <w:t>Funcţiile sistemului sănătăţii</w:t>
            </w:r>
          </w:p>
        </w:tc>
        <w:tc>
          <w:tcPr>
            <w:tcW w:w="6237" w:type="dxa"/>
            <w:tcBorders>
              <w:top w:val="single" w:sz="12" w:space="0" w:color="auto"/>
              <w:bottom w:val="double" w:sz="6" w:space="0" w:color="auto"/>
            </w:tcBorders>
            <w:shd w:val="clear" w:color="auto" w:fill="D9D9D9"/>
          </w:tcPr>
          <w:p w:rsidR="002875D0" w:rsidRPr="00474F76" w:rsidRDefault="002875D0" w:rsidP="00474F76">
            <w:pPr>
              <w:pStyle w:val="bodytexten"/>
              <w:spacing w:before="0" w:after="0"/>
              <w:rPr>
                <w:sz w:val="20"/>
                <w:szCs w:val="20"/>
              </w:rPr>
            </w:pPr>
            <w:r w:rsidRPr="00474F76">
              <w:rPr>
                <w:sz w:val="20"/>
                <w:szCs w:val="20"/>
              </w:rPr>
              <w:t>Măsurile care urmează să fie întreprinse</w:t>
            </w:r>
          </w:p>
        </w:tc>
      </w:tr>
      <w:tr w:rsidR="002875D0" w:rsidRPr="00474F76" w:rsidTr="00474F76">
        <w:trPr>
          <w:trHeight w:val="400"/>
        </w:trPr>
        <w:tc>
          <w:tcPr>
            <w:tcW w:w="3652" w:type="dxa"/>
            <w:tcBorders>
              <w:top w:val="double" w:sz="6"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Guvernare şi politicile în domeniul sănătăţii</w:t>
            </w:r>
          </w:p>
          <w:p w:rsidR="002875D0" w:rsidRPr="00474F76" w:rsidRDefault="002875D0" w:rsidP="00474F76">
            <w:pPr>
              <w:pStyle w:val="bodytexten"/>
              <w:spacing w:before="0" w:after="0"/>
              <w:rPr>
                <w:sz w:val="20"/>
                <w:szCs w:val="20"/>
              </w:rPr>
            </w:pPr>
          </w:p>
        </w:tc>
        <w:tc>
          <w:tcPr>
            <w:tcW w:w="6237" w:type="dxa"/>
            <w:tcBorders>
              <w:top w:val="double" w:sz="6" w:space="0" w:color="auto"/>
              <w:bottom w:val="dotted" w:sz="8" w:space="0" w:color="auto"/>
            </w:tcBorders>
          </w:tcPr>
          <w:p w:rsidR="002875D0" w:rsidRPr="00474F76" w:rsidRDefault="002875D0" w:rsidP="00474F76">
            <w:pPr>
              <w:pStyle w:val="bodytexten"/>
              <w:spacing w:before="0" w:after="0"/>
              <w:rPr>
                <w:sz w:val="20"/>
                <w:szCs w:val="20"/>
              </w:rPr>
            </w:pPr>
            <w:r w:rsidRPr="00474F76">
              <w:rPr>
                <w:sz w:val="20"/>
                <w:szCs w:val="20"/>
              </w:rPr>
              <w:t>Campanie de conştientizare privind comportamentele sănătoase în caz de răspândire a bolilor infecţioase şi, în principal, în caz de focare cauzate de răspândirea bruscă a parazi</w:t>
            </w:r>
            <w:r w:rsidR="00BF00E9" w:rsidRPr="00474F76">
              <w:rPr>
                <w:sz w:val="20"/>
                <w:szCs w:val="20"/>
              </w:rPr>
              <w:t>ţ</w:t>
            </w:r>
            <w:r w:rsidRPr="00474F76">
              <w:rPr>
                <w:sz w:val="20"/>
                <w:szCs w:val="20"/>
              </w:rPr>
              <w:t>ilor şi insectelor.</w:t>
            </w:r>
          </w:p>
          <w:p w:rsidR="002875D0" w:rsidRPr="00474F76" w:rsidRDefault="00DB1EFE" w:rsidP="00474F76">
            <w:pPr>
              <w:pStyle w:val="bodytexten"/>
              <w:spacing w:before="0" w:after="0"/>
              <w:rPr>
                <w:sz w:val="20"/>
                <w:szCs w:val="20"/>
              </w:rPr>
            </w:pPr>
            <w:r w:rsidRPr="00474F76">
              <w:rPr>
                <w:sz w:val="20"/>
                <w:szCs w:val="20"/>
              </w:rPr>
              <w:t>Pledoarie</w:t>
            </w:r>
            <w:r w:rsidR="0042179F" w:rsidRPr="00474F76">
              <w:rPr>
                <w:sz w:val="20"/>
                <w:szCs w:val="20"/>
              </w:rPr>
              <w:t xml:space="preserve"> </w:t>
            </w:r>
            <w:r w:rsidR="002875D0" w:rsidRPr="00474F76">
              <w:rPr>
                <w:sz w:val="20"/>
                <w:szCs w:val="20"/>
              </w:rPr>
              <w:t xml:space="preserve">şi coordonarea sectorială pentru a promova, monitoriza şi raporta datele privind: </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Respectarea standardelor de calitate interna</w:t>
            </w:r>
            <w:r w:rsidR="00BF00E9" w:rsidRPr="00474F76">
              <w:rPr>
                <w:sz w:val="20"/>
                <w:szCs w:val="20"/>
              </w:rPr>
              <w:t>ţ</w:t>
            </w:r>
            <w:r w:rsidRPr="00474F76">
              <w:rPr>
                <w:sz w:val="20"/>
                <w:szCs w:val="20"/>
              </w:rPr>
              <w:t>ionale privind creştere animalelor şi a produselor agricole;</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 xml:space="preserve">Normele şi reglementările de creştere în condiţii de siguranţă a bovinelor, în coordonare cu </w:t>
            </w:r>
            <w:r w:rsidR="00214D73">
              <w:rPr>
                <w:sz w:val="20"/>
                <w:szCs w:val="20"/>
              </w:rPr>
              <w:t>ANSA</w:t>
            </w:r>
            <w:r w:rsidRPr="00474F76">
              <w:rPr>
                <w:sz w:val="20"/>
                <w:szCs w:val="20"/>
              </w:rPr>
              <w:t xml:space="preserve">. </w:t>
            </w:r>
          </w:p>
        </w:tc>
      </w:tr>
      <w:tr w:rsidR="002875D0" w:rsidRPr="00474F76" w:rsidTr="00474F76">
        <w:tc>
          <w:tcPr>
            <w:tcW w:w="3652" w:type="dxa"/>
            <w:tcBorders>
              <w:top w:val="dotted" w:sz="8" w:space="0" w:color="auto"/>
              <w:bottom w:val="single" w:sz="4" w:space="0" w:color="auto"/>
            </w:tcBorders>
            <w:vAlign w:val="center"/>
          </w:tcPr>
          <w:p w:rsidR="002875D0" w:rsidRPr="00474F76" w:rsidRDefault="002875D0" w:rsidP="00474F76">
            <w:pPr>
              <w:pStyle w:val="bodytexten"/>
              <w:spacing w:before="0" w:after="0"/>
              <w:rPr>
                <w:sz w:val="20"/>
                <w:szCs w:val="20"/>
              </w:rPr>
            </w:pPr>
            <w:r w:rsidRPr="00474F76">
              <w:rPr>
                <w:sz w:val="20"/>
                <w:szCs w:val="20"/>
              </w:rPr>
              <w:t>Resursele umane pentru sistemul sănătăţii</w:t>
            </w:r>
          </w:p>
          <w:p w:rsidR="002875D0" w:rsidRPr="00474F76" w:rsidRDefault="002875D0" w:rsidP="00474F76">
            <w:pPr>
              <w:pStyle w:val="bodytexten"/>
              <w:spacing w:before="0" w:after="0"/>
              <w:rPr>
                <w:sz w:val="20"/>
                <w:szCs w:val="20"/>
              </w:rPr>
            </w:pPr>
          </w:p>
        </w:tc>
        <w:tc>
          <w:tcPr>
            <w:tcW w:w="6237" w:type="dxa"/>
            <w:tcBorders>
              <w:top w:val="dotted" w:sz="8" w:space="0" w:color="auto"/>
              <w:bottom w:val="single" w:sz="4" w:space="0" w:color="auto"/>
            </w:tcBorders>
          </w:tcPr>
          <w:p w:rsidR="002875D0" w:rsidRPr="00474F76" w:rsidRDefault="002875D0" w:rsidP="00474F76">
            <w:pPr>
              <w:pStyle w:val="bodytexten"/>
              <w:spacing w:before="0" w:after="0"/>
              <w:rPr>
                <w:sz w:val="20"/>
                <w:szCs w:val="20"/>
              </w:rPr>
            </w:pPr>
            <w:r w:rsidRPr="00474F76">
              <w:rPr>
                <w:sz w:val="20"/>
                <w:szCs w:val="20"/>
              </w:rPr>
              <w:t>Instruirea specialiştilor în domeniul sănătăţii cu privire la noile amenin</w:t>
            </w:r>
            <w:r w:rsidR="00BF00E9" w:rsidRPr="00474F76">
              <w:rPr>
                <w:sz w:val="20"/>
                <w:szCs w:val="20"/>
              </w:rPr>
              <w:t>ţ</w:t>
            </w:r>
            <w:r w:rsidRPr="00474F76">
              <w:rPr>
                <w:sz w:val="20"/>
                <w:szCs w:val="20"/>
              </w:rPr>
              <w:t>ări poten</w:t>
            </w:r>
            <w:r w:rsidR="00BF00E9" w:rsidRPr="00474F76">
              <w:rPr>
                <w:sz w:val="20"/>
                <w:szCs w:val="20"/>
              </w:rPr>
              <w:t>ţ</w:t>
            </w:r>
            <w:r w:rsidRPr="00474F76">
              <w:rPr>
                <w:sz w:val="20"/>
                <w:szCs w:val="20"/>
              </w:rPr>
              <w:t xml:space="preserve">iale viitoare; </w:t>
            </w:r>
          </w:p>
          <w:p w:rsidR="002875D0" w:rsidRPr="00474F76" w:rsidRDefault="002875D0" w:rsidP="00474F76">
            <w:pPr>
              <w:pStyle w:val="bodytexten"/>
              <w:spacing w:before="0" w:after="0"/>
              <w:rPr>
                <w:sz w:val="20"/>
                <w:szCs w:val="20"/>
              </w:rPr>
            </w:pPr>
            <w:r w:rsidRPr="00474F76">
              <w:rPr>
                <w:sz w:val="20"/>
                <w:szCs w:val="20"/>
              </w:rPr>
              <w:t>Specialiştii în domeniul sănătăţii instruiţi şi desemnaţi în mod special pentru sensibilizarea popula</w:t>
            </w:r>
            <w:r w:rsidR="00BF00E9" w:rsidRPr="00474F76">
              <w:rPr>
                <w:sz w:val="20"/>
                <w:szCs w:val="20"/>
              </w:rPr>
              <w:t>ţ</w:t>
            </w:r>
            <w:r w:rsidRPr="00474F76">
              <w:rPr>
                <w:sz w:val="20"/>
                <w:szCs w:val="20"/>
              </w:rPr>
              <w:t>iei cu privire la răspândirea infecţiilor, practicile de igienă şi comportamentul de siguran</w:t>
            </w:r>
            <w:r w:rsidR="00BF00E9" w:rsidRPr="00474F76">
              <w:rPr>
                <w:sz w:val="20"/>
                <w:szCs w:val="20"/>
              </w:rPr>
              <w:t>ţ</w:t>
            </w:r>
            <w:r w:rsidRPr="00474F76">
              <w:rPr>
                <w:sz w:val="20"/>
                <w:szCs w:val="20"/>
              </w:rPr>
              <w:t>ă în caz de focare cauzate de insecte.</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Sistemele informaţionale</w:t>
            </w:r>
          </w:p>
          <w:p w:rsidR="002875D0" w:rsidRPr="00474F76" w:rsidRDefault="002875D0" w:rsidP="00474F76">
            <w:pPr>
              <w:pStyle w:val="bodytexten"/>
              <w:spacing w:before="0" w:after="0"/>
              <w:rPr>
                <w:sz w:val="20"/>
                <w:szCs w:val="20"/>
              </w:rPr>
            </w:pPr>
          </w:p>
        </w:tc>
        <w:tc>
          <w:tcPr>
            <w:tcW w:w="6237" w:type="dxa"/>
            <w:tcBorders>
              <w:top w:val="dotted" w:sz="8" w:space="0" w:color="auto"/>
              <w:bottom w:val="dotted" w:sz="8" w:space="0" w:color="auto"/>
            </w:tcBorders>
          </w:tcPr>
          <w:p w:rsidR="002875D0" w:rsidRPr="00474F76" w:rsidRDefault="002875D0" w:rsidP="00474F76">
            <w:pPr>
              <w:pStyle w:val="bodytexten"/>
              <w:spacing w:before="0" w:after="0"/>
              <w:rPr>
                <w:sz w:val="20"/>
                <w:szCs w:val="20"/>
              </w:rPr>
            </w:pPr>
            <w:r w:rsidRPr="00474F76">
              <w:rPr>
                <w:sz w:val="20"/>
                <w:szCs w:val="20"/>
              </w:rPr>
              <w:t>Revizuirea/consolidarea agendei naţionale privind cercetările privind răspândirea bolilor infecţioase şi pericolul morbidităţii;</w:t>
            </w:r>
          </w:p>
          <w:p w:rsidR="002875D0" w:rsidRPr="00474F76" w:rsidRDefault="002875D0" w:rsidP="00474F76">
            <w:pPr>
              <w:pStyle w:val="bodytexten"/>
              <w:spacing w:before="0" w:after="0"/>
              <w:rPr>
                <w:sz w:val="20"/>
                <w:szCs w:val="20"/>
              </w:rPr>
            </w:pPr>
            <w:r w:rsidRPr="00474F76">
              <w:rPr>
                <w:sz w:val="20"/>
                <w:szCs w:val="20"/>
              </w:rPr>
              <w:t>Revizuirea/consolidarea agendei naţionale cu privire la cercetările privind riscul polenului şi al mucegaiului pentru sănătate;</w:t>
            </w:r>
          </w:p>
          <w:p w:rsidR="002875D0" w:rsidRPr="00474F76" w:rsidRDefault="002875D0" w:rsidP="00474F76">
            <w:pPr>
              <w:pStyle w:val="bodytexten"/>
              <w:spacing w:before="0" w:after="0"/>
              <w:rPr>
                <w:sz w:val="20"/>
                <w:szCs w:val="20"/>
              </w:rPr>
            </w:pPr>
            <w:r w:rsidRPr="00474F76">
              <w:rPr>
                <w:sz w:val="20"/>
                <w:szCs w:val="20"/>
              </w:rPr>
              <w:lastRenderedPageBreak/>
              <w:t xml:space="preserve">Revizuirea, identificarea şi actualizarea riscurilor pentru </w:t>
            </w:r>
            <w:proofErr w:type="gramStart"/>
            <w:r w:rsidRPr="00474F76">
              <w:rPr>
                <w:sz w:val="20"/>
                <w:szCs w:val="20"/>
              </w:rPr>
              <w:t>a</w:t>
            </w:r>
            <w:proofErr w:type="gramEnd"/>
            <w:r w:rsidRPr="00474F76">
              <w:rPr>
                <w:sz w:val="20"/>
                <w:szCs w:val="20"/>
              </w:rPr>
              <w:t xml:space="preserve"> ajusta supravegherea epidemiologică în funcţie de amenin</w:t>
            </w:r>
            <w:r w:rsidR="00BF00E9" w:rsidRPr="00474F76">
              <w:rPr>
                <w:sz w:val="20"/>
                <w:szCs w:val="20"/>
              </w:rPr>
              <w:t>ţ</w:t>
            </w:r>
            <w:r w:rsidRPr="00474F76">
              <w:rPr>
                <w:sz w:val="20"/>
                <w:szCs w:val="20"/>
              </w:rPr>
              <w:t>ările specifice</w:t>
            </w:r>
            <w:r w:rsidR="00214D73">
              <w:rPr>
                <w:sz w:val="20"/>
                <w:szCs w:val="20"/>
              </w:rPr>
              <w:t xml:space="preserve"> </w:t>
            </w:r>
            <w:r w:rsidRPr="00474F76">
              <w:rPr>
                <w:sz w:val="20"/>
                <w:szCs w:val="20"/>
              </w:rPr>
              <w:t>/</w:t>
            </w:r>
            <w:r w:rsidR="00214D73">
              <w:rPr>
                <w:sz w:val="20"/>
                <w:szCs w:val="20"/>
              </w:rPr>
              <w:t xml:space="preserve"> </w:t>
            </w:r>
            <w:r w:rsidRPr="00474F76">
              <w:rPr>
                <w:sz w:val="20"/>
                <w:szCs w:val="20"/>
              </w:rPr>
              <w:t>schimbătoare, după caz.</w:t>
            </w:r>
          </w:p>
          <w:p w:rsidR="002875D0" w:rsidRPr="00474F76" w:rsidRDefault="00DB1EFE" w:rsidP="00474F76">
            <w:pPr>
              <w:pStyle w:val="bodytexten"/>
              <w:spacing w:before="0" w:after="0"/>
              <w:rPr>
                <w:sz w:val="20"/>
                <w:szCs w:val="20"/>
              </w:rPr>
            </w:pPr>
            <w:r w:rsidRPr="00474F76">
              <w:rPr>
                <w:sz w:val="20"/>
                <w:szCs w:val="20"/>
              </w:rPr>
              <w:t>Pledoarie</w:t>
            </w:r>
            <w:r w:rsidR="00214D73">
              <w:rPr>
                <w:sz w:val="20"/>
                <w:szCs w:val="20"/>
              </w:rPr>
              <w:t xml:space="preserve"> </w:t>
            </w:r>
            <w:r w:rsidR="002875D0" w:rsidRPr="00474F76">
              <w:rPr>
                <w:sz w:val="20"/>
                <w:szCs w:val="20"/>
              </w:rPr>
              <w:t xml:space="preserve">şi coordonarea sectorială pentru a promova, monitoriza şi raporta datele privind: </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Monitorizarea entomologiei privind răspândirea căpuşelor, păduchilor, musculi</w:t>
            </w:r>
            <w:r w:rsidR="00BF00E9" w:rsidRPr="00474F76">
              <w:rPr>
                <w:sz w:val="20"/>
                <w:szCs w:val="20"/>
              </w:rPr>
              <w:t>ţ</w:t>
            </w:r>
            <w:r w:rsidRPr="00474F76">
              <w:rPr>
                <w:sz w:val="20"/>
                <w:szCs w:val="20"/>
              </w:rPr>
              <w:t xml:space="preserve">elor şi a </w:t>
            </w:r>
            <w:r w:rsidR="00BF00E9" w:rsidRPr="00474F76">
              <w:rPr>
                <w:sz w:val="20"/>
                <w:szCs w:val="20"/>
              </w:rPr>
              <w:t>ţ</w:t>
            </w:r>
            <w:r w:rsidRPr="00474F76">
              <w:rPr>
                <w:sz w:val="20"/>
                <w:szCs w:val="20"/>
              </w:rPr>
              <w:t>ân</w:t>
            </w:r>
            <w:r w:rsidR="00BF00E9" w:rsidRPr="00474F76">
              <w:rPr>
                <w:sz w:val="20"/>
                <w:szCs w:val="20"/>
              </w:rPr>
              <w:t>ţ</w:t>
            </w:r>
            <w:r w:rsidRPr="00474F76">
              <w:rPr>
                <w:sz w:val="20"/>
                <w:szCs w:val="20"/>
              </w:rPr>
              <w:t>arilor;</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Polenul şi speciile noi, monitorizarea în domeniul botanic;</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Monitorizarea plantelor emergente şi noi şi a paraziţilor de culturi.</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lastRenderedPageBreak/>
              <w:t xml:space="preserve">Produsele şi tehnologiile de bază  </w:t>
            </w:r>
          </w:p>
          <w:p w:rsidR="002875D0" w:rsidRPr="00474F76" w:rsidRDefault="002875D0" w:rsidP="00474F76">
            <w:pPr>
              <w:pStyle w:val="bodytexten"/>
              <w:spacing w:before="0" w:after="0"/>
              <w:rPr>
                <w:sz w:val="20"/>
                <w:szCs w:val="20"/>
              </w:rPr>
            </w:pPr>
          </w:p>
        </w:tc>
        <w:tc>
          <w:tcPr>
            <w:tcW w:w="6237" w:type="dxa"/>
            <w:tcBorders>
              <w:top w:val="dotted" w:sz="8" w:space="0" w:color="auto"/>
              <w:bottom w:val="dotted" w:sz="8" w:space="0" w:color="auto"/>
            </w:tcBorders>
          </w:tcPr>
          <w:p w:rsidR="002875D0" w:rsidRPr="00474F76" w:rsidRDefault="002875D0" w:rsidP="00214D73">
            <w:pPr>
              <w:pStyle w:val="bodytexten"/>
              <w:spacing w:before="0" w:after="0"/>
              <w:rPr>
                <w:sz w:val="20"/>
                <w:szCs w:val="20"/>
              </w:rPr>
            </w:pPr>
            <w:r w:rsidRPr="00474F76">
              <w:rPr>
                <w:sz w:val="20"/>
                <w:szCs w:val="20"/>
              </w:rPr>
              <w:t>Capacită</w:t>
            </w:r>
            <w:r w:rsidR="00BF00E9" w:rsidRPr="00474F76">
              <w:rPr>
                <w:sz w:val="20"/>
                <w:szCs w:val="20"/>
              </w:rPr>
              <w:t>ţ</w:t>
            </w:r>
            <w:r w:rsidRPr="00474F76">
              <w:rPr>
                <w:sz w:val="20"/>
                <w:szCs w:val="20"/>
              </w:rPr>
              <w:t>i de diagnostic şi medicamente pentru a face fa</w:t>
            </w:r>
            <w:r w:rsidR="00BF00E9" w:rsidRPr="00474F76">
              <w:rPr>
                <w:sz w:val="20"/>
                <w:szCs w:val="20"/>
              </w:rPr>
              <w:t>ţ</w:t>
            </w:r>
            <w:r w:rsidRPr="00474F76">
              <w:rPr>
                <w:sz w:val="20"/>
                <w:szCs w:val="20"/>
              </w:rPr>
              <w:t xml:space="preserve">ă bolilor infecţioase precum boala Lyme, </w:t>
            </w:r>
            <w:r w:rsidR="00214D73">
              <w:rPr>
                <w:sz w:val="20"/>
                <w:szCs w:val="20"/>
              </w:rPr>
              <w:t>West Nile</w:t>
            </w:r>
            <w:r w:rsidRPr="00474F76">
              <w:rPr>
                <w:sz w:val="20"/>
                <w:szCs w:val="20"/>
              </w:rPr>
              <w:t>, febra Chikungunya.</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Prestarea serviciilor</w:t>
            </w:r>
          </w:p>
        </w:tc>
        <w:tc>
          <w:tcPr>
            <w:tcW w:w="6237" w:type="dxa"/>
            <w:tcBorders>
              <w:top w:val="dotted" w:sz="8" w:space="0" w:color="auto"/>
              <w:bottom w:val="dotted" w:sz="8" w:space="0" w:color="auto"/>
            </w:tcBorders>
          </w:tcPr>
          <w:p w:rsidR="002875D0" w:rsidRPr="00474F76" w:rsidRDefault="00DB1EFE" w:rsidP="00474F76">
            <w:pPr>
              <w:pStyle w:val="bodytexten"/>
              <w:spacing w:before="0" w:after="0"/>
              <w:rPr>
                <w:sz w:val="20"/>
                <w:szCs w:val="20"/>
              </w:rPr>
            </w:pPr>
            <w:r w:rsidRPr="00474F76">
              <w:rPr>
                <w:sz w:val="20"/>
                <w:szCs w:val="20"/>
              </w:rPr>
              <w:t>Nu este disponibilă</w:t>
            </w:r>
          </w:p>
        </w:tc>
      </w:tr>
      <w:tr w:rsidR="002875D0" w:rsidRPr="00474F76" w:rsidTr="00474F76">
        <w:tc>
          <w:tcPr>
            <w:tcW w:w="3652" w:type="dxa"/>
            <w:tcBorders>
              <w:top w:val="dotted" w:sz="8" w:space="0" w:color="auto"/>
              <w:bottom w:val="single" w:sz="12" w:space="0" w:color="auto"/>
            </w:tcBorders>
            <w:vAlign w:val="center"/>
          </w:tcPr>
          <w:p w:rsidR="002875D0" w:rsidRPr="00474F76" w:rsidRDefault="002875D0" w:rsidP="00474F76">
            <w:pPr>
              <w:pStyle w:val="bodytexten"/>
              <w:spacing w:before="0" w:after="0"/>
              <w:rPr>
                <w:sz w:val="20"/>
                <w:szCs w:val="20"/>
              </w:rPr>
            </w:pPr>
            <w:r w:rsidRPr="00474F76">
              <w:rPr>
                <w:sz w:val="20"/>
                <w:szCs w:val="20"/>
              </w:rPr>
              <w:t>Finan</w:t>
            </w:r>
            <w:r w:rsidR="00BF00E9" w:rsidRPr="00474F76">
              <w:rPr>
                <w:sz w:val="20"/>
                <w:szCs w:val="20"/>
              </w:rPr>
              <w:t>ţ</w:t>
            </w:r>
            <w:r w:rsidRPr="00474F76">
              <w:rPr>
                <w:sz w:val="20"/>
                <w:szCs w:val="20"/>
              </w:rPr>
              <w:t>area</w:t>
            </w:r>
          </w:p>
        </w:tc>
        <w:tc>
          <w:tcPr>
            <w:tcW w:w="6237" w:type="dxa"/>
            <w:tcBorders>
              <w:top w:val="dotted" w:sz="8" w:space="0" w:color="auto"/>
              <w:bottom w:val="single" w:sz="12" w:space="0" w:color="auto"/>
            </w:tcBorders>
          </w:tcPr>
          <w:p w:rsidR="002875D0" w:rsidRPr="00474F76" w:rsidRDefault="002875D0" w:rsidP="00474F76">
            <w:pPr>
              <w:pStyle w:val="bodytexten"/>
              <w:spacing w:before="0" w:after="0"/>
              <w:rPr>
                <w:sz w:val="20"/>
                <w:szCs w:val="20"/>
              </w:rPr>
            </w:pPr>
            <w:r w:rsidRPr="00474F76">
              <w:rPr>
                <w:sz w:val="20"/>
                <w:szCs w:val="20"/>
              </w:rPr>
              <w:t xml:space="preserve">Creşterea </w:t>
            </w:r>
            <w:r w:rsidR="00B07DD8" w:rsidRPr="00474F76">
              <w:rPr>
                <w:sz w:val="20"/>
                <w:szCs w:val="20"/>
              </w:rPr>
              <w:t xml:space="preserve">accesibilităţii </w:t>
            </w:r>
            <w:r w:rsidRPr="00474F76">
              <w:rPr>
                <w:sz w:val="20"/>
                <w:szCs w:val="20"/>
              </w:rPr>
              <w:t>generale a serviciilor de sănătate în special pentru familiile dezavantajate pentru diagnosticarea şi prevenirea timpurie.</w:t>
            </w:r>
          </w:p>
        </w:tc>
      </w:tr>
    </w:tbl>
    <w:p w:rsidR="00A73F23" w:rsidRPr="002E7B41" w:rsidRDefault="00A258BE" w:rsidP="002E7B41">
      <w:pPr>
        <w:pStyle w:val="1"/>
        <w:numPr>
          <w:ilvl w:val="0"/>
          <w:numId w:val="0"/>
        </w:numPr>
        <w:ind w:left="1080"/>
        <w:jc w:val="center"/>
        <w:rPr>
          <w:rFonts w:ascii="Times New Roman" w:hAnsi="Times New Roman"/>
          <w:color w:val="auto"/>
        </w:rPr>
      </w:pPr>
      <w:bookmarkStart w:id="25" w:name="_Toc422127062"/>
      <w:r>
        <w:rPr>
          <w:rFonts w:ascii="Times New Roman" w:hAnsi="Times New Roman"/>
          <w:color w:val="auto"/>
          <w:lang w:val="ro-RO"/>
        </w:rPr>
        <w:t>Secțiunea 7</w:t>
      </w:r>
      <w:r w:rsidR="002E7B41">
        <w:rPr>
          <w:rFonts w:ascii="Times New Roman" w:hAnsi="Times New Roman"/>
          <w:color w:val="auto"/>
          <w:lang w:val="ro-RO"/>
        </w:rPr>
        <w:t xml:space="preserve">. </w:t>
      </w:r>
      <w:r w:rsidR="00A73F23" w:rsidRPr="002E7B41">
        <w:rPr>
          <w:rFonts w:ascii="Times New Roman" w:hAnsi="Times New Roman"/>
          <w:color w:val="auto"/>
        </w:rPr>
        <w:t>C</w:t>
      </w:r>
      <w:r w:rsidR="0009009B" w:rsidRPr="002E7B41">
        <w:rPr>
          <w:rFonts w:ascii="Times New Roman" w:hAnsi="Times New Roman"/>
          <w:color w:val="auto"/>
        </w:rPr>
        <w:t>reșterea rolului</w:t>
      </w:r>
      <w:r w:rsidR="00A73F23" w:rsidRPr="002E7B41">
        <w:rPr>
          <w:rFonts w:ascii="Times New Roman" w:hAnsi="Times New Roman"/>
          <w:color w:val="auto"/>
        </w:rPr>
        <w:t xml:space="preserve"> Ministerului Sănătă</w:t>
      </w:r>
      <w:r w:rsidR="00BF00E9" w:rsidRPr="002E7B41">
        <w:rPr>
          <w:rFonts w:ascii="Times New Roman" w:hAnsi="Times New Roman"/>
          <w:color w:val="auto"/>
        </w:rPr>
        <w:t>ţ</w:t>
      </w:r>
      <w:r w:rsidR="00A73F23" w:rsidRPr="002E7B41">
        <w:rPr>
          <w:rFonts w:ascii="Times New Roman" w:hAnsi="Times New Roman"/>
          <w:color w:val="auto"/>
        </w:rPr>
        <w:t>ii</w:t>
      </w:r>
      <w:r w:rsidR="002D7F37" w:rsidRPr="002E7B41">
        <w:rPr>
          <w:rFonts w:ascii="Times New Roman" w:hAnsi="Times New Roman"/>
          <w:color w:val="auto"/>
        </w:rPr>
        <w:t>, Muncii și Protecției Sociale</w:t>
      </w:r>
      <w:r w:rsidR="00A73F23" w:rsidRPr="002E7B41">
        <w:rPr>
          <w:rFonts w:ascii="Times New Roman" w:hAnsi="Times New Roman"/>
          <w:color w:val="auto"/>
        </w:rPr>
        <w:t xml:space="preserve"> şi sumarul calitativ al ac</w:t>
      </w:r>
      <w:r w:rsidR="00BF00E9" w:rsidRPr="002E7B41">
        <w:rPr>
          <w:rFonts w:ascii="Times New Roman" w:hAnsi="Times New Roman"/>
          <w:color w:val="auto"/>
        </w:rPr>
        <w:t>ţ</w:t>
      </w:r>
      <w:r w:rsidR="00A73F23" w:rsidRPr="002E7B41">
        <w:rPr>
          <w:rFonts w:ascii="Times New Roman" w:hAnsi="Times New Roman"/>
          <w:color w:val="auto"/>
        </w:rPr>
        <w:t xml:space="preserve">iunilor prezentate </w:t>
      </w:r>
      <w:r w:rsidR="00E656E1" w:rsidRPr="002E7B41">
        <w:rPr>
          <w:rFonts w:ascii="Times New Roman" w:hAnsi="Times New Roman"/>
          <w:color w:val="auto"/>
        </w:rPr>
        <w:t xml:space="preserve">conform clasificării </w:t>
      </w:r>
      <w:r w:rsidR="002D7F37" w:rsidRPr="002E7B41">
        <w:rPr>
          <w:rFonts w:ascii="Times New Roman" w:hAnsi="Times New Roman"/>
          <w:color w:val="auto"/>
        </w:rPr>
        <w:t>i</w:t>
      </w:r>
      <w:r w:rsidR="00A73F23" w:rsidRPr="002E7B41">
        <w:rPr>
          <w:rFonts w:ascii="Times New Roman" w:hAnsi="Times New Roman"/>
          <w:color w:val="auto"/>
        </w:rPr>
        <w:t>nstitu</w:t>
      </w:r>
      <w:r w:rsidR="00BF00E9" w:rsidRPr="002E7B41">
        <w:rPr>
          <w:rFonts w:ascii="Times New Roman" w:hAnsi="Times New Roman"/>
          <w:color w:val="auto"/>
        </w:rPr>
        <w:t>ţ</w:t>
      </w:r>
      <w:r w:rsidR="00A73F23" w:rsidRPr="002E7B41">
        <w:rPr>
          <w:rFonts w:ascii="Times New Roman" w:hAnsi="Times New Roman"/>
          <w:color w:val="auto"/>
        </w:rPr>
        <w:t>ionale</w:t>
      </w:r>
      <w:bookmarkEnd w:id="25"/>
    </w:p>
    <w:p w:rsidR="00A73F23" w:rsidRDefault="0009009B" w:rsidP="00D10DA4">
      <w:pPr>
        <w:pStyle w:val="bodytexten"/>
      </w:pPr>
      <w:r>
        <w:rPr>
          <w:lang w:val="ro-RO"/>
        </w:rPr>
        <w:tab/>
        <w:t>4</w:t>
      </w:r>
      <w:r w:rsidR="00400658">
        <w:rPr>
          <w:lang w:val="ro-RO"/>
        </w:rPr>
        <w:t>2</w:t>
      </w:r>
      <w:r>
        <w:rPr>
          <w:lang w:val="ro-RO"/>
        </w:rPr>
        <w:t xml:space="preserve">. </w:t>
      </w:r>
      <w:proofErr w:type="gramStart"/>
      <w:r w:rsidR="00A73F23" w:rsidRPr="00112E20">
        <w:t>Majoritatea op</w:t>
      </w:r>
      <w:r w:rsidR="00BF00E9" w:rsidRPr="00112E20">
        <w:t>ţ</w:t>
      </w:r>
      <w:r w:rsidR="00A73F23" w:rsidRPr="00112E20">
        <w:t>iunilor de adaptare pentru sectorul sănătăţii vor trebui realizate în afara sectorului sănătăţii.</w:t>
      </w:r>
      <w:proofErr w:type="gramEnd"/>
      <w:r w:rsidR="00A73F23" w:rsidRPr="00112E20">
        <w:t xml:space="preserve"> Această afirma</w:t>
      </w:r>
      <w:r w:rsidR="00BF00E9" w:rsidRPr="00112E20">
        <w:t>ţ</w:t>
      </w:r>
      <w:r w:rsidR="00A73F23" w:rsidRPr="00112E20">
        <w:t xml:space="preserve">ie </w:t>
      </w:r>
      <w:proofErr w:type="gramStart"/>
      <w:r w:rsidR="00A73F23" w:rsidRPr="00112E20">
        <w:t>este</w:t>
      </w:r>
      <w:proofErr w:type="gramEnd"/>
      <w:r w:rsidR="00A73F23" w:rsidRPr="00112E20">
        <w:t xml:space="preserve">, de asemenea, evidentă </w:t>
      </w:r>
      <w:r>
        <w:t>di</w:t>
      </w:r>
      <w:r w:rsidR="00A73F23" w:rsidRPr="00112E20">
        <w:t>n tabelele de mai sus care menţionează ac</w:t>
      </w:r>
      <w:r w:rsidR="00BF00E9" w:rsidRPr="00112E20">
        <w:t>ţ</w:t>
      </w:r>
      <w:r w:rsidR="00A73F23" w:rsidRPr="00112E20">
        <w:t>iunile în conformitate cu func</w:t>
      </w:r>
      <w:r w:rsidR="00BF00E9" w:rsidRPr="00112E20">
        <w:t>ţ</w:t>
      </w:r>
      <w:r w:rsidR="00A73F23" w:rsidRPr="00112E20">
        <w:t xml:space="preserve">iile sistemului sănătăţii din categoria </w:t>
      </w:r>
      <w:r w:rsidR="00E656E1" w:rsidRPr="00112E20">
        <w:t>„</w:t>
      </w:r>
      <w:r w:rsidR="00DB1EFE" w:rsidRPr="00112E20">
        <w:t xml:space="preserve">Pledoarie </w:t>
      </w:r>
      <w:r w:rsidR="00A73F23" w:rsidRPr="00112E20">
        <w:t>şi coordonare sectorială pentru promovarea monitorizării şi raportării</w:t>
      </w:r>
      <w:r w:rsidR="00E656E1" w:rsidRPr="00112E20">
        <w:t>”</w:t>
      </w:r>
      <w:r w:rsidR="00A73F23" w:rsidRPr="00112E20">
        <w:t xml:space="preserve">. </w:t>
      </w:r>
      <w:r w:rsidR="008C6CDA">
        <w:t xml:space="preserve">În aceste condiții </w:t>
      </w:r>
      <w:r w:rsidR="00A73F23" w:rsidRPr="00112E20">
        <w:t>sectorul sănătă</w:t>
      </w:r>
      <w:r w:rsidR="00BF00E9" w:rsidRPr="00112E20">
        <w:t>ţ</w:t>
      </w:r>
      <w:r w:rsidR="00A73F23" w:rsidRPr="00112E20">
        <w:t>ii trebuie să-şi asume controlul asupra procesului, prin publicarea datelor privind expunerea mediului, indicatori</w:t>
      </w:r>
      <w:r w:rsidR="005213F3" w:rsidRPr="00112E20">
        <w:t>i</w:t>
      </w:r>
      <w:r w:rsidR="00A73F23" w:rsidRPr="00112E20">
        <w:t xml:space="preserve"> de mediu şi starea sănătăţii popula</w:t>
      </w:r>
      <w:r w:rsidR="00BF00E9" w:rsidRPr="00112E20">
        <w:t>ţ</w:t>
      </w:r>
      <w:r w:rsidR="00A73F23" w:rsidRPr="00112E20">
        <w:t>iei pentru a spori gradul de conştientizare a societă</w:t>
      </w:r>
      <w:r w:rsidR="00BF00E9" w:rsidRPr="00112E20">
        <w:t>ţ</w:t>
      </w:r>
      <w:r w:rsidR="00A73F23" w:rsidRPr="00112E20">
        <w:t>ii civile</w:t>
      </w:r>
      <w:r w:rsidR="008C6CDA">
        <w:t>,</w:t>
      </w:r>
      <w:r w:rsidR="00A73F23" w:rsidRPr="00112E20">
        <w:t xml:space="preserve"> aşa cum recomandă şi Evaluarea performanţei de mediu 2014 (UNECE 2014). </w:t>
      </w:r>
      <w:proofErr w:type="gramStart"/>
      <w:r w:rsidR="00A73F23" w:rsidRPr="00112E20">
        <w:t xml:space="preserve">Ca rezultat, strategia de adaptare propusă </w:t>
      </w:r>
      <w:r w:rsidR="005213F3" w:rsidRPr="00112E20">
        <w:t xml:space="preserve">merge </w:t>
      </w:r>
      <w:r w:rsidR="00A73F23" w:rsidRPr="00112E20">
        <w:t>în direc</w:t>
      </w:r>
      <w:r w:rsidR="00BF00E9" w:rsidRPr="00112E20">
        <w:t>ţ</w:t>
      </w:r>
      <w:r w:rsidR="00A73F23" w:rsidRPr="00112E20">
        <w:t>ia împuternicir</w:t>
      </w:r>
      <w:r w:rsidR="005213F3" w:rsidRPr="00112E20">
        <w:t>ii</w:t>
      </w:r>
      <w:r w:rsidR="00A73F23" w:rsidRPr="00112E20">
        <w:t xml:space="preserve"> structurilor institu</w:t>
      </w:r>
      <w:r w:rsidR="00BF00E9" w:rsidRPr="00112E20">
        <w:t>ţ</w:t>
      </w:r>
      <w:r w:rsidR="00A73F23" w:rsidRPr="00112E20">
        <w:t>ionale existente prin intermediul măsurilor schi</w:t>
      </w:r>
      <w:r w:rsidR="00BF00E9" w:rsidRPr="00112E20">
        <w:t>ţ</w:t>
      </w:r>
      <w:r w:rsidR="00A73F23" w:rsidRPr="00112E20">
        <w:t>ate mai sus.</w:t>
      </w:r>
      <w:proofErr w:type="gramEnd"/>
      <w:r w:rsidR="00A73F23" w:rsidRPr="00112E20">
        <w:t xml:space="preserve"> Unele dintre aceste măsuri s</w:t>
      </w:r>
      <w:r w:rsidR="005213F3" w:rsidRPr="00112E20">
        <w:t xml:space="preserve">e află sub </w:t>
      </w:r>
      <w:r w:rsidR="00A73F23" w:rsidRPr="00112E20">
        <w:t>controlul Ministerului Sănătă</w:t>
      </w:r>
      <w:r w:rsidR="00BF00E9" w:rsidRPr="00112E20">
        <w:t>ţ</w:t>
      </w:r>
      <w:r w:rsidR="00A73F23" w:rsidRPr="00112E20">
        <w:t xml:space="preserve">ii, </w:t>
      </w:r>
      <w:r w:rsidR="002D7F37">
        <w:t xml:space="preserve">Muncii și Protecției Sociale </w:t>
      </w:r>
      <w:r w:rsidR="00A73F23" w:rsidRPr="00112E20">
        <w:t xml:space="preserve">în timp </w:t>
      </w:r>
      <w:proofErr w:type="gramStart"/>
      <w:r w:rsidR="00A73F23" w:rsidRPr="00112E20">
        <w:t>ce</w:t>
      </w:r>
      <w:proofErr w:type="gramEnd"/>
      <w:r w:rsidR="00A73F23" w:rsidRPr="00112E20">
        <w:t xml:space="preserve"> altele nu, dar ar trebui urmărite, sus</w:t>
      </w:r>
      <w:r w:rsidR="00BF00E9" w:rsidRPr="00112E20">
        <w:t>ţ</w:t>
      </w:r>
      <w:r w:rsidR="00A73F23" w:rsidRPr="00112E20">
        <w:t xml:space="preserve">inute şi chiar coordonate. </w:t>
      </w:r>
      <w:proofErr w:type="gramStart"/>
      <w:r w:rsidR="00A73F23" w:rsidRPr="00112E20">
        <w:t xml:space="preserve">În acest sens, </w:t>
      </w:r>
      <w:r w:rsidR="008C6CDA">
        <w:t xml:space="preserve">se propun </w:t>
      </w:r>
      <w:r w:rsidR="00A73F23" w:rsidRPr="00112E20">
        <w:t>măsurile de adaptare în funcţie de clasificarea institu</w:t>
      </w:r>
      <w:r w:rsidR="00BF00E9" w:rsidRPr="00112E20">
        <w:t>ţ</w:t>
      </w:r>
      <w:r w:rsidR="00A73F23" w:rsidRPr="00112E20">
        <w:t xml:space="preserve">ională </w:t>
      </w:r>
      <w:r w:rsidR="005213F3" w:rsidRPr="00112E20">
        <w:t xml:space="preserve">privind </w:t>
      </w:r>
      <w:r w:rsidR="00A73F23" w:rsidRPr="00112E20">
        <w:t>rolul aferent necesar al Ministerului Sănătă</w:t>
      </w:r>
      <w:r w:rsidR="00BF00E9" w:rsidRPr="00112E20">
        <w:t>ţ</w:t>
      </w:r>
      <w:r w:rsidR="00A73F23" w:rsidRPr="00112E20">
        <w:t>ii</w:t>
      </w:r>
      <w:r w:rsidR="002D7F37">
        <w:t>,</w:t>
      </w:r>
      <w:r w:rsidR="002D7F37" w:rsidRPr="002D7F37">
        <w:t xml:space="preserve"> </w:t>
      </w:r>
      <w:r w:rsidR="002D7F37">
        <w:t>Muncii și Protecției Sociale</w:t>
      </w:r>
      <w:r w:rsidR="00A73F23" w:rsidRPr="00112E20">
        <w:t xml:space="preserve"> (</w:t>
      </w:r>
      <w:r w:rsidR="008C6CDA">
        <w:t>tab.14</w:t>
      </w:r>
      <w:r w:rsidR="00A73F23" w:rsidRPr="00112E20">
        <w:t>).</w:t>
      </w:r>
      <w:proofErr w:type="gramEnd"/>
      <w:r w:rsidR="00A73F23" w:rsidRPr="00112E20">
        <w:t xml:space="preserve">  </w:t>
      </w:r>
    </w:p>
    <w:p w:rsidR="00A73F23" w:rsidRPr="00112E20" w:rsidRDefault="008C6CDA" w:rsidP="00411A21">
      <w:pPr>
        <w:pStyle w:val="Titletab"/>
      </w:pPr>
      <w:bookmarkStart w:id="26" w:name="_Toc422127091"/>
      <w:r>
        <w:rPr>
          <w:lang w:val="en-US"/>
        </w:rPr>
        <w:t xml:space="preserve">Tab.14. </w:t>
      </w:r>
      <w:r w:rsidR="00A73F23" w:rsidRPr="00112E20">
        <w:t xml:space="preserve">Măsurile de adaptare descrise pe clase instituţionale şi </w:t>
      </w:r>
      <w:r w:rsidR="005213F3" w:rsidRPr="00112E20">
        <w:t xml:space="preserve">o </w:t>
      </w:r>
      <w:r w:rsidR="00A73F23" w:rsidRPr="00112E20">
        <w:t>posibil</w:t>
      </w:r>
      <w:r w:rsidR="005213F3" w:rsidRPr="00112E20">
        <w:t xml:space="preserve">ă </w:t>
      </w:r>
      <w:r w:rsidR="00A73F23" w:rsidRPr="00112E20">
        <w:t>implicare a MS</w:t>
      </w:r>
      <w:bookmarkEnd w:id="26"/>
      <w:r w:rsidR="002D7F37">
        <w:t>MPS</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4111"/>
        <w:gridCol w:w="3969"/>
      </w:tblGrid>
      <w:tr w:rsidR="005504FF" w:rsidRPr="008C6CDA" w:rsidTr="008C6CDA">
        <w:trPr>
          <w:tblHeader/>
        </w:trPr>
        <w:tc>
          <w:tcPr>
            <w:tcW w:w="1809" w:type="dxa"/>
            <w:tcBorders>
              <w:top w:val="single" w:sz="12" w:space="0" w:color="auto"/>
              <w:left w:val="single" w:sz="12" w:space="0" w:color="auto"/>
              <w:bottom w:val="double" w:sz="6"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Clasificarea politicilor </w:t>
            </w:r>
          </w:p>
        </w:tc>
        <w:tc>
          <w:tcPr>
            <w:tcW w:w="4111" w:type="dxa"/>
            <w:tcBorders>
              <w:top w:val="single" w:sz="12" w:space="0" w:color="auto"/>
              <w:bottom w:val="double" w:sz="6"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Descrierea  </w:t>
            </w:r>
          </w:p>
        </w:tc>
        <w:tc>
          <w:tcPr>
            <w:tcW w:w="3969" w:type="dxa"/>
            <w:tcBorders>
              <w:top w:val="single" w:sz="12" w:space="0" w:color="auto"/>
              <w:bottom w:val="double" w:sz="6" w:space="0" w:color="auto"/>
              <w:right w:val="single" w:sz="12"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Sectorul sănătăţii </w:t>
            </w:r>
          </w:p>
        </w:tc>
      </w:tr>
      <w:tr w:rsidR="005504FF" w:rsidRPr="008C6CDA" w:rsidTr="008C6CDA">
        <w:trPr>
          <w:trHeight w:val="456"/>
        </w:trPr>
        <w:tc>
          <w:tcPr>
            <w:tcW w:w="1809" w:type="dxa"/>
            <w:vMerge w:val="restart"/>
            <w:tcBorders>
              <w:top w:val="double" w:sz="6" w:space="0" w:color="auto"/>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Sociale, fiscale</w:t>
            </w:r>
          </w:p>
        </w:tc>
        <w:tc>
          <w:tcPr>
            <w:tcW w:w="4111" w:type="dxa"/>
            <w:tcBorders>
              <w:top w:val="double" w:sz="6"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Reducerea inechităţii sociale </w:t>
            </w:r>
          </w:p>
        </w:tc>
        <w:tc>
          <w:tcPr>
            <w:tcW w:w="3969" w:type="dxa"/>
            <w:tcBorders>
              <w:top w:val="double" w:sz="6"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Pledoarie din partea </w:t>
            </w:r>
            <w:r w:rsidR="00A73F23" w:rsidRPr="008C6CDA">
              <w:rPr>
                <w:rFonts w:ascii="Times New Roman" w:hAnsi="Times New Roman"/>
                <w:color w:val="002060"/>
                <w:sz w:val="20"/>
                <w:szCs w:val="20"/>
                <w:lang w:val="ro-RO"/>
              </w:rPr>
              <w:t>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xml:space="preserve"> </w:t>
            </w:r>
            <w:r w:rsidR="00AF7D90" w:rsidRPr="008C6CDA">
              <w:rPr>
                <w:rFonts w:ascii="Times New Roman" w:hAnsi="Times New Roman"/>
                <w:color w:val="002060"/>
                <w:sz w:val="20"/>
                <w:szCs w:val="20"/>
                <w:lang w:val="ro-RO"/>
              </w:rPr>
              <w:t xml:space="preserve">care vizează </w:t>
            </w:r>
            <w:r w:rsidR="00A73F23" w:rsidRPr="008C6CDA">
              <w:rPr>
                <w:rFonts w:ascii="Times New Roman" w:hAnsi="Times New Roman"/>
                <w:color w:val="002060"/>
                <w:sz w:val="20"/>
                <w:szCs w:val="20"/>
                <w:lang w:val="ro-RO"/>
              </w:rPr>
              <w:t xml:space="preserve">Ministerul Finanţelor privind politicile fiscale şi conexe </w:t>
            </w:r>
          </w:p>
        </w:tc>
      </w:tr>
      <w:tr w:rsidR="005504FF" w:rsidRPr="008C6CDA" w:rsidTr="008C6CDA">
        <w:trPr>
          <w:trHeight w:val="899"/>
        </w:trPr>
        <w:tc>
          <w:tcPr>
            <w:tcW w:w="1809" w:type="dxa"/>
            <w:vMerge/>
            <w:tcBorders>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Creşterea </w:t>
            </w:r>
            <w:r w:rsidR="00B07DD8" w:rsidRPr="008C6CDA">
              <w:rPr>
                <w:rFonts w:ascii="Times New Roman" w:hAnsi="Times New Roman"/>
                <w:color w:val="002060"/>
                <w:sz w:val="20"/>
                <w:szCs w:val="20"/>
                <w:lang w:val="ro-RO"/>
              </w:rPr>
              <w:t xml:space="preserve">accesibilităţii </w:t>
            </w:r>
            <w:r w:rsidRPr="008C6CDA">
              <w:rPr>
                <w:rFonts w:ascii="Times New Roman" w:hAnsi="Times New Roman"/>
                <w:color w:val="002060"/>
                <w:sz w:val="20"/>
                <w:szCs w:val="20"/>
                <w:lang w:val="ro-RO"/>
              </w:rPr>
              <w:t xml:space="preserve">serviciilor de sănătate pentru gospodarii, majorarea fondurilor publice pentru prestarea serviciilor de sănătate, revizuirea poliţei de asigurare medicală </w:t>
            </w:r>
          </w:p>
        </w:tc>
        <w:tc>
          <w:tcPr>
            <w:tcW w:w="3969" w:type="dxa"/>
            <w:tcBorders>
              <w:top w:val="dotted" w:sz="8" w:space="0" w:color="auto"/>
              <w:bottom w:val="dotted" w:sz="8" w:space="0" w:color="auto"/>
              <w:right w:val="single" w:sz="12"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de către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coordonarea cu Ministerul Finan</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elor</w:t>
            </w:r>
          </w:p>
        </w:tc>
      </w:tr>
      <w:tr w:rsidR="005504FF" w:rsidRPr="008C6CDA" w:rsidTr="008C6CDA">
        <w:trPr>
          <w:trHeight w:val="515"/>
        </w:trPr>
        <w:tc>
          <w:tcPr>
            <w:tcW w:w="1809" w:type="dxa"/>
            <w:vMerge/>
            <w:tcBorders>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Revizuirea </w:t>
            </w:r>
            <w:r w:rsidR="00B07DD8" w:rsidRPr="008C6CDA">
              <w:rPr>
                <w:rFonts w:ascii="Times New Roman" w:hAnsi="Times New Roman"/>
                <w:color w:val="002060"/>
                <w:sz w:val="20"/>
                <w:szCs w:val="20"/>
                <w:lang w:val="ro-RO"/>
              </w:rPr>
              <w:t>accesibilităţii</w:t>
            </w:r>
            <w:r w:rsidR="0042179F" w:rsidRPr="008C6CDA">
              <w:rPr>
                <w:rFonts w:ascii="Times New Roman" w:hAnsi="Times New Roman"/>
                <w:color w:val="002060"/>
                <w:sz w:val="20"/>
                <w:szCs w:val="20"/>
                <w:lang w:val="ro-RO"/>
              </w:rPr>
              <w:t xml:space="preserve"> </w:t>
            </w:r>
            <w:r w:rsidRPr="008C6CDA">
              <w:rPr>
                <w:rFonts w:ascii="Times New Roman" w:hAnsi="Times New Roman"/>
                <w:color w:val="002060"/>
                <w:sz w:val="20"/>
                <w:szCs w:val="20"/>
                <w:lang w:val="ro-RO"/>
              </w:rPr>
              <w:t>serviciilor energetice pentru încălzirea clădirilor</w:t>
            </w:r>
          </w:p>
        </w:tc>
        <w:tc>
          <w:tcPr>
            <w:tcW w:w="3969" w:type="dxa"/>
            <w:tcBorders>
              <w:top w:val="dotted" w:sz="8"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coordonarea cu Ministerul Finan</w:t>
            </w:r>
            <w:r w:rsidR="00BF00E9" w:rsidRPr="008C6CDA">
              <w:rPr>
                <w:rFonts w:ascii="Times New Roman" w:hAnsi="Times New Roman"/>
                <w:color w:val="002060"/>
                <w:sz w:val="20"/>
                <w:szCs w:val="20"/>
                <w:lang w:val="ro-RO"/>
              </w:rPr>
              <w:t>ţ</w:t>
            </w:r>
            <w:r w:rsidR="00A73F23" w:rsidRPr="008C6CDA">
              <w:rPr>
                <w:rFonts w:ascii="Times New Roman" w:hAnsi="Times New Roman"/>
                <w:color w:val="002060"/>
                <w:sz w:val="20"/>
                <w:szCs w:val="20"/>
                <w:lang w:val="ro-RO"/>
              </w:rPr>
              <w:t>elor</w:t>
            </w:r>
          </w:p>
        </w:tc>
      </w:tr>
      <w:tr w:rsidR="005504FF" w:rsidRPr="008C6CDA" w:rsidTr="008C6CDA">
        <w:trPr>
          <w:trHeight w:val="372"/>
        </w:trPr>
        <w:tc>
          <w:tcPr>
            <w:tcW w:w="1809" w:type="dxa"/>
            <w:vMerge/>
            <w:tcBorders>
              <w:left w:val="single" w:sz="12" w:space="0" w:color="auto"/>
              <w:bottom w:val="double" w:sz="6"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ducerea consumului excesiv de alcool</w:t>
            </w:r>
          </w:p>
        </w:tc>
        <w:tc>
          <w:tcPr>
            <w:tcW w:w="3969" w:type="dxa"/>
            <w:tcBorders>
              <w:top w:val="dotted" w:sz="8" w:space="0" w:color="auto"/>
              <w:bottom w:val="double" w:sz="6" w:space="0" w:color="auto"/>
              <w:right w:val="single" w:sz="12"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de către MS</w:t>
            </w:r>
            <w:r w:rsidR="002D7F37">
              <w:rPr>
                <w:rFonts w:ascii="Times New Roman" w:hAnsi="Times New Roman"/>
                <w:color w:val="002060"/>
                <w:sz w:val="20"/>
                <w:szCs w:val="20"/>
                <w:lang w:val="ro-RO"/>
              </w:rPr>
              <w:t>MPS</w:t>
            </w:r>
          </w:p>
        </w:tc>
      </w:tr>
      <w:tr w:rsidR="005504FF" w:rsidRPr="008C6CDA" w:rsidTr="008C6CDA">
        <w:trPr>
          <w:trHeight w:val="462"/>
        </w:trPr>
        <w:tc>
          <w:tcPr>
            <w:tcW w:w="1809" w:type="dxa"/>
            <w:vMerge w:val="restart"/>
            <w:tcBorders>
              <w:top w:val="double" w:sz="6" w:space="0" w:color="auto"/>
              <w:left w:val="single" w:sz="12" w:space="0" w:color="auto"/>
            </w:tcBorders>
            <w:vAlign w:val="center"/>
          </w:tcPr>
          <w:p w:rsidR="00A73F23" w:rsidRPr="008C6CDA" w:rsidRDefault="008C6CDA" w:rsidP="008C6CDA">
            <w:pPr>
              <w:spacing w:after="0"/>
              <w:rPr>
                <w:rFonts w:ascii="Times New Roman" w:hAnsi="Times New Roman"/>
                <w:color w:val="002060"/>
                <w:sz w:val="20"/>
                <w:szCs w:val="20"/>
                <w:lang w:val="ro-RO"/>
              </w:rPr>
            </w:pPr>
            <w:r>
              <w:rPr>
                <w:rFonts w:ascii="Times New Roman" w:hAnsi="Times New Roman"/>
                <w:color w:val="002060"/>
                <w:sz w:val="20"/>
                <w:szCs w:val="20"/>
                <w:lang w:val="ro-RO"/>
              </w:rPr>
              <w:t>Organizațion</w:t>
            </w:r>
            <w:r w:rsidR="00A73F23" w:rsidRPr="008C6CDA">
              <w:rPr>
                <w:rFonts w:ascii="Times New Roman" w:hAnsi="Times New Roman"/>
                <w:color w:val="002060"/>
                <w:sz w:val="20"/>
                <w:szCs w:val="20"/>
                <w:lang w:val="ro-RO"/>
              </w:rPr>
              <w:t>ale</w:t>
            </w:r>
          </w:p>
        </w:tc>
        <w:tc>
          <w:tcPr>
            <w:tcW w:w="4111" w:type="dxa"/>
            <w:tcBorders>
              <w:top w:val="double" w:sz="6"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antarea centurilor verzi şi înverzirea clădirilor din oraşe</w:t>
            </w:r>
          </w:p>
        </w:tc>
        <w:tc>
          <w:tcPr>
            <w:tcW w:w="3969" w:type="dxa"/>
            <w:tcBorders>
              <w:top w:val="double" w:sz="6" w:space="0" w:color="auto"/>
              <w:bottom w:val="dotted" w:sz="8" w:space="0" w:color="auto"/>
              <w:right w:val="single" w:sz="12" w:space="0" w:color="auto"/>
            </w:tcBorders>
          </w:tcPr>
          <w:p w:rsidR="00A73F23" w:rsidRPr="008C6CDA" w:rsidRDefault="00A73F23" w:rsidP="002D7F37">
            <w:pPr>
              <w:spacing w:after="0"/>
              <w:rPr>
                <w:rFonts w:ascii="Times New Roman" w:hAnsi="Times New Roman"/>
                <w:color w:val="002060"/>
                <w:sz w:val="20"/>
                <w:szCs w:val="20"/>
                <w:lang w:val="ro-RO" w:eastAsia="en-GB"/>
              </w:rPr>
            </w:pPr>
            <w:r w:rsidRPr="008C6CDA">
              <w:rPr>
                <w:rFonts w:ascii="Times New Roman" w:hAnsi="Times New Roman"/>
                <w:color w:val="002060"/>
                <w:sz w:val="20"/>
                <w:szCs w:val="20"/>
                <w:lang w:val="ro-RO" w:eastAsia="en-GB"/>
              </w:rPr>
              <w:t>Primăria implică MS</w:t>
            </w:r>
            <w:r w:rsidR="002D7F37">
              <w:rPr>
                <w:rFonts w:ascii="Times New Roman" w:hAnsi="Times New Roman"/>
                <w:color w:val="002060"/>
                <w:sz w:val="20"/>
                <w:szCs w:val="20"/>
                <w:lang w:val="ro-RO" w:eastAsia="en-GB"/>
              </w:rPr>
              <w:t>MPS</w:t>
            </w:r>
            <w:r w:rsidRPr="008C6CDA">
              <w:rPr>
                <w:rFonts w:ascii="Times New Roman" w:hAnsi="Times New Roman"/>
                <w:color w:val="002060"/>
                <w:sz w:val="20"/>
                <w:szCs w:val="20"/>
                <w:lang w:val="ro-RO" w:eastAsia="en-GB"/>
              </w:rPr>
              <w:t xml:space="preserve"> în politicile urbane. M</w:t>
            </w:r>
            <w:r w:rsidR="002D7F37">
              <w:rPr>
                <w:rFonts w:ascii="Times New Roman" w:hAnsi="Times New Roman"/>
                <w:color w:val="002060"/>
                <w:sz w:val="20"/>
                <w:szCs w:val="20"/>
                <w:lang w:val="ro-RO" w:eastAsia="en-GB"/>
              </w:rPr>
              <w:t>inisterul Agriculturii, dezvoltării Regionale și Mediului (MADRM)</w:t>
            </w:r>
            <w:r w:rsidRPr="008C6CDA">
              <w:rPr>
                <w:rFonts w:ascii="Times New Roman" w:hAnsi="Times New Roman"/>
                <w:color w:val="002060"/>
                <w:sz w:val="20"/>
                <w:szCs w:val="20"/>
                <w:lang w:val="ro-RO" w:eastAsia="en-GB"/>
              </w:rPr>
              <w:t xml:space="preserve"> implic</w:t>
            </w:r>
            <w:r w:rsidR="00F86392" w:rsidRPr="008C6CDA">
              <w:rPr>
                <w:rFonts w:ascii="Times New Roman" w:hAnsi="Times New Roman"/>
                <w:color w:val="002060"/>
                <w:sz w:val="20"/>
                <w:szCs w:val="20"/>
                <w:lang w:val="ro-RO" w:eastAsia="en-GB"/>
              </w:rPr>
              <w:t>ă</w:t>
            </w:r>
            <w:r w:rsidRPr="008C6CDA">
              <w:rPr>
                <w:rFonts w:ascii="Times New Roman" w:hAnsi="Times New Roman"/>
                <w:color w:val="002060"/>
                <w:sz w:val="20"/>
                <w:szCs w:val="20"/>
                <w:lang w:val="ro-RO" w:eastAsia="en-GB"/>
              </w:rPr>
              <w:t xml:space="preserve"> MS</w:t>
            </w:r>
            <w:r w:rsidR="002D7F37">
              <w:rPr>
                <w:rFonts w:ascii="Times New Roman" w:hAnsi="Times New Roman"/>
                <w:color w:val="002060"/>
                <w:sz w:val="20"/>
                <w:szCs w:val="20"/>
                <w:lang w:val="ro-RO" w:eastAsia="en-GB"/>
              </w:rPr>
              <w:t>MPS</w:t>
            </w:r>
            <w:r w:rsidRPr="008C6CDA">
              <w:rPr>
                <w:rFonts w:ascii="Times New Roman" w:hAnsi="Times New Roman"/>
                <w:color w:val="002060"/>
                <w:sz w:val="20"/>
                <w:szCs w:val="20"/>
                <w:lang w:val="ro-RO" w:eastAsia="en-GB"/>
              </w:rPr>
              <w:t xml:space="preserve"> în amenajarea teritoriului</w:t>
            </w:r>
          </w:p>
        </w:tc>
      </w:tr>
      <w:tr w:rsidR="00A73F23" w:rsidRPr="008C6CDA" w:rsidTr="008C6CDA">
        <w:trPr>
          <w:trHeight w:val="620"/>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ntre</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 xml:space="preserve">inerea drenajelor urbane, a malurilor râurilor urbane, evacuarea şi transportarea deşeurilor, modernizarea sistemului de </w:t>
            </w:r>
            <w:r w:rsidRPr="008C6CDA">
              <w:rPr>
                <w:rFonts w:ascii="Times New Roman" w:hAnsi="Times New Roman"/>
                <w:color w:val="002060"/>
                <w:sz w:val="20"/>
                <w:szCs w:val="20"/>
                <w:lang w:val="ro-RO"/>
              </w:rPr>
              <w:lastRenderedPageBreak/>
              <w:t>canalizare</w:t>
            </w:r>
          </w:p>
        </w:tc>
        <w:tc>
          <w:tcPr>
            <w:tcW w:w="3969" w:type="dxa"/>
            <w:tcBorders>
              <w:top w:val="dotted" w:sz="8"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eastAsia="en-GB"/>
              </w:rPr>
            </w:pPr>
            <w:r w:rsidRPr="008C6CDA">
              <w:rPr>
                <w:rFonts w:ascii="Times New Roman" w:hAnsi="Times New Roman"/>
                <w:color w:val="002060"/>
                <w:sz w:val="20"/>
                <w:szCs w:val="20"/>
                <w:lang w:val="ro-RO" w:eastAsia="en-GB"/>
              </w:rPr>
              <w:lastRenderedPageBreak/>
              <w:t>Pledoarie din partea MS</w:t>
            </w:r>
            <w:r w:rsidR="002D7F37">
              <w:rPr>
                <w:rFonts w:ascii="Times New Roman" w:hAnsi="Times New Roman"/>
                <w:color w:val="002060"/>
                <w:sz w:val="20"/>
                <w:szCs w:val="20"/>
                <w:lang w:val="ro-RO" w:eastAsia="en-GB"/>
              </w:rPr>
              <w:t>MPS</w:t>
            </w:r>
            <w:r w:rsidR="00A73F23" w:rsidRPr="008C6CDA">
              <w:rPr>
                <w:rFonts w:ascii="Times New Roman" w:hAnsi="Times New Roman"/>
                <w:color w:val="002060"/>
                <w:sz w:val="20"/>
                <w:szCs w:val="20"/>
                <w:lang w:val="ro-RO" w:eastAsia="en-GB"/>
              </w:rPr>
              <w:t>. Primăria implică MS</w:t>
            </w:r>
            <w:r w:rsidR="002D7F37">
              <w:rPr>
                <w:rFonts w:ascii="Times New Roman" w:hAnsi="Times New Roman"/>
                <w:color w:val="002060"/>
                <w:sz w:val="20"/>
                <w:szCs w:val="20"/>
                <w:lang w:val="ro-RO" w:eastAsia="en-GB"/>
              </w:rPr>
              <w:t>MPS</w:t>
            </w:r>
            <w:r w:rsidR="00A73F23" w:rsidRPr="008C6CDA">
              <w:rPr>
                <w:rFonts w:ascii="Times New Roman" w:hAnsi="Times New Roman"/>
                <w:color w:val="002060"/>
                <w:sz w:val="20"/>
                <w:szCs w:val="20"/>
                <w:lang w:val="ro-RO" w:eastAsia="en-GB"/>
              </w:rPr>
              <w:t xml:space="preserve"> în politicile urbane.</w:t>
            </w:r>
          </w:p>
        </w:tc>
      </w:tr>
      <w:tr w:rsidR="00A73F23" w:rsidRPr="008C6CDA" w:rsidTr="008C6CDA">
        <w:trPr>
          <w:trHeight w:val="972"/>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valuarea şi 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rea rezervelor de apă, săparea urgentă a fântânilor cu apă potabilă, furnizarea apei în condi</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i de siguran</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ă în zonele rurale</w:t>
            </w:r>
          </w:p>
        </w:tc>
        <w:tc>
          <w:tcPr>
            <w:tcW w:w="3969" w:type="dxa"/>
            <w:tcBorders>
              <w:top w:val="dotted" w:sz="8" w:space="0" w:color="auto"/>
              <w:bottom w:val="dotted" w:sz="8" w:space="0" w:color="auto"/>
              <w:right w:val="single" w:sz="12" w:space="0" w:color="auto"/>
            </w:tcBorders>
          </w:tcPr>
          <w:p w:rsidR="00A73F23" w:rsidRPr="008C6CDA" w:rsidRDefault="00DB1EFE" w:rsidP="00D1784E">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xml:space="preserve">, </w:t>
            </w:r>
            <w:r w:rsidR="00A73F23" w:rsidRPr="008C6CDA">
              <w:rPr>
                <w:rFonts w:ascii="Times New Roman" w:hAnsi="Times New Roman"/>
                <w:color w:val="002060"/>
                <w:sz w:val="20"/>
                <w:szCs w:val="20"/>
                <w:lang w:val="ro-RO" w:eastAsia="en-GB"/>
              </w:rPr>
              <w:t xml:space="preserve">coordonarea cu SHS </w:t>
            </w:r>
          </w:p>
        </w:tc>
      </w:tr>
      <w:tr w:rsidR="00A73F23" w:rsidRPr="008C6CDA" w:rsidTr="008C6CDA">
        <w:trPr>
          <w:trHeight w:val="720"/>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valuarea cali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i apei subterane şi tratarea ei</w:t>
            </w:r>
          </w:p>
        </w:tc>
        <w:tc>
          <w:tcPr>
            <w:tcW w:w="3969" w:type="dxa"/>
            <w:tcBorders>
              <w:top w:val="dotted" w:sz="8" w:space="0" w:color="auto"/>
              <w:bottom w:val="dotted" w:sz="8" w:space="0" w:color="auto"/>
              <w:right w:val="single" w:sz="12" w:space="0" w:color="auto"/>
            </w:tcBorders>
          </w:tcPr>
          <w:p w:rsidR="00A73F23" w:rsidRPr="008C6CDA" w:rsidRDefault="00A73F23"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Acţiun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în </w:t>
            </w:r>
            <w:r w:rsidRPr="008C6CDA">
              <w:rPr>
                <w:rFonts w:ascii="Times New Roman" w:hAnsi="Times New Roman"/>
                <w:color w:val="002060"/>
                <w:sz w:val="20"/>
                <w:szCs w:val="20"/>
                <w:lang w:val="ro-RO" w:eastAsia="en-GB"/>
              </w:rPr>
              <w:t>coordonare cu servicii</w:t>
            </w:r>
            <w:r w:rsidRPr="008C6CDA">
              <w:rPr>
                <w:rFonts w:ascii="Times New Roman" w:hAnsi="Times New Roman"/>
                <w:color w:val="002060"/>
                <w:sz w:val="20"/>
                <w:szCs w:val="20"/>
                <w:lang w:val="ro-RO"/>
              </w:rPr>
              <w:t xml:space="preserve">le de resort, precum </w:t>
            </w:r>
            <w:r w:rsidRPr="008C6CDA">
              <w:rPr>
                <w:rFonts w:ascii="Times New Roman" w:hAnsi="Times New Roman"/>
                <w:color w:val="002060"/>
                <w:sz w:val="20"/>
                <w:szCs w:val="20"/>
                <w:lang w:val="ro-RO" w:eastAsia="en-GB"/>
              </w:rPr>
              <w:t xml:space="preserve"> </w:t>
            </w:r>
            <w:r w:rsidR="002D7F37">
              <w:rPr>
                <w:rFonts w:ascii="Times New Roman" w:hAnsi="Times New Roman"/>
                <w:color w:val="002060"/>
                <w:sz w:val="20"/>
                <w:szCs w:val="20"/>
                <w:lang w:val="ro-RO" w:eastAsia="en-GB"/>
              </w:rPr>
              <w:t>A</w:t>
            </w:r>
            <w:r w:rsidRPr="008C6CDA">
              <w:rPr>
                <w:rFonts w:ascii="Times New Roman" w:hAnsi="Times New Roman"/>
                <w:color w:val="002060"/>
                <w:sz w:val="20"/>
                <w:szCs w:val="20"/>
                <w:lang w:val="ro-RO" w:eastAsia="en-GB"/>
              </w:rPr>
              <w:t xml:space="preserve">NSP şi AGMR </w:t>
            </w:r>
            <w:r w:rsidRPr="008C6CDA">
              <w:rPr>
                <w:rFonts w:ascii="Times New Roman" w:hAnsi="Times New Roman"/>
                <w:color w:val="002060"/>
                <w:sz w:val="20"/>
                <w:szCs w:val="20"/>
                <w:lang w:val="ro-RO"/>
              </w:rPr>
              <w:t xml:space="preserve">cu privire la </w:t>
            </w:r>
            <w:r w:rsidRPr="008C6CDA">
              <w:rPr>
                <w:rFonts w:ascii="Times New Roman" w:hAnsi="Times New Roman"/>
                <w:color w:val="002060"/>
                <w:sz w:val="20"/>
                <w:szCs w:val="20"/>
                <w:lang w:val="ro-RO" w:eastAsia="en-GB"/>
              </w:rPr>
              <w:t>prelevarea de probe şi fluxul de revizuire a datelor</w:t>
            </w:r>
          </w:p>
        </w:tc>
      </w:tr>
      <w:tr w:rsidR="005504FF" w:rsidRPr="008C6CDA" w:rsidTr="008C6CDA">
        <w:trPr>
          <w:trHeight w:val="708"/>
        </w:trPr>
        <w:tc>
          <w:tcPr>
            <w:tcW w:w="1809" w:type="dxa"/>
            <w:vMerge/>
            <w:tcBorders>
              <w:left w:val="single" w:sz="12"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 xml:space="preserve">irea sistemului de transport în zonele inundabile </w:t>
            </w:r>
          </w:p>
          <w:p w:rsidR="00A73F23" w:rsidRPr="008C6CDA" w:rsidRDefault="00A73F23" w:rsidP="008C6CDA">
            <w:pPr>
              <w:spacing w:after="0"/>
              <w:rPr>
                <w:rFonts w:ascii="Times New Roman" w:hAnsi="Times New Roman"/>
                <w:color w:val="002060"/>
                <w:sz w:val="20"/>
                <w:szCs w:val="20"/>
                <w:lang w:val="ro-RO"/>
              </w:rPr>
            </w:pPr>
          </w:p>
        </w:tc>
        <w:tc>
          <w:tcPr>
            <w:tcW w:w="3969" w:type="dxa"/>
            <w:tcBorders>
              <w:top w:val="dotted" w:sz="8" w:space="0" w:color="auto"/>
              <w:bottom w:val="double" w:sz="6" w:space="0" w:color="auto"/>
              <w:right w:val="single" w:sz="12" w:space="0" w:color="auto"/>
            </w:tcBorders>
          </w:tcPr>
          <w:p w:rsidR="00A73F23"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A73F23" w:rsidRPr="008C6CDA">
              <w:rPr>
                <w:rFonts w:ascii="Times New Roman" w:hAnsi="Times New Roman"/>
                <w:color w:val="002060"/>
                <w:sz w:val="20"/>
                <w:szCs w:val="20"/>
                <w:lang w:val="ro-RO"/>
              </w:rPr>
              <w:t xml:space="preserve">în primării şi/sau ministerele de resort precum Ministerul </w:t>
            </w:r>
            <w:r w:rsidR="002D7F37">
              <w:rPr>
                <w:rFonts w:ascii="Times New Roman" w:hAnsi="Times New Roman"/>
                <w:color w:val="002060"/>
                <w:sz w:val="20"/>
                <w:szCs w:val="20"/>
                <w:lang w:val="ro-RO"/>
              </w:rPr>
              <w:t xml:space="preserve">Economiei </w:t>
            </w:r>
            <w:r w:rsidR="00A73F23" w:rsidRPr="008C6CDA">
              <w:rPr>
                <w:rFonts w:ascii="Times New Roman" w:hAnsi="Times New Roman"/>
                <w:color w:val="002060"/>
                <w:sz w:val="20"/>
                <w:szCs w:val="20"/>
                <w:lang w:val="ro-RO"/>
              </w:rPr>
              <w:t>şi Infrastructurii</w:t>
            </w:r>
          </w:p>
        </w:tc>
      </w:tr>
      <w:tr w:rsidR="005504FF" w:rsidRPr="008C6CDA" w:rsidTr="002D7F37">
        <w:trPr>
          <w:trHeight w:val="656"/>
        </w:trPr>
        <w:tc>
          <w:tcPr>
            <w:tcW w:w="1809" w:type="dxa"/>
            <w:vMerge w:val="restart"/>
            <w:tcBorders>
              <w:top w:val="double" w:sz="6" w:space="0" w:color="auto"/>
              <w:left w:val="single" w:sz="12" w:space="0" w:color="auto"/>
            </w:tcBorders>
            <w:vAlign w:val="center"/>
          </w:tcPr>
          <w:p w:rsidR="00D96B20" w:rsidRPr="008C6CDA" w:rsidRDefault="00D96B20" w:rsidP="008C6CDA">
            <w:pPr>
              <w:spacing w:after="0"/>
              <w:jc w:val="left"/>
              <w:rPr>
                <w:rFonts w:ascii="Times New Roman" w:hAnsi="Times New Roman"/>
                <w:color w:val="002060"/>
                <w:sz w:val="20"/>
                <w:szCs w:val="20"/>
                <w:lang w:val="ro-RO"/>
              </w:rPr>
            </w:pPr>
            <w:r w:rsidRPr="008C6CDA">
              <w:rPr>
                <w:rFonts w:ascii="Times New Roman" w:hAnsi="Times New Roman"/>
                <w:color w:val="002060"/>
                <w:sz w:val="20"/>
                <w:szCs w:val="20"/>
                <w:lang w:val="ro-RO"/>
              </w:rPr>
              <w:t>Infrastructurale</w:t>
            </w:r>
          </w:p>
        </w:tc>
        <w:tc>
          <w:tcPr>
            <w:tcW w:w="4111" w:type="dxa"/>
            <w:tcBorders>
              <w:top w:val="double" w:sz="6" w:space="0" w:color="auto"/>
              <w:bottom w:val="dotted" w:sz="8" w:space="0" w:color="auto"/>
            </w:tcBorders>
          </w:tcPr>
          <w:p w:rsidR="00D96B20" w:rsidRPr="008C6CDA" w:rsidRDefault="00D96B20" w:rsidP="00473646">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Împădurirea dealurilor şi </w:t>
            </w:r>
            <w:r w:rsidR="00473646">
              <w:rPr>
                <w:rFonts w:ascii="Times New Roman" w:hAnsi="Times New Roman"/>
                <w:color w:val="002060"/>
                <w:sz w:val="20"/>
                <w:szCs w:val="20"/>
                <w:lang w:val="ro-RO"/>
              </w:rPr>
              <w:t>versanților</w:t>
            </w:r>
            <w:r w:rsidRPr="008C6CDA">
              <w:rPr>
                <w:rFonts w:ascii="Times New Roman" w:hAnsi="Times New Roman"/>
                <w:color w:val="002060"/>
                <w:sz w:val="20"/>
                <w:szCs w:val="20"/>
                <w:lang w:val="ro-RO"/>
              </w:rPr>
              <w:t>/ între</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nerea pantelor pentru a reduce riscul alunecărilor de teren</w:t>
            </w:r>
          </w:p>
        </w:tc>
        <w:tc>
          <w:tcPr>
            <w:tcW w:w="3969" w:type="dxa"/>
            <w:tcBorders>
              <w:top w:val="double" w:sz="6" w:space="0" w:color="auto"/>
              <w:bottom w:val="dotted" w:sz="8" w:space="0" w:color="auto"/>
              <w:right w:val="single" w:sz="12" w:space="0" w:color="auto"/>
            </w:tcBorders>
          </w:tcPr>
          <w:p w:rsidR="00D96B20"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 xml:space="preserve">primării şi/sau ministerele resort precum </w:t>
            </w:r>
            <w:r w:rsidR="00912192">
              <w:rPr>
                <w:rFonts w:ascii="Times New Roman" w:hAnsi="Times New Roman"/>
                <w:color w:val="002060"/>
                <w:sz w:val="20"/>
                <w:szCs w:val="20"/>
                <w:lang w:val="ro-RO"/>
              </w:rPr>
              <w:t>M</w:t>
            </w:r>
            <w:r w:rsidR="002D7F37">
              <w:rPr>
                <w:rFonts w:ascii="Times New Roman" w:hAnsi="Times New Roman"/>
                <w:color w:val="002060"/>
                <w:sz w:val="20"/>
                <w:szCs w:val="20"/>
                <w:lang w:val="ro-RO"/>
              </w:rPr>
              <w:t>ADRM</w:t>
            </w:r>
          </w:p>
        </w:tc>
      </w:tr>
      <w:tr w:rsidR="00D96B20" w:rsidRPr="008C6CDA" w:rsidTr="008C6CDA">
        <w:trPr>
          <w:trHeight w:val="648"/>
        </w:trPr>
        <w:tc>
          <w:tcPr>
            <w:tcW w:w="1809" w:type="dxa"/>
            <w:vMerge/>
            <w:tcBorders>
              <w:left w:val="single" w:sz="12"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 xml:space="preserve">irea sistemului de transport în zonele inundabile </w:t>
            </w:r>
          </w:p>
          <w:p w:rsidR="00D96B20" w:rsidRPr="008C6CDA" w:rsidRDefault="00D96B20" w:rsidP="008C6CDA">
            <w:pPr>
              <w:spacing w:after="0"/>
              <w:rPr>
                <w:rFonts w:ascii="Times New Roman" w:hAnsi="Times New Roman"/>
                <w:color w:val="002060"/>
                <w:sz w:val="20"/>
                <w:szCs w:val="20"/>
                <w:lang w:val="ro-RO"/>
              </w:rPr>
            </w:pPr>
          </w:p>
        </w:tc>
        <w:tc>
          <w:tcPr>
            <w:tcW w:w="3969" w:type="dxa"/>
            <w:tcBorders>
              <w:top w:val="dotted" w:sz="8" w:space="0" w:color="auto"/>
              <w:bottom w:val="dotted" w:sz="8" w:space="0" w:color="auto"/>
              <w:right w:val="single" w:sz="12" w:space="0" w:color="auto"/>
            </w:tcBorders>
          </w:tcPr>
          <w:p w:rsidR="00D96B20" w:rsidRPr="008C6CDA" w:rsidRDefault="00DB1EFE" w:rsidP="00757609">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 xml:space="preserve">primării şi/sau ministerele de resort precum Ministerul </w:t>
            </w:r>
            <w:r w:rsidR="002D7F37">
              <w:rPr>
                <w:rFonts w:ascii="Times New Roman" w:hAnsi="Times New Roman"/>
                <w:color w:val="002060"/>
                <w:sz w:val="20"/>
                <w:szCs w:val="20"/>
                <w:lang w:val="ro-RO"/>
              </w:rPr>
              <w:t xml:space="preserve">Economiei </w:t>
            </w:r>
            <w:r w:rsidR="00D96B20" w:rsidRPr="008C6CDA">
              <w:rPr>
                <w:rFonts w:ascii="Times New Roman" w:hAnsi="Times New Roman"/>
                <w:color w:val="002060"/>
                <w:sz w:val="20"/>
                <w:szCs w:val="20"/>
                <w:lang w:val="ro-RO"/>
              </w:rPr>
              <w:t xml:space="preserve">şi Infrastructurii </w:t>
            </w:r>
          </w:p>
        </w:tc>
      </w:tr>
      <w:tr w:rsidR="005504FF" w:rsidRPr="008C6CDA" w:rsidTr="008C6CDA">
        <w:trPr>
          <w:trHeight w:val="284"/>
        </w:trPr>
        <w:tc>
          <w:tcPr>
            <w:tcW w:w="1809" w:type="dxa"/>
            <w:vMerge/>
            <w:tcBorders>
              <w:left w:val="single" w:sz="12" w:space="0" w:color="auto"/>
              <w:bottom w:val="double" w:sz="6"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D96B20" w:rsidRPr="008C6CDA" w:rsidRDefault="00F37019"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w:t>
            </w:r>
            <w:r w:rsidR="00D96B20" w:rsidRPr="008C6CDA">
              <w:rPr>
                <w:rFonts w:ascii="Times New Roman" w:hAnsi="Times New Roman"/>
                <w:color w:val="002060"/>
                <w:sz w:val="20"/>
                <w:szCs w:val="20"/>
                <w:lang w:val="ro-RO"/>
              </w:rPr>
              <w:t>ficien</w:t>
            </w:r>
            <w:r w:rsidRPr="008C6CDA">
              <w:rPr>
                <w:rFonts w:ascii="Times New Roman" w:hAnsi="Times New Roman"/>
                <w:color w:val="002060"/>
                <w:sz w:val="20"/>
                <w:szCs w:val="20"/>
                <w:lang w:val="ro-RO"/>
              </w:rPr>
              <w:t xml:space="preserve">tizarea </w:t>
            </w:r>
            <w:r w:rsidR="00D96B20" w:rsidRPr="008C6CDA">
              <w:rPr>
                <w:rFonts w:ascii="Times New Roman" w:hAnsi="Times New Roman"/>
                <w:color w:val="002060"/>
                <w:sz w:val="20"/>
                <w:szCs w:val="20"/>
                <w:lang w:val="ro-RO"/>
              </w:rPr>
              <w:t>sistemului de încălzire</w:t>
            </w:r>
          </w:p>
        </w:tc>
        <w:tc>
          <w:tcPr>
            <w:tcW w:w="3969" w:type="dxa"/>
            <w:tcBorders>
              <w:top w:val="dotted" w:sz="8" w:space="0" w:color="auto"/>
              <w:bottom w:val="double" w:sz="6" w:space="0" w:color="auto"/>
              <w:right w:val="single" w:sz="12" w:space="0" w:color="auto"/>
            </w:tcBorders>
          </w:tcPr>
          <w:p w:rsidR="00D96B20"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primării şi/sau ministerele resort precum M</w:t>
            </w:r>
            <w:r w:rsidR="002D7F37">
              <w:rPr>
                <w:rFonts w:ascii="Times New Roman" w:hAnsi="Times New Roman"/>
                <w:color w:val="002060"/>
                <w:sz w:val="20"/>
                <w:szCs w:val="20"/>
                <w:lang w:val="ro-RO"/>
              </w:rPr>
              <w:t>ADRM</w:t>
            </w:r>
          </w:p>
        </w:tc>
      </w:tr>
      <w:tr w:rsidR="005504FF" w:rsidRPr="008C6CDA" w:rsidTr="008C6CDA">
        <w:trPr>
          <w:trHeight w:val="1618"/>
        </w:trPr>
        <w:tc>
          <w:tcPr>
            <w:tcW w:w="1809" w:type="dxa"/>
            <w:vMerge w:val="restart"/>
            <w:tcBorders>
              <w:top w:val="double" w:sz="6" w:space="0" w:color="auto"/>
              <w:left w:val="single" w:sz="12" w:space="0" w:color="auto"/>
              <w:bottom w:val="dotted" w:sz="8" w:space="0" w:color="auto"/>
            </w:tcBorders>
            <w:vAlign w:val="center"/>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Instituţionale</w:t>
            </w:r>
          </w:p>
        </w:tc>
        <w:tc>
          <w:tcPr>
            <w:tcW w:w="4111" w:type="dxa"/>
            <w:tcBorders>
              <w:top w:val="double" w:sz="6" w:space="0" w:color="auto"/>
              <w:bottom w:val="dotted" w:sz="8"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Consolidarea sistemului informa</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onal în domeniul sănătăţii prin atribuirea unei entităţi bine-identificate a obligaţiei de a analiza şi raporta datele privind:</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indicatorii de sănătate,</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supravegherea epidemiologică,</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mediul ambiant şi socio-economic</w:t>
            </w:r>
          </w:p>
        </w:tc>
        <w:tc>
          <w:tcPr>
            <w:tcW w:w="3969" w:type="dxa"/>
            <w:tcBorders>
              <w:top w:val="double" w:sz="6" w:space="0" w:color="auto"/>
              <w:bottom w:val="dotted" w:sz="8" w:space="0" w:color="auto"/>
              <w:right w:val="single" w:sz="12"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MS</w:t>
            </w:r>
            <w:r w:rsidR="002D7F37">
              <w:rPr>
                <w:rFonts w:ascii="Times New Roman" w:hAnsi="Times New Roman"/>
                <w:color w:val="002060"/>
                <w:sz w:val="20"/>
                <w:szCs w:val="20"/>
                <w:lang w:val="ro-RO"/>
              </w:rPr>
              <w:t>MPS</w:t>
            </w:r>
          </w:p>
        </w:tc>
      </w:tr>
      <w:tr w:rsidR="005504FF" w:rsidRPr="008C6CDA" w:rsidTr="008C6CDA">
        <w:trPr>
          <w:trHeight w:val="911"/>
        </w:trPr>
        <w:tc>
          <w:tcPr>
            <w:tcW w:w="1809" w:type="dxa"/>
            <w:vMerge/>
            <w:tcBorders>
              <w:top w:val="dotted" w:sz="8" w:space="0" w:color="auto"/>
              <w:left w:val="single" w:sz="12" w:space="0" w:color="auto"/>
              <w:bottom w:val="single" w:sz="12"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single" w:sz="12"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Sistemul de reducere a riscului dezastrelor prin consolidarea coordonării cu sectorul sănătăţii, evaluarea şi comunicarea riscurilor pentru sănătate, coordonarea cu mass-media </w:t>
            </w:r>
          </w:p>
          <w:p w:rsidR="00D96B20" w:rsidRPr="008C6CDA" w:rsidRDefault="00D96B20" w:rsidP="008C6CDA">
            <w:pPr>
              <w:pStyle w:val="af3"/>
              <w:spacing w:after="0"/>
              <w:rPr>
                <w:rFonts w:ascii="Times New Roman" w:hAnsi="Times New Roman"/>
                <w:color w:val="002060"/>
                <w:sz w:val="20"/>
                <w:szCs w:val="20"/>
                <w:lang w:val="ro-RO"/>
              </w:rPr>
            </w:pPr>
          </w:p>
        </w:tc>
        <w:tc>
          <w:tcPr>
            <w:tcW w:w="3969" w:type="dxa"/>
            <w:tcBorders>
              <w:top w:val="dotted" w:sz="8" w:space="0" w:color="auto"/>
              <w:bottom w:val="single" w:sz="12" w:space="0" w:color="auto"/>
              <w:right w:val="single" w:sz="12" w:space="0" w:color="auto"/>
            </w:tcBorders>
          </w:tcPr>
          <w:p w:rsidR="00D96B20"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p>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prezentanţi ai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în componenţa organelor de coordonare</w:t>
            </w:r>
          </w:p>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conduce evaluarea riscurilor, comunicarea riscurilor</w:t>
            </w:r>
          </w:p>
        </w:tc>
      </w:tr>
    </w:tbl>
    <w:p w:rsidR="00D96B20" w:rsidRPr="00112E20" w:rsidRDefault="00A258BE" w:rsidP="002E7B41">
      <w:pPr>
        <w:pStyle w:val="1"/>
        <w:numPr>
          <w:ilvl w:val="0"/>
          <w:numId w:val="0"/>
        </w:numPr>
        <w:ind w:left="432" w:hanging="432"/>
      </w:pPr>
      <w:r>
        <w:rPr>
          <w:rFonts w:ascii="Times New Roman" w:hAnsi="Times New Roman"/>
          <w:color w:val="auto"/>
          <w:lang w:val="ro-RO"/>
        </w:rPr>
        <w:t>Secțiunea 8</w:t>
      </w:r>
      <w:r w:rsidR="002E7B41">
        <w:rPr>
          <w:rFonts w:ascii="Times New Roman" w:hAnsi="Times New Roman"/>
          <w:color w:val="auto"/>
          <w:lang w:val="ro-RO"/>
        </w:rPr>
        <w:t xml:space="preserve">. </w:t>
      </w:r>
      <w:bookmarkStart w:id="27" w:name="_Toc422127063"/>
      <w:bookmarkStart w:id="28" w:name="_Ref419384497"/>
      <w:r w:rsidRPr="002E7B41">
        <w:rPr>
          <w:rFonts w:ascii="Times New Roman" w:hAnsi="Times New Roman"/>
          <w:color w:val="auto"/>
        </w:rPr>
        <w:t>Focusare</w:t>
      </w:r>
      <w:r w:rsidR="00D96B20" w:rsidRPr="002E7B41">
        <w:rPr>
          <w:rFonts w:ascii="Times New Roman" w:hAnsi="Times New Roman"/>
          <w:color w:val="auto"/>
        </w:rPr>
        <w:t>a pe sectoarele principale specifice ale strategiei de adaptare</w:t>
      </w:r>
      <w:bookmarkEnd w:id="27"/>
    </w:p>
    <w:p w:rsidR="00EB3965" w:rsidRDefault="002732B7" w:rsidP="00EB3965">
      <w:pPr>
        <w:pStyle w:val="bodytexten"/>
      </w:pPr>
      <w:r>
        <w:tab/>
        <w:t>4</w:t>
      </w:r>
      <w:r w:rsidR="00400658">
        <w:t>3</w:t>
      </w:r>
      <w:r>
        <w:t xml:space="preserve">. </w:t>
      </w:r>
      <w:r w:rsidR="00D96B20" w:rsidRPr="00112E20">
        <w:t>Evaluarea indicatorilor de sănătate, precum şi vulnerabilitatea schiţată de Strategia Na</w:t>
      </w:r>
      <w:r w:rsidR="00BF00E9" w:rsidRPr="00112E20">
        <w:t>ţ</w:t>
      </w:r>
      <w:r w:rsidR="00D96B20" w:rsidRPr="00112E20">
        <w:t xml:space="preserve">ională de Adaptare </w:t>
      </w:r>
      <w:r>
        <w:t>la Schimbările climatice până în a.2020,</w:t>
      </w:r>
      <w:r w:rsidR="00D96B20" w:rsidRPr="00112E20">
        <w:t xml:space="preserve"> conţin dovezi privind unele aspecte principale din strategia de adaptare.</w:t>
      </w:r>
      <w:r>
        <w:t xml:space="preserve"> </w:t>
      </w:r>
      <w:proofErr w:type="gramStart"/>
      <w:r w:rsidR="00EB3965">
        <w:t>S</w:t>
      </w:r>
      <w:r w:rsidR="00D96B20" w:rsidRPr="00112E20">
        <w:t xml:space="preserve">ectoarele principale ale strategiei de adaptare se </w:t>
      </w:r>
      <w:r w:rsidR="00A258BE">
        <w:t>bazează</w:t>
      </w:r>
      <w:r w:rsidR="00D96B20" w:rsidRPr="00112E20">
        <w:t xml:space="preserve"> pe situaţia Republicii Moldova, pentru a descrie şi explica mai bine măsurile de adaptare.</w:t>
      </w:r>
      <w:proofErr w:type="gramEnd"/>
      <w:r w:rsidR="00EB3965">
        <w:t xml:space="preserve"> </w:t>
      </w:r>
      <w:bookmarkStart w:id="29" w:name="_Toc422127064"/>
      <w:bookmarkEnd w:id="28"/>
    </w:p>
    <w:p w:rsidR="00EB3965" w:rsidRDefault="00A258BE" w:rsidP="00EB3965">
      <w:pPr>
        <w:pStyle w:val="bodytexten"/>
        <w:spacing w:before="0" w:after="0"/>
        <w:rPr>
          <w:b/>
          <w:i/>
          <w:szCs w:val="27"/>
          <w:lang w:val="ro-RO"/>
        </w:rPr>
      </w:pPr>
      <w:r>
        <w:rPr>
          <w:b/>
          <w:i/>
        </w:rPr>
        <w:tab/>
        <w:t>8</w:t>
      </w:r>
      <w:r w:rsidR="00EB3965" w:rsidRPr="00EB3965">
        <w:rPr>
          <w:b/>
          <w:i/>
        </w:rPr>
        <w:t xml:space="preserve">.1. </w:t>
      </w:r>
      <w:r w:rsidR="00BF00E9" w:rsidRPr="00EB3965">
        <w:rPr>
          <w:b/>
          <w:i/>
          <w:szCs w:val="27"/>
          <w:lang w:val="ro-RO"/>
        </w:rPr>
        <w:t>Sistemul informaţional în domeniu</w:t>
      </w:r>
      <w:r w:rsidR="00912192">
        <w:rPr>
          <w:b/>
          <w:i/>
          <w:szCs w:val="27"/>
          <w:lang w:val="ro-RO"/>
        </w:rPr>
        <w:t>l</w:t>
      </w:r>
      <w:r w:rsidR="00BF00E9" w:rsidRPr="00EB3965">
        <w:rPr>
          <w:b/>
          <w:i/>
          <w:szCs w:val="27"/>
          <w:lang w:val="ro-RO"/>
        </w:rPr>
        <w:t xml:space="preserve"> sănătăţii</w:t>
      </w:r>
      <w:bookmarkEnd w:id="29"/>
      <w:r w:rsidR="00BF00E9" w:rsidRPr="00EB3965">
        <w:rPr>
          <w:b/>
          <w:i/>
          <w:szCs w:val="27"/>
          <w:lang w:val="ro-RO"/>
        </w:rPr>
        <w:t xml:space="preserve"> </w:t>
      </w:r>
    </w:p>
    <w:p w:rsidR="00BF00E9" w:rsidRPr="00112E20" w:rsidRDefault="00EB3965" w:rsidP="00EB3965">
      <w:pPr>
        <w:pStyle w:val="bodytexten"/>
        <w:spacing w:before="0" w:after="0"/>
      </w:pPr>
      <w:r>
        <w:tab/>
        <w:t>4</w:t>
      </w:r>
      <w:r w:rsidR="00400658">
        <w:t>4</w:t>
      </w:r>
      <w:r>
        <w:t xml:space="preserve">. </w:t>
      </w:r>
      <w:r w:rsidR="00BF00E9" w:rsidRPr="00112E20">
        <w:t xml:space="preserve">Biroului Naţional de Statistică (BNS) este organul administraţiei publice centrale subordonat direct Guvernului şi se ocupă de organizarea şi coordonarea colectării, întocmirii şi analizei unei game de statistici demografice, economice, sociale şi altele, inclusiv date privind ocrotirea sănătăţii. Acestea din urmă sunt furnizate BNS în principal de către </w:t>
      </w:r>
      <w:r w:rsidR="006A698D">
        <w:t xml:space="preserve">Agenția Națională pentru Sănătate Publică (ANSP), care </w:t>
      </w:r>
      <w:proofErr w:type="gramStart"/>
      <w:r w:rsidR="006A698D">
        <w:t>a preluat</w:t>
      </w:r>
      <w:proofErr w:type="gramEnd"/>
      <w:r w:rsidR="006A698D">
        <w:t xml:space="preserve"> competențele </w:t>
      </w:r>
      <w:r w:rsidR="00BF00E9" w:rsidRPr="00112E20">
        <w:t>Centrul</w:t>
      </w:r>
      <w:r w:rsidR="006A698D">
        <w:t>ui</w:t>
      </w:r>
      <w:r w:rsidR="00BF00E9" w:rsidRPr="00112E20">
        <w:t xml:space="preserve"> Naţional de Management în Sănătate (CNMS) şi </w:t>
      </w:r>
      <w:r w:rsidR="006A698D">
        <w:t xml:space="preserve">ale </w:t>
      </w:r>
      <w:r w:rsidR="00BF00E9" w:rsidRPr="00112E20">
        <w:t>Centrul</w:t>
      </w:r>
      <w:r w:rsidR="006A698D">
        <w:t>ui</w:t>
      </w:r>
      <w:r w:rsidR="00BF00E9" w:rsidRPr="00112E20">
        <w:t xml:space="preserve"> Naţional de Sănătate Publică (CNSP). </w:t>
      </w:r>
      <w:r w:rsidR="006A698D">
        <w:t xml:space="preserve">ANSP </w:t>
      </w:r>
      <w:r w:rsidR="00BF00E9" w:rsidRPr="00112E20">
        <w:t>structuri colectează date privind ocrotirea sănătăţii: statistica în sănătate, cercetare</w:t>
      </w:r>
      <w:r w:rsidR="006A698D">
        <w:t>a</w:t>
      </w:r>
      <w:r w:rsidR="00BF00E9" w:rsidRPr="00112E20">
        <w:t xml:space="preserve">, supravegherea epidemiologică a bolilor transmisibile şi intoxicaţiilor alimentare, de </w:t>
      </w:r>
      <w:r>
        <w:t xml:space="preserve">calitatea mediului și </w:t>
      </w:r>
      <w:r w:rsidR="00BF00E9" w:rsidRPr="00112E20">
        <w:t xml:space="preserve">monitorizarea sănătăţii populaţiei, inclusiv </w:t>
      </w:r>
      <w:r>
        <w:t xml:space="preserve">sănătatea ocupațională și </w:t>
      </w:r>
      <w:r w:rsidR="00BF00E9" w:rsidRPr="00112E20">
        <w:t>înregistrarea bolilor ne</w:t>
      </w:r>
      <w:r>
        <w:t>transmisibile</w:t>
      </w:r>
      <w:r w:rsidR="00BF00E9" w:rsidRPr="00112E20">
        <w:t xml:space="preserve"> (BN</w:t>
      </w:r>
      <w:r>
        <w:t>T</w:t>
      </w:r>
      <w:r w:rsidR="00BF00E9" w:rsidRPr="00112E20">
        <w:t>).</w:t>
      </w:r>
      <w:r>
        <w:t xml:space="preserve"> </w:t>
      </w:r>
      <w:r w:rsidR="006A698D">
        <w:t>ANSP</w:t>
      </w:r>
      <w:r w:rsidR="00BF00E9" w:rsidRPr="00112E20">
        <w:t xml:space="preserve"> funcţionează în cadrul </w:t>
      </w:r>
      <w:r w:rsidR="00BF00E9" w:rsidRPr="00112E20">
        <w:lastRenderedPageBreak/>
        <w:t>Ministerului Sănătăţii</w:t>
      </w:r>
      <w:r w:rsidR="006A698D">
        <w:t>,</w:t>
      </w:r>
      <w:r w:rsidR="006A698D" w:rsidRPr="006A698D">
        <w:t xml:space="preserve"> </w:t>
      </w:r>
      <w:r w:rsidR="006A698D">
        <w:t>Muncii și Protecției Sociale</w:t>
      </w:r>
      <w:r w:rsidR="00BF00E9" w:rsidRPr="00112E20">
        <w:t xml:space="preserve"> şi </w:t>
      </w:r>
      <w:proofErr w:type="gramStart"/>
      <w:r w:rsidR="00BF00E9" w:rsidRPr="00112E20">
        <w:t>este</w:t>
      </w:r>
      <w:proofErr w:type="gramEnd"/>
      <w:r w:rsidR="00BF00E9" w:rsidRPr="00112E20">
        <w:t xml:space="preserve"> responsabil pentru colectarea şi procesarea datelor statistice privind mortalitatea, morbiditatea, instituţiile medicale, finanţarea şi resursele umane în sectorul sănătăţii</w:t>
      </w:r>
      <w:r>
        <w:t xml:space="preserve">, </w:t>
      </w:r>
      <w:r w:rsidR="00BF00E9" w:rsidRPr="00112E20">
        <w:t xml:space="preserve">creează o bază de date naţională de statistică medicală. </w:t>
      </w:r>
      <w:proofErr w:type="gramStart"/>
      <w:r w:rsidR="00BF00E9" w:rsidRPr="00112E20">
        <w:t>Datele privind mortalitatea sunt clasificate (ICD X) şi înregistrate cu indicarea vârstei, sexului, cauzei de deces, teritoriului şi zonei (urbane/rurale).</w:t>
      </w:r>
      <w:proofErr w:type="gramEnd"/>
      <w:r w:rsidR="00BF00E9" w:rsidRPr="00112E20">
        <w:t xml:space="preserve"> Clasificarea datelor privind morbiditatea </w:t>
      </w:r>
      <w:proofErr w:type="gramStart"/>
      <w:r w:rsidR="00BF00E9" w:rsidRPr="00112E20">
        <w:t>este</w:t>
      </w:r>
      <w:proofErr w:type="gramEnd"/>
      <w:r w:rsidR="00BF00E9" w:rsidRPr="00112E20">
        <w:t xml:space="preserve"> bazată doar pe vârstă, zonă (urbană/rurală) şi sex.</w:t>
      </w:r>
      <w:r>
        <w:t xml:space="preserve"> </w:t>
      </w:r>
      <w:r w:rsidR="00BF00E9" w:rsidRPr="00112E20">
        <w:t xml:space="preserve">Departamentul „e-transformare/e-sănătate” al Biroului Naţional de Statistică </w:t>
      </w:r>
      <w:proofErr w:type="gramStart"/>
      <w:r w:rsidR="00BF00E9" w:rsidRPr="00112E20">
        <w:t>este</w:t>
      </w:r>
      <w:proofErr w:type="gramEnd"/>
      <w:r w:rsidR="00BF00E9" w:rsidRPr="00112E20">
        <w:t xml:space="preserve"> responsabil de înregistrarea şi publicarea datelor din domeniul sănătăţii. </w:t>
      </w:r>
    </w:p>
    <w:p w:rsidR="00BF00E9" w:rsidRPr="00112E20" w:rsidRDefault="00EB3965" w:rsidP="00D10DA4">
      <w:pPr>
        <w:pStyle w:val="bodytexten"/>
      </w:pPr>
      <w:r>
        <w:tab/>
        <w:t>4</w:t>
      </w:r>
      <w:r w:rsidR="00400658">
        <w:t>5</w:t>
      </w:r>
      <w:r>
        <w:t xml:space="preserve">. </w:t>
      </w:r>
      <w:r w:rsidR="00BF00E9" w:rsidRPr="00112E20">
        <w:t>Sistemul informaţional în domeniul sănătăţii</w:t>
      </w:r>
      <w:r w:rsidR="00552911" w:rsidRPr="00112E20">
        <w:t xml:space="preserve"> (SIS</w:t>
      </w:r>
      <w:r w:rsidR="00BF00E9" w:rsidRPr="00112E20">
        <w:t xml:space="preserve">) al Republicii Moldova </w:t>
      </w:r>
      <w:r>
        <w:t xml:space="preserve">include </w:t>
      </w:r>
      <w:proofErr w:type="gramStart"/>
      <w:r w:rsidR="00BF00E9" w:rsidRPr="00112E20">
        <w:t>un</w:t>
      </w:r>
      <w:proofErr w:type="gramEnd"/>
      <w:r w:rsidR="00BF00E9" w:rsidRPr="00112E20">
        <w:t xml:space="preserve"> set complex de instituţii care acoperă toate aspectele principale legate de informaţiile necesare pentru monitorizarea şi, prin urmare, gestionarea situaţiilor de urgenţă şi comunicarea riscurilor. Cu toate acestea, datele sunt dispersate în mai multe baze de date disponibile doar în rapoarte publicate, dar adesea în clasificări agregate, care nu permit efectuarea unei analize </w:t>
      </w:r>
      <w:proofErr w:type="gramStart"/>
      <w:r w:rsidR="00BF00E9" w:rsidRPr="00112E20">
        <w:t>a</w:t>
      </w:r>
      <w:proofErr w:type="gramEnd"/>
      <w:r w:rsidR="00BF00E9" w:rsidRPr="00112E20">
        <w:t xml:space="preserve"> sănătăţii şi mediului.</w:t>
      </w:r>
      <w:r>
        <w:t xml:space="preserve"> </w:t>
      </w:r>
      <w:proofErr w:type="gramStart"/>
      <w:r w:rsidR="00BF00E9" w:rsidRPr="00112E20">
        <w:t xml:space="preserve">Accesibilitatea datelor medicale şi statistice relevante </w:t>
      </w:r>
      <w:r>
        <w:t>trebuie îmbunătățită</w:t>
      </w:r>
      <w:r w:rsidR="00BF00E9" w:rsidRPr="00112E20">
        <w:t xml:space="preserve"> pentru a facilita coordonarea cu alte sectoare, precum şi pentru monitorizarea progresului în adaptarea sistemului de sănătate, dezvoltarea strategiilor de adaptare sectoriale sau multi-sectoriale eficiente.</w:t>
      </w:r>
      <w:proofErr w:type="gramEnd"/>
      <w:r w:rsidR="00BF00E9" w:rsidRPr="00112E20">
        <w:t xml:space="preserve"> </w:t>
      </w:r>
    </w:p>
    <w:p w:rsidR="00BF00E9" w:rsidRPr="002560E8" w:rsidRDefault="00400658" w:rsidP="002560E8">
      <w:pPr>
        <w:pStyle w:val="af1"/>
        <w:spacing w:before="120" w:beforeAutospacing="0" w:after="120" w:afterAutospacing="0"/>
        <w:ind w:firstLine="709"/>
        <w:jc w:val="both"/>
        <w:rPr>
          <w:rFonts w:ascii="Times New Roman" w:hAnsi="Times New Roman"/>
          <w:sz w:val="28"/>
          <w:szCs w:val="28"/>
          <w:lang w:val="ro-RO"/>
        </w:rPr>
      </w:pPr>
      <w:r>
        <w:rPr>
          <w:rFonts w:ascii="Times New Roman" w:hAnsi="Times New Roman"/>
          <w:sz w:val="28"/>
          <w:szCs w:val="28"/>
          <w:lang w:val="en-US"/>
        </w:rPr>
        <w:t>46</w:t>
      </w:r>
      <w:r w:rsidR="002560E8" w:rsidRPr="002560E8">
        <w:rPr>
          <w:rFonts w:ascii="Times New Roman" w:hAnsi="Times New Roman"/>
          <w:sz w:val="28"/>
          <w:szCs w:val="28"/>
          <w:lang w:val="en-US"/>
        </w:rPr>
        <w:t xml:space="preserve">. </w:t>
      </w:r>
      <w:r w:rsidR="00BF00E9" w:rsidRPr="002560E8">
        <w:rPr>
          <w:rFonts w:ascii="Times New Roman" w:hAnsi="Times New Roman"/>
          <w:sz w:val="28"/>
          <w:szCs w:val="28"/>
          <w:lang w:val="ro-RO"/>
        </w:rPr>
        <w:t xml:space="preserve">Sistemul </w:t>
      </w:r>
      <w:r w:rsidR="002560E8">
        <w:rPr>
          <w:rFonts w:ascii="Times New Roman" w:hAnsi="Times New Roman"/>
          <w:sz w:val="28"/>
          <w:szCs w:val="28"/>
          <w:lang w:val="ro-RO"/>
        </w:rPr>
        <w:t xml:space="preserve">informațional </w:t>
      </w:r>
      <w:r w:rsidR="00BF00E9" w:rsidRPr="002560E8">
        <w:rPr>
          <w:rFonts w:ascii="Times New Roman" w:hAnsi="Times New Roman"/>
          <w:sz w:val="28"/>
          <w:szCs w:val="28"/>
          <w:lang w:val="ro-RO"/>
        </w:rPr>
        <w:t>existent nu răspunde cerinţelor actuale</w:t>
      </w:r>
      <w:r w:rsidR="002560E8">
        <w:rPr>
          <w:rFonts w:ascii="Times New Roman" w:hAnsi="Times New Roman"/>
          <w:sz w:val="28"/>
          <w:szCs w:val="28"/>
          <w:lang w:val="ro-RO"/>
        </w:rPr>
        <w:t xml:space="preserve">, fiind </w:t>
      </w:r>
      <w:r w:rsidR="00BF00E9" w:rsidRPr="002560E8">
        <w:rPr>
          <w:rFonts w:ascii="Times New Roman" w:hAnsi="Times New Roman"/>
          <w:sz w:val="28"/>
          <w:szCs w:val="28"/>
          <w:lang w:val="ro-RO"/>
        </w:rPr>
        <w:t>caracterizat prin date generate în exces la nivel operaţional şi colectate de mai multe instituţii, dar există o lipsă de capacitate de analiză adecvată pentru a transforma datele în informaţii relevante şi oportune pentru a informa procesul de luare a deciziilor la nivel operaţional şi de elaborare a politicilor. Datele colectate nu conţin toate caracteristicile de fond necesare (cum ar fi nivelul de educaţie, origine etnică, bunăstare, sau nivelul veniturilor), în scopul de a identifica inechităţile în domeniul sănătăţii şi pentru a lua în considerare necesităţile medicale ale diferitelor grupuri de populaţie”.</w:t>
      </w:r>
      <w:r w:rsidR="002560E8">
        <w:rPr>
          <w:rFonts w:ascii="Times New Roman" w:hAnsi="Times New Roman"/>
          <w:sz w:val="28"/>
          <w:szCs w:val="28"/>
          <w:lang w:val="ro-RO"/>
        </w:rPr>
        <w:t xml:space="preserve"> E</w:t>
      </w:r>
      <w:r w:rsidR="00BF00E9" w:rsidRPr="002560E8">
        <w:rPr>
          <w:rFonts w:ascii="Times New Roman" w:hAnsi="Times New Roman"/>
          <w:sz w:val="28"/>
          <w:szCs w:val="28"/>
          <w:lang w:val="ro-RO"/>
        </w:rPr>
        <w:t>ste de menţionat faptul că nici datele de mediu nu sunt planificate pentru a fi puse la dispoziţie împreună cu baza de date în domeniul sănătăţii.</w:t>
      </w:r>
    </w:p>
    <w:p w:rsidR="00BF00E9" w:rsidRPr="002560E8" w:rsidRDefault="00400658" w:rsidP="002560E8">
      <w:pPr>
        <w:pStyle w:val="af1"/>
        <w:spacing w:before="120" w:beforeAutospacing="0" w:after="0" w:afterAutospacing="0"/>
        <w:ind w:firstLine="284"/>
        <w:jc w:val="both"/>
        <w:rPr>
          <w:rFonts w:ascii="Times New Roman" w:hAnsi="Times New Roman"/>
          <w:sz w:val="28"/>
          <w:szCs w:val="28"/>
          <w:lang w:val="ro-RO"/>
        </w:rPr>
      </w:pPr>
      <w:r>
        <w:rPr>
          <w:rFonts w:ascii="Times New Roman" w:hAnsi="Times New Roman"/>
          <w:sz w:val="28"/>
          <w:szCs w:val="28"/>
          <w:lang w:val="ro-RO"/>
        </w:rPr>
        <w:t>47</w:t>
      </w:r>
      <w:r w:rsidR="002560E8">
        <w:rPr>
          <w:rFonts w:ascii="Times New Roman" w:hAnsi="Times New Roman"/>
          <w:sz w:val="28"/>
          <w:szCs w:val="28"/>
          <w:lang w:val="ro-RO"/>
        </w:rPr>
        <w:t xml:space="preserve">. </w:t>
      </w:r>
      <w:r w:rsidR="00A258BE">
        <w:rPr>
          <w:rFonts w:ascii="Times New Roman" w:hAnsi="Times New Roman"/>
          <w:sz w:val="28"/>
          <w:szCs w:val="28"/>
          <w:lang w:val="ro-RO"/>
        </w:rPr>
        <w:t xml:space="preserve">Două </w:t>
      </w:r>
      <w:r w:rsidR="00BF00E9" w:rsidRPr="002560E8">
        <w:rPr>
          <w:rFonts w:ascii="Times New Roman" w:hAnsi="Times New Roman"/>
          <w:sz w:val="28"/>
          <w:szCs w:val="28"/>
          <w:lang w:val="ro-RO"/>
        </w:rPr>
        <w:t>măsuri de adaptare instituţională ar trebui să fie întreprinse de către MS</w:t>
      </w:r>
      <w:r w:rsidR="006A698D">
        <w:rPr>
          <w:rFonts w:ascii="Times New Roman" w:hAnsi="Times New Roman"/>
          <w:sz w:val="28"/>
          <w:szCs w:val="28"/>
          <w:lang w:val="ro-RO"/>
        </w:rPr>
        <w:t>MPS</w:t>
      </w:r>
      <w:r w:rsidR="00BF00E9" w:rsidRPr="002560E8">
        <w:rPr>
          <w:rFonts w:ascii="Times New Roman" w:hAnsi="Times New Roman"/>
          <w:sz w:val="28"/>
          <w:szCs w:val="28"/>
          <w:lang w:val="ro-RO"/>
        </w:rPr>
        <w:t>:</w:t>
      </w:r>
    </w:p>
    <w:p w:rsidR="00BF00E9" w:rsidRPr="002560E8" w:rsidRDefault="00BF00E9" w:rsidP="002560E8">
      <w:pPr>
        <w:pStyle w:val="flag1"/>
        <w:spacing w:after="0"/>
        <w:rPr>
          <w:rFonts w:ascii="Times New Roman" w:hAnsi="Times New Roman"/>
          <w:color w:val="auto"/>
          <w:sz w:val="28"/>
          <w:szCs w:val="28"/>
          <w:lang w:val="ro-RO"/>
        </w:rPr>
      </w:pPr>
      <w:r w:rsidRPr="002560E8">
        <w:rPr>
          <w:rFonts w:ascii="Times New Roman" w:hAnsi="Times New Roman"/>
          <w:color w:val="auto"/>
          <w:sz w:val="28"/>
          <w:szCs w:val="28"/>
          <w:lang w:val="ro-RO"/>
        </w:rPr>
        <w:t xml:space="preserve">Reducerea sau integrarea numărului de entităţi, ale căror sarcini </w:t>
      </w:r>
      <w:r w:rsidR="002560E8">
        <w:rPr>
          <w:rFonts w:ascii="Times New Roman" w:hAnsi="Times New Roman"/>
          <w:color w:val="auto"/>
          <w:sz w:val="28"/>
          <w:szCs w:val="28"/>
          <w:lang w:val="ro-RO"/>
        </w:rPr>
        <w:t>se</w:t>
      </w:r>
      <w:r w:rsidRPr="002560E8">
        <w:rPr>
          <w:rFonts w:ascii="Times New Roman" w:hAnsi="Times New Roman"/>
          <w:color w:val="auto"/>
          <w:sz w:val="28"/>
          <w:szCs w:val="28"/>
          <w:lang w:val="ro-RO"/>
        </w:rPr>
        <w:t xml:space="preserve"> suprapun, cu scopul de a obţine şi date medicale disponibile on-line pentru uz public şi de a oferi acces uşor la date statistice pentru cercetări.</w:t>
      </w:r>
    </w:p>
    <w:p w:rsidR="00BF00E9" w:rsidRDefault="00BF00E9" w:rsidP="002560E8">
      <w:pPr>
        <w:pStyle w:val="flag1"/>
        <w:spacing w:after="0"/>
        <w:rPr>
          <w:rFonts w:ascii="Times New Roman" w:hAnsi="Times New Roman"/>
          <w:color w:val="auto"/>
          <w:sz w:val="28"/>
          <w:szCs w:val="28"/>
          <w:lang w:val="ro-RO"/>
        </w:rPr>
      </w:pPr>
      <w:r w:rsidRPr="002560E8">
        <w:rPr>
          <w:rFonts w:ascii="Times New Roman" w:hAnsi="Times New Roman"/>
          <w:color w:val="auto"/>
          <w:sz w:val="28"/>
          <w:szCs w:val="28"/>
          <w:lang w:val="ro-RO"/>
        </w:rPr>
        <w:t>Identificarea unei entităţi ştiinţifice lider printre organele deja responsabile de managementul sănătăţii, de cercetare, de statistici şi altele pentru procesul de luare a deciziilor. Entitatea ar fi, de asemenea, utilă pentru monitorizarea progreselor înregistrate în efortul de reducere a vulnerabilităţii populaţiei.</w:t>
      </w:r>
    </w:p>
    <w:p w:rsidR="00007A32" w:rsidRPr="002560E8" w:rsidRDefault="00400658" w:rsidP="00A258BE">
      <w:pPr>
        <w:pStyle w:val="flag1"/>
        <w:numPr>
          <w:ilvl w:val="0"/>
          <w:numId w:val="0"/>
        </w:numPr>
        <w:spacing w:after="0"/>
        <w:ind w:firstLine="709"/>
      </w:pPr>
      <w:r>
        <w:rPr>
          <w:rFonts w:ascii="Times New Roman" w:hAnsi="Times New Roman"/>
          <w:color w:val="auto"/>
          <w:sz w:val="28"/>
          <w:szCs w:val="28"/>
          <w:lang w:val="ro-RO"/>
        </w:rPr>
        <w:t>48</w:t>
      </w:r>
      <w:r w:rsidR="002560E8">
        <w:rPr>
          <w:rFonts w:ascii="Times New Roman" w:hAnsi="Times New Roman"/>
          <w:color w:val="auto"/>
          <w:sz w:val="28"/>
          <w:szCs w:val="28"/>
          <w:lang w:val="ro-RO"/>
        </w:rPr>
        <w:t>. P</w:t>
      </w:r>
      <w:r w:rsidR="002560E8" w:rsidRPr="002560E8">
        <w:rPr>
          <w:rFonts w:ascii="Times New Roman" w:hAnsi="Times New Roman"/>
          <w:color w:val="auto"/>
          <w:sz w:val="28"/>
          <w:szCs w:val="28"/>
          <w:lang w:val="ro-RO"/>
        </w:rPr>
        <w:t>entru a organiza un sistem informaţional eficient</w:t>
      </w:r>
      <w:r w:rsidR="002560E8">
        <w:rPr>
          <w:rFonts w:ascii="Times New Roman" w:hAnsi="Times New Roman"/>
          <w:color w:val="auto"/>
          <w:sz w:val="28"/>
          <w:szCs w:val="28"/>
          <w:lang w:val="ro-RO"/>
        </w:rPr>
        <w:t xml:space="preserve"> este necesară colectarea</w:t>
      </w:r>
      <w:r w:rsidR="00A258BE">
        <w:rPr>
          <w:rFonts w:ascii="Times New Roman" w:hAnsi="Times New Roman"/>
          <w:color w:val="auto"/>
          <w:sz w:val="28"/>
          <w:szCs w:val="28"/>
          <w:lang w:val="ro-RO"/>
        </w:rPr>
        <w:t xml:space="preserve"> următoarelor date și informații:</w:t>
      </w:r>
      <w:r w:rsidR="00507095" w:rsidRPr="002560E8">
        <w:t xml:space="preserve"> </w:t>
      </w:r>
    </w:p>
    <w:p w:rsidR="00BF00E9" w:rsidRPr="002560E8" w:rsidRDefault="00BF00E9" w:rsidP="002560E8">
      <w:pPr>
        <w:pStyle w:val="list1"/>
      </w:pPr>
      <w:r w:rsidRPr="002560E8">
        <w:t xml:space="preserve">Accesul la serviciul medical, costurile şi date privind </w:t>
      </w:r>
      <w:r w:rsidR="00B07DD8" w:rsidRPr="002560E8">
        <w:t>accesibilitatea</w:t>
      </w:r>
      <w:r w:rsidRPr="002560E8">
        <w:t>;</w:t>
      </w:r>
    </w:p>
    <w:p w:rsidR="00BF00E9" w:rsidRPr="002560E8" w:rsidRDefault="00BF00E9" w:rsidP="002560E8">
      <w:pPr>
        <w:pStyle w:val="list1"/>
      </w:pPr>
      <w:r w:rsidRPr="002560E8">
        <w:t>Stil de viaţă, date comportamentale şi despre alţi factori care influenţează sănătatea;</w:t>
      </w:r>
    </w:p>
    <w:p w:rsidR="00BF00E9" w:rsidRPr="002560E8" w:rsidRDefault="00BF00E9" w:rsidP="002560E8">
      <w:pPr>
        <w:pStyle w:val="list1"/>
      </w:pPr>
      <w:r w:rsidRPr="002560E8">
        <w:t xml:space="preserve">Supravegherea epidemiologică a bolilor respiratorii, intoxicaţiilor alimentare, cu apă, şi răspândirea infecţiilor, bolilor specifice sărăciei şi genului şi altele, statisticile privind internarea în spital şi în secţiile de urgenţă; </w:t>
      </w:r>
    </w:p>
    <w:p w:rsidR="00BF00E9" w:rsidRPr="002560E8" w:rsidRDefault="00BF00E9" w:rsidP="002560E8">
      <w:pPr>
        <w:pStyle w:val="list1"/>
      </w:pPr>
      <w:r w:rsidRPr="002560E8">
        <w:lastRenderedPageBreak/>
        <w:t>Date privind mortalitatea pe cauze, cu o agregare spaţială redusă, în principal pe oraşe, ideal pe unităţi spaţiale de recensământ;</w:t>
      </w:r>
    </w:p>
    <w:p w:rsidR="00BF00E9" w:rsidRPr="002560E8" w:rsidRDefault="00BF00E9" w:rsidP="002560E8">
      <w:pPr>
        <w:pStyle w:val="list1"/>
      </w:pPr>
      <w:r w:rsidRPr="002560E8">
        <w:t>Date privind calitatea aerului urban, cel puţin, pe principalii indicatori precum: CO, NO2, NOx, SO2, ozon, PM10 şi PM2,5, înregistrate atât de către staţiile de mare trafic rutier la nivel central şi staţiile suburbane, în funcţie de raportarea concentraţiei în fiecare zi;</w:t>
      </w:r>
    </w:p>
    <w:p w:rsidR="00BF00E9" w:rsidRPr="002560E8" w:rsidRDefault="00BF00E9" w:rsidP="002560E8">
      <w:pPr>
        <w:pStyle w:val="list1"/>
      </w:pPr>
      <w:r w:rsidRPr="002560E8">
        <w:t xml:space="preserve"> Date meteorologice.</w:t>
      </w:r>
    </w:p>
    <w:p w:rsidR="00BF00E9" w:rsidRPr="002560E8" w:rsidRDefault="00BF00E9" w:rsidP="002560E8">
      <w:pPr>
        <w:pStyle w:val="list1"/>
      </w:pPr>
      <w:r w:rsidRPr="002560E8">
        <w:t xml:space="preserve">Colectarea şi înregistrarea datelor în conformitate cu </w:t>
      </w:r>
      <w:r w:rsidR="002560E8">
        <w:t>Regulamentul Sanitar Internațional</w:t>
      </w:r>
      <w:r w:rsidRPr="002560E8">
        <w:t>;</w:t>
      </w:r>
    </w:p>
    <w:p w:rsidR="00BF00E9" w:rsidRPr="002560E8" w:rsidRDefault="00BF00E9" w:rsidP="002560E8">
      <w:pPr>
        <w:pStyle w:val="list1"/>
      </w:pPr>
      <w:r w:rsidRPr="002560E8">
        <w:rPr>
          <w:rStyle w:val="hps"/>
        </w:rPr>
        <w:t>Definirea</w:t>
      </w:r>
      <w:r w:rsidRPr="002560E8">
        <w:t xml:space="preserve"> </w:t>
      </w:r>
      <w:r w:rsidRPr="002560E8">
        <w:rPr>
          <w:rStyle w:val="hps"/>
        </w:rPr>
        <w:t>procedurii</w:t>
      </w:r>
      <w:r w:rsidRPr="002560E8">
        <w:t xml:space="preserve"> </w:t>
      </w:r>
      <w:r w:rsidRPr="002560E8">
        <w:rPr>
          <w:rStyle w:val="hps"/>
        </w:rPr>
        <w:t>de acces public</w:t>
      </w:r>
      <w:r w:rsidRPr="002560E8">
        <w:t xml:space="preserve"> </w:t>
      </w:r>
      <w:r w:rsidRPr="002560E8">
        <w:rPr>
          <w:rStyle w:val="hps"/>
        </w:rPr>
        <w:t>al populaţiei</w:t>
      </w:r>
      <w:r w:rsidRPr="002560E8">
        <w:t xml:space="preserve"> </w:t>
      </w:r>
      <w:r w:rsidRPr="002560E8">
        <w:rPr>
          <w:rStyle w:val="hps"/>
        </w:rPr>
        <w:t>generale şi</w:t>
      </w:r>
      <w:r w:rsidRPr="002560E8">
        <w:t xml:space="preserve"> </w:t>
      </w:r>
      <w:r w:rsidRPr="002560E8">
        <w:rPr>
          <w:rStyle w:val="hps"/>
        </w:rPr>
        <w:t>cercetătorilor la</w:t>
      </w:r>
      <w:r w:rsidRPr="002560E8">
        <w:t xml:space="preserve"> </w:t>
      </w:r>
      <w:r w:rsidRPr="002560E8">
        <w:rPr>
          <w:rStyle w:val="hps"/>
        </w:rPr>
        <w:t xml:space="preserve">bazele de date; </w:t>
      </w:r>
    </w:p>
    <w:p w:rsidR="00443651" w:rsidRPr="00A258BE" w:rsidRDefault="00A258BE" w:rsidP="00A258BE">
      <w:pPr>
        <w:pStyle w:val="Bandbold"/>
        <w:numPr>
          <w:ilvl w:val="0"/>
          <w:numId w:val="46"/>
        </w:numPr>
        <w:spacing w:before="0" w:after="0"/>
        <w:rPr>
          <w:b w:val="0"/>
        </w:rPr>
      </w:pPr>
      <w:r w:rsidRPr="00A258BE">
        <w:rPr>
          <w:rStyle w:val="hps"/>
          <w:b w:val="0"/>
          <w:lang w:val="ro-RO"/>
        </w:rPr>
        <w:t>În acest scop este necesară c</w:t>
      </w:r>
      <w:r w:rsidR="00BF00E9" w:rsidRPr="00A258BE">
        <w:rPr>
          <w:rStyle w:val="hps"/>
          <w:b w:val="0"/>
          <w:lang w:val="ro-RO"/>
        </w:rPr>
        <w:t>onsolidarea capacităţilor</w:t>
      </w:r>
      <w:r>
        <w:rPr>
          <w:rStyle w:val="hps"/>
          <w:b w:val="0"/>
          <w:lang w:val="ro-RO"/>
        </w:rPr>
        <w:t>, inclusiv:</w:t>
      </w:r>
    </w:p>
    <w:p w:rsidR="00BF00E9" w:rsidRPr="002560E8" w:rsidRDefault="00BF00E9" w:rsidP="002560E8">
      <w:pPr>
        <w:pStyle w:val="list1"/>
      </w:pPr>
      <w:r w:rsidRPr="002560E8">
        <w:t>Investirea în capacităţile analitice şi consolidarea lor la nivel naţional şi ra</w:t>
      </w:r>
      <w:r w:rsidR="00442E5D" w:rsidRPr="002560E8">
        <w:t>ţ</w:t>
      </w:r>
      <w:r w:rsidRPr="002560E8">
        <w:t>ional;</w:t>
      </w:r>
    </w:p>
    <w:p w:rsidR="00BF00E9" w:rsidRPr="002560E8" w:rsidRDefault="00BF00E9" w:rsidP="002560E8">
      <w:pPr>
        <w:pStyle w:val="list1"/>
      </w:pPr>
      <w:r w:rsidRPr="002560E8">
        <w:t>Definirea setului minim de indicatori şi ajustarea metodelor pentru optimizarea costurilor şi raţionalizarea resurselor umane;</w:t>
      </w:r>
    </w:p>
    <w:p w:rsidR="00BF00E9" w:rsidRPr="002560E8" w:rsidRDefault="00BF00E9" w:rsidP="002560E8">
      <w:pPr>
        <w:pStyle w:val="list1"/>
      </w:pPr>
      <w:r w:rsidRPr="002560E8">
        <w:t>Coordonarea cu ministerele sau organele responsabile de bunăstare socială şi monitorizarea mediului;</w:t>
      </w:r>
    </w:p>
    <w:p w:rsidR="00BF00E9" w:rsidRPr="002560E8" w:rsidRDefault="00BF00E9" w:rsidP="002560E8">
      <w:pPr>
        <w:pStyle w:val="list1"/>
      </w:pPr>
      <w:r w:rsidRPr="002560E8">
        <w:t>Datele colectate pe suport electronic.</w:t>
      </w:r>
    </w:p>
    <w:p w:rsidR="00BF00E9" w:rsidRPr="002560E8" w:rsidRDefault="00A258BE" w:rsidP="002D7F37">
      <w:pPr>
        <w:pStyle w:val="20"/>
      </w:pPr>
      <w:bookmarkStart w:id="30" w:name="_Toc422127065"/>
      <w:r>
        <w:rPr>
          <w:rStyle w:val="hps"/>
        </w:rPr>
        <w:t xml:space="preserve">8.2. </w:t>
      </w:r>
      <w:r w:rsidR="00BF00E9" w:rsidRPr="002560E8">
        <w:rPr>
          <w:rStyle w:val="hps"/>
        </w:rPr>
        <w:t>Gestionarea dezastrelor şi</w:t>
      </w:r>
      <w:r w:rsidR="00BF00E9" w:rsidRPr="002560E8">
        <w:t xml:space="preserve"> </w:t>
      </w:r>
      <w:r w:rsidR="00BF00E9" w:rsidRPr="002560E8">
        <w:rPr>
          <w:rStyle w:val="hps"/>
        </w:rPr>
        <w:t>situaţiilor de urgenţă</w:t>
      </w:r>
      <w:bookmarkEnd w:id="30"/>
    </w:p>
    <w:p w:rsidR="00BF00E9" w:rsidRPr="00112E20" w:rsidRDefault="002560E8" w:rsidP="00E44A48">
      <w:pPr>
        <w:pStyle w:val="bodytexten"/>
      </w:pPr>
      <w:r>
        <w:rPr>
          <w:rStyle w:val="hps"/>
          <w:lang w:val="ro-RO"/>
        </w:rPr>
        <w:tab/>
      </w:r>
      <w:r w:rsidR="00400658">
        <w:rPr>
          <w:rStyle w:val="hps"/>
          <w:lang w:val="ro-RO"/>
        </w:rPr>
        <w:t>49</w:t>
      </w:r>
      <w:r>
        <w:rPr>
          <w:rStyle w:val="hps"/>
          <w:lang w:val="ro-RO"/>
        </w:rPr>
        <w:t xml:space="preserve">. </w:t>
      </w:r>
      <w:r w:rsidR="00BF00E9" w:rsidRPr="00112E20">
        <w:rPr>
          <w:rStyle w:val="hps"/>
          <w:lang w:val="ro-RO"/>
        </w:rPr>
        <w:t>Un</w:t>
      </w:r>
      <w:r w:rsidR="00BF00E9" w:rsidRPr="00112E20">
        <w:t xml:space="preserve"> </w:t>
      </w:r>
      <w:r w:rsidR="00BF00E9" w:rsidRPr="00112E20">
        <w:rPr>
          <w:rStyle w:val="hps"/>
          <w:lang w:val="ro-RO"/>
        </w:rPr>
        <w:t>sistem eficient de gestionare</w:t>
      </w:r>
      <w:r w:rsidR="00BF00E9" w:rsidRPr="00112E20">
        <w:t xml:space="preserve"> </w:t>
      </w:r>
      <w:r w:rsidR="00BF00E9" w:rsidRPr="00112E20">
        <w:rPr>
          <w:rStyle w:val="hps"/>
          <w:lang w:val="ro-RO"/>
        </w:rPr>
        <w:t>a dezastrelor</w:t>
      </w:r>
      <w:r w:rsidR="00BF00E9" w:rsidRPr="00112E20">
        <w:t xml:space="preserve"> </w:t>
      </w:r>
      <w:r w:rsidR="00BF00E9" w:rsidRPr="00112E20">
        <w:rPr>
          <w:rStyle w:val="hps"/>
          <w:lang w:val="ro-RO"/>
        </w:rPr>
        <w:t>şi situaţiilor de urgenţă</w:t>
      </w:r>
      <w:r w:rsidR="00BF00E9" w:rsidRPr="00112E20">
        <w:t xml:space="preserve"> </w:t>
      </w:r>
      <w:r w:rsidR="00BF00E9" w:rsidRPr="00112E20">
        <w:rPr>
          <w:rStyle w:val="hps"/>
          <w:lang w:val="ro-RO"/>
        </w:rPr>
        <w:t>pentru</w:t>
      </w:r>
      <w:r w:rsidR="00BF00E9" w:rsidRPr="00112E20">
        <w:t xml:space="preserve"> </w:t>
      </w:r>
      <w:r w:rsidR="00BF00E9" w:rsidRPr="00112E20">
        <w:rPr>
          <w:rStyle w:val="hps"/>
          <w:lang w:val="ro-RO"/>
        </w:rPr>
        <w:t>ţară</w:t>
      </w:r>
      <w:r w:rsidR="00BF00E9" w:rsidRPr="00112E20">
        <w:t xml:space="preserve"> </w:t>
      </w:r>
      <w:r w:rsidR="00BF00E9" w:rsidRPr="00112E20">
        <w:rPr>
          <w:rStyle w:val="hps"/>
          <w:lang w:val="ro-RO"/>
        </w:rPr>
        <w:t>este extrem de important</w:t>
      </w:r>
      <w:r w:rsidR="00BF00E9" w:rsidRPr="00112E20">
        <w:t xml:space="preserve"> </w:t>
      </w:r>
      <w:r w:rsidR="00BF00E9" w:rsidRPr="00112E20">
        <w:rPr>
          <w:rStyle w:val="hps"/>
          <w:lang w:val="ro-RO"/>
        </w:rPr>
        <w:t>pentru a reduce</w:t>
      </w:r>
      <w:r w:rsidR="00BF00E9" w:rsidRPr="00112E20">
        <w:t xml:space="preserve"> </w:t>
      </w:r>
      <w:r w:rsidR="00BF00E9" w:rsidRPr="00112E20">
        <w:rPr>
          <w:rStyle w:val="hps"/>
          <w:lang w:val="ro-RO"/>
        </w:rPr>
        <w:t>vulnerabilitatea</w:t>
      </w:r>
      <w:r w:rsidR="00BF00E9" w:rsidRPr="00112E20">
        <w:t xml:space="preserve"> </w:t>
      </w:r>
      <w:r w:rsidR="00BF00E9" w:rsidRPr="00112E20">
        <w:rPr>
          <w:rStyle w:val="hps"/>
          <w:lang w:val="ro-RO"/>
        </w:rPr>
        <w:t>populaţiei</w:t>
      </w:r>
      <w:r w:rsidR="00BF00E9" w:rsidRPr="00112E20">
        <w:t>.</w:t>
      </w:r>
      <w:r>
        <w:t xml:space="preserve"> </w:t>
      </w:r>
      <w:r w:rsidR="00BF00E9" w:rsidRPr="00112E20">
        <w:rPr>
          <w:rStyle w:val="hps"/>
          <w:lang w:val="ro-RO"/>
        </w:rPr>
        <w:t>În Republica Moldova</w:t>
      </w:r>
      <w:r w:rsidR="00BF00E9" w:rsidRPr="00112E20">
        <w:t xml:space="preserve">, </w:t>
      </w:r>
      <w:r w:rsidR="00BF00E9" w:rsidRPr="00112E20">
        <w:rPr>
          <w:rStyle w:val="hps"/>
          <w:lang w:val="ro-RO"/>
        </w:rPr>
        <w:t>principala organizaţie</w:t>
      </w:r>
      <w:r w:rsidR="00BF00E9" w:rsidRPr="00112E20">
        <w:t xml:space="preserve"> </w:t>
      </w:r>
      <w:r w:rsidR="00BF00E9" w:rsidRPr="00112E20">
        <w:rPr>
          <w:rStyle w:val="hps"/>
          <w:lang w:val="ro-RO"/>
        </w:rPr>
        <w:t>implementatoare</w:t>
      </w:r>
      <w:r w:rsidR="00BF00E9" w:rsidRPr="00112E20">
        <w:t xml:space="preserve"> </w:t>
      </w:r>
      <w:r w:rsidR="00BF00E9" w:rsidRPr="00112E20">
        <w:rPr>
          <w:rStyle w:val="hps"/>
          <w:lang w:val="ro-RO"/>
        </w:rPr>
        <w:t>este</w:t>
      </w:r>
      <w:r w:rsidR="00BF00E9" w:rsidRPr="00112E20">
        <w:t xml:space="preserve"> </w:t>
      </w:r>
      <w:r w:rsidR="00C6549F" w:rsidRPr="00C6549F">
        <w:rPr>
          <w:rStyle w:val="FontStyle17"/>
          <w:spacing w:val="0"/>
          <w:sz w:val="28"/>
          <w:szCs w:val="28"/>
          <w:lang w:val="ro-RO" w:eastAsia="ro-RO"/>
        </w:rPr>
        <w:t>Inspectoratul General pentru Situaţii de Urgenţă</w:t>
      </w:r>
      <w:r w:rsidR="00C6549F" w:rsidRPr="00C6549F">
        <w:rPr>
          <w:rStyle w:val="hps"/>
          <w:lang w:val="ro-RO"/>
        </w:rPr>
        <w:t xml:space="preserve"> </w:t>
      </w:r>
      <w:r w:rsidR="00BF00E9" w:rsidRPr="00112E20">
        <w:rPr>
          <w:rStyle w:val="hps"/>
          <w:lang w:val="ro-RO"/>
        </w:rPr>
        <w:t>(</w:t>
      </w:r>
      <w:r w:rsidR="00C6549F">
        <w:rPr>
          <w:rStyle w:val="hps"/>
          <w:lang w:val="ro-RO"/>
        </w:rPr>
        <w:t>IGSU),</w:t>
      </w:r>
      <w:r w:rsidR="00BF00E9" w:rsidRPr="00112E20">
        <w:t xml:space="preserve"> </w:t>
      </w:r>
      <w:r w:rsidR="00BF00E9" w:rsidRPr="00112E20">
        <w:rPr>
          <w:rStyle w:val="hps"/>
          <w:lang w:val="ro-RO"/>
        </w:rPr>
        <w:t>care</w:t>
      </w:r>
      <w:r w:rsidR="00BF00E9" w:rsidRPr="00112E20">
        <w:t xml:space="preserve"> </w:t>
      </w:r>
      <w:r w:rsidR="00BF00E9" w:rsidRPr="00112E20">
        <w:rPr>
          <w:rStyle w:val="hps"/>
          <w:lang w:val="ro-RO"/>
        </w:rPr>
        <w:t>este organul de specialitate</w:t>
      </w:r>
      <w:r w:rsidR="00BF00E9" w:rsidRPr="00112E20">
        <w:t xml:space="preserve"> </w:t>
      </w:r>
      <w:r w:rsidR="00BF00E9" w:rsidRPr="00112E20">
        <w:rPr>
          <w:rStyle w:val="hps"/>
          <w:lang w:val="ro-RO"/>
        </w:rPr>
        <w:t>în domeniul protecţiei</w:t>
      </w:r>
      <w:r w:rsidR="00BF00E9" w:rsidRPr="00112E20">
        <w:t xml:space="preserve"> </w:t>
      </w:r>
      <w:r w:rsidR="00BF00E9" w:rsidRPr="00112E20">
        <w:rPr>
          <w:rStyle w:val="hps"/>
          <w:lang w:val="ro-RO"/>
        </w:rPr>
        <w:t xml:space="preserve">civile </w:t>
      </w:r>
      <w:r w:rsidR="00C45B2C" w:rsidRPr="00112E20">
        <w:rPr>
          <w:rStyle w:val="hps"/>
          <w:lang w:val="ro-RO"/>
        </w:rPr>
        <w:t xml:space="preserve">care activează </w:t>
      </w:r>
      <w:r w:rsidR="00BF00E9" w:rsidRPr="00112E20">
        <w:rPr>
          <w:rStyle w:val="hps"/>
          <w:lang w:val="ro-RO"/>
        </w:rPr>
        <w:t>în cadrul</w:t>
      </w:r>
      <w:r w:rsidR="00BF00E9" w:rsidRPr="00112E20">
        <w:t xml:space="preserve"> </w:t>
      </w:r>
      <w:r w:rsidR="00BF00E9" w:rsidRPr="00112E20">
        <w:rPr>
          <w:rStyle w:val="hps"/>
          <w:lang w:val="ro-RO"/>
        </w:rPr>
        <w:t>Ministerului</w:t>
      </w:r>
      <w:r w:rsidR="00BF00E9" w:rsidRPr="00112E20">
        <w:t xml:space="preserve"> </w:t>
      </w:r>
      <w:r w:rsidR="00BF00E9" w:rsidRPr="00112E20">
        <w:rPr>
          <w:rStyle w:val="hps"/>
          <w:lang w:val="ro-RO"/>
        </w:rPr>
        <w:t>de Interne</w:t>
      </w:r>
      <w:r w:rsidR="00BF00E9" w:rsidRPr="00112E20">
        <w:t xml:space="preserve">. </w:t>
      </w:r>
      <w:r w:rsidR="00E44A48">
        <w:t xml:space="preserve">În cadrul acestei autorități </w:t>
      </w:r>
      <w:proofErr w:type="gramStart"/>
      <w:r w:rsidR="002222D5">
        <w:t>este</w:t>
      </w:r>
      <w:proofErr w:type="gramEnd"/>
      <w:r w:rsidR="002222D5">
        <w:t xml:space="preserve"> </w:t>
      </w:r>
      <w:r w:rsidR="00BF00E9" w:rsidRPr="00112E20">
        <w:rPr>
          <w:rStyle w:val="hps"/>
          <w:lang w:val="ro-RO"/>
        </w:rPr>
        <w:t>creat un Comitet pentru Situaţii Excepţionale. Acest comitet</w:t>
      </w:r>
      <w:r w:rsidR="00BF00E9" w:rsidRPr="00112E20">
        <w:t xml:space="preserve"> </w:t>
      </w:r>
      <w:r w:rsidR="00BF00E9" w:rsidRPr="00112E20">
        <w:rPr>
          <w:rStyle w:val="hps"/>
          <w:lang w:val="ro-RO"/>
        </w:rPr>
        <w:t>este descris</w:t>
      </w:r>
      <w:r w:rsidR="00BF00E9" w:rsidRPr="00112E20">
        <w:t xml:space="preserve"> </w:t>
      </w:r>
      <w:r w:rsidR="00BF00E9" w:rsidRPr="00112E20">
        <w:rPr>
          <w:rStyle w:val="hps"/>
          <w:lang w:val="ro-RO"/>
        </w:rPr>
        <w:t>ca fiind responsabil de</w:t>
      </w:r>
      <w:r w:rsidR="00BF00E9" w:rsidRPr="00112E20">
        <w:t xml:space="preserve"> </w:t>
      </w:r>
      <w:r w:rsidR="00BF00E9" w:rsidRPr="00112E20">
        <w:rPr>
          <w:rStyle w:val="hps"/>
          <w:lang w:val="ro-RO"/>
        </w:rPr>
        <w:t>organizarea unor</w:t>
      </w:r>
      <w:r w:rsidR="00BF00E9" w:rsidRPr="00112E20">
        <w:t xml:space="preserve"> </w:t>
      </w:r>
      <w:r w:rsidR="00BF00E9" w:rsidRPr="00112E20">
        <w:rPr>
          <w:rStyle w:val="hps"/>
          <w:lang w:val="ro-RO"/>
        </w:rPr>
        <w:t>acţiuni</w:t>
      </w:r>
      <w:r w:rsidR="00BF00E9" w:rsidRPr="00112E20">
        <w:t xml:space="preserve"> </w:t>
      </w:r>
      <w:r w:rsidR="00BF00E9" w:rsidRPr="00112E20">
        <w:rPr>
          <w:rStyle w:val="hps"/>
          <w:lang w:val="ro-RO"/>
        </w:rPr>
        <w:t>de reducere a</w:t>
      </w:r>
      <w:r w:rsidR="00BF00E9" w:rsidRPr="00112E20">
        <w:t xml:space="preserve"> </w:t>
      </w:r>
      <w:r w:rsidR="00BF00E9" w:rsidRPr="00112E20">
        <w:rPr>
          <w:rStyle w:val="hps"/>
          <w:lang w:val="ro-RO"/>
        </w:rPr>
        <w:t>riscului de</w:t>
      </w:r>
      <w:r w:rsidR="00BF00E9" w:rsidRPr="00112E20">
        <w:t xml:space="preserve"> </w:t>
      </w:r>
      <w:r w:rsidR="00BF00E9" w:rsidRPr="00112E20">
        <w:rPr>
          <w:rStyle w:val="hps"/>
          <w:lang w:val="ro-RO"/>
        </w:rPr>
        <w:t>urgenţ</w:t>
      </w:r>
      <w:r w:rsidR="00C45B2C" w:rsidRPr="00112E20">
        <w:rPr>
          <w:rStyle w:val="hps"/>
          <w:lang w:val="ro-RO"/>
        </w:rPr>
        <w:t>e</w:t>
      </w:r>
      <w:r w:rsidR="00BF00E9" w:rsidRPr="00112E20">
        <w:t xml:space="preserve">, </w:t>
      </w:r>
      <w:r w:rsidR="00BF00E9" w:rsidRPr="00112E20">
        <w:rPr>
          <w:rStyle w:val="hps"/>
          <w:lang w:val="ro-RO"/>
        </w:rPr>
        <w:t>organizarea acţiunilor</w:t>
      </w:r>
      <w:r w:rsidR="00BF00E9" w:rsidRPr="00112E20">
        <w:t xml:space="preserve"> </w:t>
      </w:r>
      <w:r w:rsidR="00BF00E9" w:rsidRPr="00112E20">
        <w:rPr>
          <w:rStyle w:val="hps"/>
          <w:lang w:val="ro-RO"/>
        </w:rPr>
        <w:t>de ajutor</w:t>
      </w:r>
      <w:r w:rsidR="00BF00E9" w:rsidRPr="00112E20">
        <w:t xml:space="preserve"> </w:t>
      </w:r>
      <w:r w:rsidR="00BF00E9" w:rsidRPr="00112E20">
        <w:rPr>
          <w:rStyle w:val="hps"/>
          <w:lang w:val="ro-RO"/>
        </w:rPr>
        <w:t>şi</w:t>
      </w:r>
      <w:r w:rsidR="00BF00E9" w:rsidRPr="00112E20">
        <w:t xml:space="preserve"> </w:t>
      </w:r>
      <w:r w:rsidR="00BF00E9" w:rsidRPr="00112E20">
        <w:rPr>
          <w:rStyle w:val="hps"/>
          <w:lang w:val="ro-RO"/>
        </w:rPr>
        <w:t>asigurarea</w:t>
      </w:r>
      <w:r w:rsidR="00BF00E9" w:rsidRPr="00112E20">
        <w:t xml:space="preserve"> </w:t>
      </w:r>
      <w:r w:rsidR="00BF00E9" w:rsidRPr="00112E20">
        <w:rPr>
          <w:rStyle w:val="hps"/>
          <w:lang w:val="ro-RO"/>
        </w:rPr>
        <w:t>protecţiei</w:t>
      </w:r>
      <w:r w:rsidR="00BF00E9" w:rsidRPr="00112E20">
        <w:t xml:space="preserve"> </w:t>
      </w:r>
      <w:r w:rsidR="00BF00E9" w:rsidRPr="00112E20">
        <w:rPr>
          <w:rStyle w:val="hps"/>
          <w:lang w:val="ro-RO"/>
        </w:rPr>
        <w:t>populaţiei şi</w:t>
      </w:r>
      <w:r w:rsidR="00BF00E9" w:rsidRPr="00112E20">
        <w:t xml:space="preserve"> </w:t>
      </w:r>
      <w:r w:rsidR="00BF00E9" w:rsidRPr="00112E20">
        <w:rPr>
          <w:rStyle w:val="hps"/>
          <w:lang w:val="ro-RO"/>
        </w:rPr>
        <w:t>teritoriului</w:t>
      </w:r>
      <w:r w:rsidR="00BF00E9" w:rsidRPr="00112E20">
        <w:t xml:space="preserve">. </w:t>
      </w:r>
    </w:p>
    <w:p w:rsidR="00BF00E9" w:rsidRPr="00112E20" w:rsidRDefault="00E44A48" w:rsidP="00D10DA4">
      <w:pPr>
        <w:pStyle w:val="bodytexten"/>
        <w:rPr>
          <w:rStyle w:val="hps"/>
          <w:lang w:val="ro-RO"/>
        </w:rPr>
      </w:pPr>
      <w:r>
        <w:rPr>
          <w:rStyle w:val="hps"/>
          <w:lang w:val="ro-RO"/>
        </w:rPr>
        <w:tab/>
      </w:r>
      <w:r w:rsidR="00A258BE">
        <w:rPr>
          <w:rStyle w:val="hps"/>
          <w:lang w:val="ro-RO"/>
        </w:rPr>
        <w:t>5</w:t>
      </w:r>
      <w:r w:rsidR="00400658">
        <w:rPr>
          <w:rStyle w:val="hps"/>
          <w:lang w:val="ro-RO"/>
        </w:rPr>
        <w:t>0</w:t>
      </w:r>
      <w:r>
        <w:rPr>
          <w:rStyle w:val="hps"/>
          <w:lang w:val="ro-RO"/>
        </w:rPr>
        <w:t xml:space="preserve">. </w:t>
      </w:r>
      <w:r w:rsidR="00BF00E9" w:rsidRPr="00112E20">
        <w:rPr>
          <w:rStyle w:val="hps"/>
          <w:lang w:val="ro-RO"/>
        </w:rPr>
        <w:t xml:space="preserve">Serviciul Hidrometeorologic de Stat (SHS) este organ tehnic al sistemului de gestionare a dezastrelor şi riscurilor, ceea ce reprezintă un punct forte. </w:t>
      </w:r>
      <w:r w:rsidR="007657DE">
        <w:rPr>
          <w:rStyle w:val="hps"/>
          <w:lang w:val="ro-RO"/>
        </w:rPr>
        <w:t xml:space="preserve">Totodată, atât SHS, cât și </w:t>
      </w:r>
      <w:r w:rsidR="006A698D">
        <w:rPr>
          <w:rStyle w:val="hps"/>
          <w:lang w:val="ro-RO"/>
        </w:rPr>
        <w:t>Agenția Națională pentru Sănătate Publică</w:t>
      </w:r>
      <w:r w:rsidR="00BF00E9" w:rsidRPr="00112E20">
        <w:rPr>
          <w:rStyle w:val="hps"/>
          <w:lang w:val="ro-RO"/>
        </w:rPr>
        <w:t xml:space="preserve">, nu se menţionează în structura operaţională a sistemului de atenuare a dezastrelor şi riscurilor. </w:t>
      </w:r>
    </w:p>
    <w:p w:rsidR="00C45B2C" w:rsidRPr="00112E20" w:rsidRDefault="007657DE" w:rsidP="00D10DA4">
      <w:pPr>
        <w:pStyle w:val="bodytexten"/>
      </w:pPr>
      <w:r>
        <w:rPr>
          <w:lang w:val="ro-RO"/>
        </w:rPr>
        <w:tab/>
      </w:r>
      <w:r w:rsidR="00A258BE">
        <w:rPr>
          <w:lang w:val="ro-RO"/>
        </w:rPr>
        <w:t>5</w:t>
      </w:r>
      <w:r w:rsidR="00400658">
        <w:rPr>
          <w:lang w:val="ro-RO"/>
        </w:rPr>
        <w:t>1</w:t>
      </w:r>
      <w:r>
        <w:rPr>
          <w:lang w:val="ro-RO"/>
        </w:rPr>
        <w:t xml:space="preserve">. </w:t>
      </w:r>
      <w:proofErr w:type="gramStart"/>
      <w:r>
        <w:t>Cadrul normativ existent</w:t>
      </w:r>
      <w:r w:rsidR="00C45B2C" w:rsidRPr="00112E20">
        <w:t xml:space="preserve"> </w:t>
      </w:r>
      <w:r w:rsidR="00C45B2C" w:rsidRPr="00112E20">
        <w:rPr>
          <w:rStyle w:val="hps"/>
          <w:lang w:val="ro-RO"/>
        </w:rPr>
        <w:t>stabile</w:t>
      </w:r>
      <w:r>
        <w:rPr>
          <w:rStyle w:val="hps"/>
          <w:lang w:val="ro-RO"/>
        </w:rPr>
        <w:t>ște</w:t>
      </w:r>
      <w:r w:rsidR="00C45B2C" w:rsidRPr="00112E20">
        <w:t xml:space="preserve"> </w:t>
      </w:r>
      <w:r w:rsidR="00C45B2C" w:rsidRPr="00112E20">
        <w:rPr>
          <w:rStyle w:val="hps"/>
          <w:lang w:val="ro-RO"/>
        </w:rPr>
        <w:t>cerinţe fundamentale</w:t>
      </w:r>
      <w:r w:rsidR="00C45B2C" w:rsidRPr="00112E20">
        <w:t xml:space="preserve"> </w:t>
      </w:r>
      <w:r w:rsidR="00C45B2C" w:rsidRPr="00112E20">
        <w:rPr>
          <w:rStyle w:val="hps"/>
          <w:lang w:val="ro-RO"/>
        </w:rPr>
        <w:t>pentru prestarea serviciilor de asistenta medicala</w:t>
      </w:r>
      <w:r w:rsidR="00C45B2C" w:rsidRPr="00112E20">
        <w:t xml:space="preserve"> </w:t>
      </w:r>
      <w:r w:rsidR="00C45B2C" w:rsidRPr="00112E20">
        <w:rPr>
          <w:rStyle w:val="hps"/>
          <w:lang w:val="ro-RO"/>
        </w:rPr>
        <w:t>popula</w:t>
      </w:r>
      <w:r w:rsidR="00442E5D" w:rsidRPr="00112E20">
        <w:rPr>
          <w:rStyle w:val="hps"/>
          <w:lang w:val="ro-RO"/>
        </w:rPr>
        <w:t>ţ</w:t>
      </w:r>
      <w:r w:rsidR="00C45B2C" w:rsidRPr="00112E20">
        <w:rPr>
          <w:rStyle w:val="hps"/>
          <w:lang w:val="ro-RO"/>
        </w:rPr>
        <w:t>iei</w:t>
      </w:r>
      <w:r w:rsidR="00442E5D" w:rsidRPr="00112E20">
        <w:rPr>
          <w:rStyle w:val="hps"/>
          <w:lang w:val="ro-RO"/>
        </w:rPr>
        <w:t xml:space="preserve"> şi </w:t>
      </w:r>
      <w:r w:rsidR="00C45B2C" w:rsidRPr="00112E20">
        <w:rPr>
          <w:rStyle w:val="hps"/>
          <w:lang w:val="ro-RO"/>
        </w:rPr>
        <w:t>în situaţii de criză</w:t>
      </w:r>
      <w:r w:rsidR="00C45B2C" w:rsidRPr="00112E20">
        <w:t>.</w:t>
      </w:r>
      <w:proofErr w:type="gramEnd"/>
      <w:r>
        <w:t xml:space="preserve"> </w:t>
      </w:r>
      <w:r w:rsidR="00C45B2C" w:rsidRPr="00112E20">
        <w:rPr>
          <w:rStyle w:val="hps"/>
          <w:lang w:val="ro-RO"/>
        </w:rPr>
        <w:t>Cu toate acestea</w:t>
      </w:r>
      <w:r w:rsidR="00C45B2C" w:rsidRPr="00112E20">
        <w:t xml:space="preserve">, </w:t>
      </w:r>
      <w:r>
        <w:t xml:space="preserve">rolurile și atribuțiile </w:t>
      </w:r>
      <w:r w:rsidR="00C45B2C" w:rsidRPr="00112E20">
        <w:rPr>
          <w:rStyle w:val="hps"/>
          <w:lang w:val="ro-RO"/>
        </w:rPr>
        <w:t>sectorul</w:t>
      </w:r>
      <w:r>
        <w:rPr>
          <w:rStyle w:val="hps"/>
          <w:lang w:val="ro-RO"/>
        </w:rPr>
        <w:t>ui</w:t>
      </w:r>
      <w:r w:rsidR="00C45B2C" w:rsidRPr="00112E20">
        <w:rPr>
          <w:rStyle w:val="hps"/>
          <w:lang w:val="ro-RO"/>
        </w:rPr>
        <w:t xml:space="preserve"> sănătăţii</w:t>
      </w:r>
      <w:r w:rsidR="00C45B2C" w:rsidRPr="00112E20">
        <w:t xml:space="preserve"> </w:t>
      </w:r>
      <w:r w:rsidRPr="00112E20">
        <w:rPr>
          <w:rStyle w:val="hps"/>
          <w:lang w:val="ro-RO"/>
        </w:rPr>
        <w:t>nu</w:t>
      </w:r>
      <w:r w:rsidRPr="00112E20">
        <w:t xml:space="preserve"> </w:t>
      </w:r>
      <w:r w:rsidRPr="00112E20">
        <w:rPr>
          <w:rStyle w:val="hps"/>
          <w:lang w:val="ro-RO"/>
        </w:rPr>
        <w:t xml:space="preserve">sunt precizate </w:t>
      </w:r>
      <w:r>
        <w:rPr>
          <w:rStyle w:val="hps"/>
          <w:lang w:val="ro-RO"/>
        </w:rPr>
        <w:t xml:space="preserve">în cadrul </w:t>
      </w:r>
      <w:r w:rsidR="00C45B2C" w:rsidRPr="00112E20">
        <w:rPr>
          <w:rStyle w:val="hps"/>
          <w:lang w:val="ro-RO"/>
        </w:rPr>
        <w:t>sistemului</w:t>
      </w:r>
      <w:r w:rsidR="00C45B2C" w:rsidRPr="00112E20">
        <w:t xml:space="preserve"> </w:t>
      </w:r>
      <w:r w:rsidR="00C45B2C" w:rsidRPr="00112E20">
        <w:rPr>
          <w:rStyle w:val="hps"/>
          <w:lang w:val="ro-RO"/>
        </w:rPr>
        <w:t>de atenuare a</w:t>
      </w:r>
      <w:r w:rsidR="00C45B2C" w:rsidRPr="00112E20">
        <w:t xml:space="preserve"> </w:t>
      </w:r>
      <w:r w:rsidR="00C45B2C" w:rsidRPr="00112E20">
        <w:rPr>
          <w:rStyle w:val="hps"/>
          <w:lang w:val="ro-RO"/>
        </w:rPr>
        <w:t>dezastrelor şi</w:t>
      </w:r>
      <w:r w:rsidR="00C45B2C" w:rsidRPr="00112E20">
        <w:t xml:space="preserve"> </w:t>
      </w:r>
      <w:r w:rsidR="00C45B2C" w:rsidRPr="00112E20">
        <w:rPr>
          <w:rStyle w:val="hps"/>
          <w:lang w:val="ro-RO"/>
        </w:rPr>
        <w:t>riscurilor</w:t>
      </w:r>
      <w:r w:rsidR="00806516">
        <w:rPr>
          <w:rStyle w:val="hps"/>
          <w:lang w:val="ro-RO"/>
        </w:rPr>
        <w:t>, în conformitate cu Cadrul de la Sendai (2015), ce prevede implicarea sectorului de sănătate în gestionarea dezastrelor</w:t>
      </w:r>
      <w:r w:rsidR="00C45B2C" w:rsidRPr="00112E20">
        <w:t>.</w:t>
      </w:r>
    </w:p>
    <w:p w:rsidR="00C45B2C" w:rsidRPr="00112E20" w:rsidRDefault="007657DE" w:rsidP="00D10DA4">
      <w:pPr>
        <w:pStyle w:val="bodytexten"/>
      </w:pPr>
      <w:r>
        <w:rPr>
          <w:rStyle w:val="hps"/>
        </w:rPr>
        <w:tab/>
        <w:t>5</w:t>
      </w:r>
      <w:r w:rsidR="00400658">
        <w:rPr>
          <w:rStyle w:val="hps"/>
        </w:rPr>
        <w:t>2</w:t>
      </w:r>
      <w:r>
        <w:rPr>
          <w:rStyle w:val="hps"/>
        </w:rPr>
        <w:t xml:space="preserve">. </w:t>
      </w:r>
      <w:r w:rsidR="00C45B2C" w:rsidRPr="00112E20">
        <w:rPr>
          <w:rStyle w:val="hps"/>
          <w:lang w:val="ro-RO"/>
        </w:rPr>
        <w:t xml:space="preserve">Măsurile </w:t>
      </w:r>
      <w:r>
        <w:rPr>
          <w:rStyle w:val="hps"/>
          <w:lang w:val="ro-RO"/>
        </w:rPr>
        <w:t xml:space="preserve">recomandate </w:t>
      </w:r>
      <w:r w:rsidR="00C45B2C" w:rsidRPr="00112E20">
        <w:rPr>
          <w:rStyle w:val="hps"/>
          <w:lang w:val="ro-RO"/>
        </w:rPr>
        <w:t>de</w:t>
      </w:r>
      <w:r w:rsidR="00C45B2C" w:rsidRPr="00112E20">
        <w:t xml:space="preserve"> </w:t>
      </w:r>
      <w:r w:rsidR="00C45B2C" w:rsidRPr="00112E20">
        <w:rPr>
          <w:rStyle w:val="hps"/>
          <w:lang w:val="ro-RO"/>
        </w:rPr>
        <w:t>adaptare la schimbările climatice</w:t>
      </w:r>
      <w:r w:rsidR="00C45B2C" w:rsidRPr="00112E20">
        <w:t xml:space="preserve"> </w:t>
      </w:r>
      <w:r w:rsidR="00C45B2C" w:rsidRPr="00112E20">
        <w:rPr>
          <w:rStyle w:val="hps"/>
          <w:lang w:val="ro-RO"/>
        </w:rPr>
        <w:t>pentru</w:t>
      </w:r>
      <w:r w:rsidR="00C45B2C" w:rsidRPr="00112E20">
        <w:t xml:space="preserve"> </w:t>
      </w:r>
      <w:r w:rsidR="00C45B2C" w:rsidRPr="00112E20">
        <w:rPr>
          <w:rStyle w:val="hps"/>
          <w:lang w:val="ro-RO"/>
        </w:rPr>
        <w:t>această structură</w:t>
      </w:r>
      <w:r w:rsidR="00C45B2C" w:rsidRPr="00112E20">
        <w:t xml:space="preserve"> </w:t>
      </w:r>
      <w:r w:rsidR="00442E5D" w:rsidRPr="00112E20">
        <w:t xml:space="preserve">principală </w:t>
      </w:r>
      <w:r w:rsidR="00C45B2C" w:rsidRPr="00112E20">
        <w:rPr>
          <w:rStyle w:val="hps"/>
          <w:lang w:val="ro-RO"/>
        </w:rPr>
        <w:t>sunt</w:t>
      </w:r>
      <w:r w:rsidR="00C45B2C" w:rsidRPr="00112E20">
        <w:t xml:space="preserve"> </w:t>
      </w:r>
      <w:r>
        <w:rPr>
          <w:rStyle w:val="hps"/>
          <w:lang w:val="ro-RO"/>
        </w:rPr>
        <w:t>următoarele</w:t>
      </w:r>
      <w:r w:rsidR="00C45B2C" w:rsidRPr="00112E20">
        <w:t xml:space="preserve">: </w:t>
      </w:r>
    </w:p>
    <w:p w:rsidR="009E7B50" w:rsidRPr="00112E20" w:rsidRDefault="009E7B50" w:rsidP="002560E8">
      <w:pPr>
        <w:pStyle w:val="list1"/>
      </w:pPr>
      <w:r w:rsidRPr="00112E20">
        <w:rPr>
          <w:rStyle w:val="hps"/>
        </w:rPr>
        <w:t xml:space="preserve">O </w:t>
      </w:r>
      <w:r w:rsidR="007657DE">
        <w:rPr>
          <w:rStyle w:val="hps"/>
        </w:rPr>
        <w:t>colaborare</w:t>
      </w:r>
      <w:r w:rsidRPr="00112E20">
        <w:t xml:space="preserve"> </w:t>
      </w:r>
      <w:r w:rsidRPr="00112E20">
        <w:rPr>
          <w:rStyle w:val="hps"/>
        </w:rPr>
        <w:t>instituțională</w:t>
      </w:r>
      <w:r w:rsidRPr="00112E20">
        <w:t xml:space="preserve"> </w:t>
      </w:r>
      <w:r w:rsidR="007657DE">
        <w:t xml:space="preserve">mai strânsă </w:t>
      </w:r>
      <w:r w:rsidRPr="00112E20">
        <w:rPr>
          <w:rStyle w:val="hps"/>
        </w:rPr>
        <w:t>între</w:t>
      </w:r>
      <w:r w:rsidRPr="00112E20">
        <w:t xml:space="preserve"> </w:t>
      </w:r>
      <w:r w:rsidR="00400658">
        <w:t>IGSU</w:t>
      </w:r>
      <w:r w:rsidRPr="00112E20">
        <w:t xml:space="preserve"> </w:t>
      </w:r>
      <w:r w:rsidR="00552911" w:rsidRPr="00112E20">
        <w:rPr>
          <w:rStyle w:val="hps"/>
        </w:rPr>
        <w:t>ş</w:t>
      </w:r>
      <w:r w:rsidRPr="00112E20">
        <w:rPr>
          <w:rStyle w:val="hps"/>
        </w:rPr>
        <w:t>i</w:t>
      </w:r>
      <w:r w:rsidRPr="00112E20">
        <w:t xml:space="preserve"> </w:t>
      </w:r>
      <w:r w:rsidRPr="00112E20">
        <w:rPr>
          <w:rStyle w:val="hps"/>
        </w:rPr>
        <w:t>sectorul sănătății</w:t>
      </w:r>
      <w:r w:rsidRPr="00112E20">
        <w:t xml:space="preserve">, </w:t>
      </w:r>
      <w:r w:rsidRPr="00112E20">
        <w:rPr>
          <w:rStyle w:val="hps"/>
        </w:rPr>
        <w:t>inclusiv descrierea</w:t>
      </w:r>
      <w:r w:rsidRPr="00112E20">
        <w:t xml:space="preserve"> </w:t>
      </w:r>
      <w:r w:rsidR="007657DE">
        <w:rPr>
          <w:rStyle w:val="hps"/>
        </w:rPr>
        <w:t xml:space="preserve">atribuțiilor </w:t>
      </w:r>
      <w:r w:rsidRPr="00112E20">
        <w:rPr>
          <w:rStyle w:val="hps"/>
        </w:rPr>
        <w:t xml:space="preserve">autorităţii </w:t>
      </w:r>
      <w:r w:rsidRPr="00112E20">
        <w:t xml:space="preserve">în cazul </w:t>
      </w:r>
      <w:r w:rsidRPr="00112E20">
        <w:rPr>
          <w:rStyle w:val="hps"/>
        </w:rPr>
        <w:t xml:space="preserve">unor </w:t>
      </w:r>
      <w:r w:rsidR="007657DE">
        <w:rPr>
          <w:rStyle w:val="hps"/>
        </w:rPr>
        <w:t xml:space="preserve">situații </w:t>
      </w:r>
      <w:r w:rsidRPr="00112E20">
        <w:rPr>
          <w:rStyle w:val="hps"/>
        </w:rPr>
        <w:t>privind expunerea</w:t>
      </w:r>
      <w:r w:rsidRPr="00112E20">
        <w:t xml:space="preserve"> mediu</w:t>
      </w:r>
      <w:r w:rsidR="00B74F18" w:rsidRPr="00112E20">
        <w:t>lui la factori nocivi</w:t>
      </w:r>
      <w:r w:rsidRPr="00112E20">
        <w:rPr>
          <w:rStyle w:val="hps"/>
        </w:rPr>
        <w:t>,</w:t>
      </w:r>
      <w:r w:rsidRPr="00112E20">
        <w:t xml:space="preserve"> precum </w:t>
      </w:r>
      <w:r w:rsidRPr="00112E20">
        <w:rPr>
          <w:rStyle w:val="hps"/>
        </w:rPr>
        <w:t>contaminarea apei</w:t>
      </w:r>
      <w:r w:rsidRPr="00112E20">
        <w:t xml:space="preserve">, </w:t>
      </w:r>
      <w:r w:rsidRPr="00112E20">
        <w:rPr>
          <w:rStyle w:val="hps"/>
        </w:rPr>
        <w:t xml:space="preserve">valurile de </w:t>
      </w:r>
      <w:r w:rsidR="00B74F18" w:rsidRPr="00112E20">
        <w:rPr>
          <w:rStyle w:val="hps"/>
        </w:rPr>
        <w:t>ger</w:t>
      </w:r>
      <w:r w:rsidRPr="00112E20">
        <w:t>, măsuri</w:t>
      </w:r>
      <w:r w:rsidR="00B74F18" w:rsidRPr="00112E20">
        <w:t>le</w:t>
      </w:r>
      <w:r w:rsidRPr="00112E20">
        <w:t xml:space="preserve"> </w:t>
      </w:r>
      <w:r w:rsidRPr="00112E20">
        <w:rPr>
          <w:rStyle w:val="hps"/>
        </w:rPr>
        <w:t>de prim ajutor</w:t>
      </w:r>
      <w:r w:rsidR="007657DE">
        <w:rPr>
          <w:rStyle w:val="hps"/>
        </w:rPr>
        <w:t>,</w:t>
      </w:r>
      <w:r w:rsidRPr="00112E20">
        <w:t xml:space="preserve"> </w:t>
      </w:r>
      <w:r w:rsidR="00B74F18" w:rsidRPr="00112E20">
        <w:t>etc.</w:t>
      </w:r>
      <w:r w:rsidRPr="00112E20">
        <w:t>;</w:t>
      </w:r>
    </w:p>
    <w:p w:rsidR="009E7B50" w:rsidRPr="00112E20" w:rsidRDefault="007657DE" w:rsidP="002560E8">
      <w:pPr>
        <w:pStyle w:val="list1"/>
      </w:pPr>
      <w:r>
        <w:rPr>
          <w:rStyle w:val="hps"/>
        </w:rPr>
        <w:t>Asigurarea corectă a c</w:t>
      </w:r>
      <w:r w:rsidR="009E7B50" w:rsidRPr="00112E20">
        <w:rPr>
          <w:rStyle w:val="hps"/>
        </w:rPr>
        <w:t>omunic</w:t>
      </w:r>
      <w:r>
        <w:rPr>
          <w:rStyle w:val="hps"/>
        </w:rPr>
        <w:t xml:space="preserve">ării </w:t>
      </w:r>
      <w:r w:rsidR="009E7B50" w:rsidRPr="00112E20">
        <w:rPr>
          <w:rStyle w:val="hps"/>
        </w:rPr>
        <w:t>riscurilor</w:t>
      </w:r>
      <w:r w:rsidR="009E7B50" w:rsidRPr="00112E20">
        <w:t xml:space="preserve"> </w:t>
      </w:r>
      <w:r>
        <w:t xml:space="preserve">și creșterea rolului </w:t>
      </w:r>
      <w:r w:rsidRPr="00112E20">
        <w:rPr>
          <w:rStyle w:val="hps"/>
        </w:rPr>
        <w:t>sectorul</w:t>
      </w:r>
      <w:r>
        <w:rPr>
          <w:rStyle w:val="hps"/>
        </w:rPr>
        <w:t>ui</w:t>
      </w:r>
      <w:r w:rsidRPr="00112E20">
        <w:rPr>
          <w:rStyle w:val="hps"/>
        </w:rPr>
        <w:t xml:space="preserve"> </w:t>
      </w:r>
      <w:r>
        <w:rPr>
          <w:rStyle w:val="hps"/>
        </w:rPr>
        <w:t xml:space="preserve">în cadrul </w:t>
      </w:r>
      <w:r w:rsidR="009E7B50" w:rsidRPr="00112E20">
        <w:rPr>
          <w:rStyle w:val="hps"/>
        </w:rPr>
        <w:t>Comi</w:t>
      </w:r>
      <w:r>
        <w:rPr>
          <w:rStyle w:val="hps"/>
        </w:rPr>
        <w:t xml:space="preserve">siei </w:t>
      </w:r>
      <w:r w:rsidR="009E7B50" w:rsidRPr="00112E20">
        <w:rPr>
          <w:rStyle w:val="hps"/>
        </w:rPr>
        <w:t>pentru</w:t>
      </w:r>
      <w:r w:rsidR="009E7B50" w:rsidRPr="00112E20">
        <w:t xml:space="preserve"> </w:t>
      </w:r>
      <w:r w:rsidR="009E7B50" w:rsidRPr="00112E20">
        <w:rPr>
          <w:rStyle w:val="hps"/>
        </w:rPr>
        <w:t>Situații Excepţionale</w:t>
      </w:r>
      <w:r w:rsidR="009E7B50" w:rsidRPr="00112E20">
        <w:t>.</w:t>
      </w:r>
    </w:p>
    <w:p w:rsidR="00442E5D" w:rsidRPr="00112E20" w:rsidRDefault="00442E5D" w:rsidP="002560E8">
      <w:pPr>
        <w:pStyle w:val="list1"/>
      </w:pPr>
      <w:r w:rsidRPr="00112E20">
        <w:rPr>
          <w:rStyle w:val="hps"/>
        </w:rPr>
        <w:lastRenderedPageBreak/>
        <w:t>O evaluare</w:t>
      </w:r>
      <w:r w:rsidRPr="00112E20">
        <w:t xml:space="preserve"> </w:t>
      </w:r>
      <w:r w:rsidRPr="00112E20">
        <w:rPr>
          <w:rStyle w:val="hps"/>
        </w:rPr>
        <w:t>a resurselor disponibile/mijloacelor de transport/instrume</w:t>
      </w:r>
      <w:r w:rsidR="009E7B50" w:rsidRPr="00112E20">
        <w:rPr>
          <w:rStyle w:val="hps"/>
        </w:rPr>
        <w:t>n</w:t>
      </w:r>
      <w:r w:rsidRPr="00112E20">
        <w:rPr>
          <w:rStyle w:val="hps"/>
        </w:rPr>
        <w:t>telor</w:t>
      </w:r>
      <w:r w:rsidRPr="00112E20">
        <w:t xml:space="preserve"> </w:t>
      </w:r>
      <w:r w:rsidRPr="00112E20">
        <w:rPr>
          <w:rStyle w:val="hps"/>
        </w:rPr>
        <w:t>la</w:t>
      </w:r>
      <w:r w:rsidRPr="00112E20">
        <w:t xml:space="preserve"> </w:t>
      </w:r>
      <w:r w:rsidRPr="00112E20">
        <w:rPr>
          <w:rStyle w:val="hps"/>
        </w:rPr>
        <w:t>nivel</w:t>
      </w:r>
      <w:r w:rsidRPr="00112E20">
        <w:t xml:space="preserve"> </w:t>
      </w:r>
      <w:r w:rsidRPr="00112E20">
        <w:rPr>
          <w:rStyle w:val="hps"/>
        </w:rPr>
        <w:t>periferic</w:t>
      </w:r>
      <w:r w:rsidRPr="00112E20">
        <w:t xml:space="preserve"> </w:t>
      </w:r>
      <w:r w:rsidRPr="00112E20">
        <w:rPr>
          <w:rStyle w:val="hps"/>
        </w:rPr>
        <w:t>este</w:t>
      </w:r>
      <w:r w:rsidRPr="00112E20">
        <w:t xml:space="preserve"> </w:t>
      </w:r>
      <w:r w:rsidRPr="00112E20">
        <w:rPr>
          <w:rStyle w:val="hps"/>
        </w:rPr>
        <w:t>esențială pentru a se evita periclitarea</w:t>
      </w:r>
      <w:r w:rsidRPr="00112E20">
        <w:t xml:space="preserve"> </w:t>
      </w:r>
      <w:r w:rsidRPr="00112E20">
        <w:rPr>
          <w:rStyle w:val="hps"/>
        </w:rPr>
        <w:t>gestionării</w:t>
      </w:r>
      <w:r w:rsidRPr="00112E20">
        <w:t xml:space="preserve"> </w:t>
      </w:r>
      <w:r w:rsidRPr="00112E20">
        <w:rPr>
          <w:rStyle w:val="hps"/>
        </w:rPr>
        <w:t>situațiilor de urgență</w:t>
      </w:r>
      <w:r w:rsidRPr="00112E20">
        <w:t>.</w:t>
      </w:r>
    </w:p>
    <w:p w:rsidR="00B74F18" w:rsidRPr="005241AF" w:rsidRDefault="00A258BE" w:rsidP="002D7F37">
      <w:pPr>
        <w:pStyle w:val="20"/>
      </w:pPr>
      <w:bookmarkStart w:id="31" w:name="_Toc422127066"/>
      <w:r>
        <w:rPr>
          <w:rStyle w:val="hps"/>
        </w:rPr>
        <w:t xml:space="preserve">8.3. </w:t>
      </w:r>
      <w:r w:rsidR="00B07DD8" w:rsidRPr="005241AF">
        <w:rPr>
          <w:rStyle w:val="hps"/>
        </w:rPr>
        <w:t>Accesibilitatea</w:t>
      </w:r>
      <w:r w:rsidR="0042179F" w:rsidRPr="005241AF">
        <w:rPr>
          <w:rStyle w:val="hps"/>
        </w:rPr>
        <w:t xml:space="preserve"> </w:t>
      </w:r>
      <w:r w:rsidR="00B74F18" w:rsidRPr="005241AF">
        <w:t>s</w:t>
      </w:r>
      <w:r w:rsidR="00B74F18" w:rsidRPr="005241AF">
        <w:rPr>
          <w:rStyle w:val="hps"/>
        </w:rPr>
        <w:t>erviciilor de</w:t>
      </w:r>
      <w:r w:rsidR="00B74F18" w:rsidRPr="005241AF">
        <w:t xml:space="preserve"> s</w:t>
      </w:r>
      <w:r w:rsidR="00B74F18" w:rsidRPr="005241AF">
        <w:rPr>
          <w:rStyle w:val="hps"/>
        </w:rPr>
        <w:t>ănătate</w:t>
      </w:r>
      <w:r w:rsidR="00B74F18" w:rsidRPr="005241AF">
        <w:t xml:space="preserve"> </w:t>
      </w:r>
      <w:r w:rsidR="00552911" w:rsidRPr="005241AF">
        <w:rPr>
          <w:rStyle w:val="hps"/>
        </w:rPr>
        <w:t>ş</w:t>
      </w:r>
      <w:r w:rsidR="00B74F18" w:rsidRPr="005241AF">
        <w:rPr>
          <w:rStyle w:val="hps"/>
        </w:rPr>
        <w:t>i bunăstarea</w:t>
      </w:r>
      <w:bookmarkEnd w:id="31"/>
    </w:p>
    <w:p w:rsidR="00B74F18" w:rsidRPr="00112E20" w:rsidRDefault="005241AF" w:rsidP="00D10DA4">
      <w:pPr>
        <w:pStyle w:val="bodytexten"/>
      </w:pPr>
      <w:r>
        <w:rPr>
          <w:lang w:val="ro-RO"/>
        </w:rPr>
        <w:tab/>
        <w:t>5</w:t>
      </w:r>
      <w:r w:rsidR="00400658">
        <w:rPr>
          <w:lang w:val="ro-RO"/>
        </w:rPr>
        <w:t>3</w:t>
      </w:r>
      <w:r>
        <w:rPr>
          <w:lang w:val="ro-RO"/>
        </w:rPr>
        <w:t xml:space="preserve">. </w:t>
      </w:r>
      <w:r w:rsidR="00B74F18" w:rsidRPr="00112E20">
        <w:t xml:space="preserve">Inegalitățile sociale </w:t>
      </w:r>
      <w:r w:rsidR="00552911" w:rsidRPr="00112E20">
        <w:t>ş</w:t>
      </w:r>
      <w:r w:rsidR="00B74F18" w:rsidRPr="00112E20">
        <w:t xml:space="preserve">i inegalitățile de gen riscă </w:t>
      </w:r>
      <w:proofErr w:type="gramStart"/>
      <w:r w:rsidR="00B74F18" w:rsidRPr="00112E20">
        <w:t>să</w:t>
      </w:r>
      <w:proofErr w:type="gramEnd"/>
      <w:r w:rsidR="00B74F18" w:rsidRPr="00112E20">
        <w:t xml:space="preserve"> împiedice investițiile în infrastructură care vizează cre</w:t>
      </w:r>
      <w:r w:rsidR="00552911" w:rsidRPr="00112E20">
        <w:t>ş</w:t>
      </w:r>
      <w:r w:rsidR="00B74F18" w:rsidRPr="00112E20">
        <w:t xml:space="preserve">terea capacității de rezistență a țării. Sistemul sănătăţii trebuie să facă față nivelului de </w:t>
      </w:r>
      <w:r w:rsidR="00B07DD8" w:rsidRPr="00112E20">
        <w:t>accesibilitate</w:t>
      </w:r>
      <w:r>
        <w:t xml:space="preserve"> </w:t>
      </w:r>
      <w:r w:rsidR="00B07DD8" w:rsidRPr="00112E20">
        <w:t>a</w:t>
      </w:r>
      <w:r w:rsidR="0042179F" w:rsidRPr="00112E20">
        <w:t xml:space="preserve"> </w:t>
      </w:r>
      <w:r w:rsidR="00B74F18" w:rsidRPr="00112E20">
        <w:t xml:space="preserve">serviciilor de sănătate </w:t>
      </w:r>
      <w:r w:rsidR="00552911" w:rsidRPr="00112E20">
        <w:t>ş</w:t>
      </w:r>
      <w:r w:rsidR="00B74F18" w:rsidRPr="00112E20">
        <w:t xml:space="preserve">i asistență medicală primară pentru populația generală </w:t>
      </w:r>
      <w:r w:rsidR="00552911" w:rsidRPr="00112E20">
        <w:t>ş</w:t>
      </w:r>
      <w:r w:rsidR="00B74F18" w:rsidRPr="00112E20">
        <w:t xml:space="preserve">i diferenței de gen, în principal, aparent, în grupul de vârstă productivă. </w:t>
      </w:r>
      <w:r w:rsidRPr="00112E20">
        <w:t>Ministerului Sănătății</w:t>
      </w:r>
      <w:r w:rsidR="00806516">
        <w:t>, Muncii și Protecției Sociale</w:t>
      </w:r>
      <w:r w:rsidRPr="00112E20">
        <w:t xml:space="preserve"> îi revine </w:t>
      </w:r>
      <w:r>
        <w:t xml:space="preserve">rolul de </w:t>
      </w:r>
      <w:r w:rsidR="0042179F" w:rsidRPr="00112E20">
        <w:t xml:space="preserve">pledoarie </w:t>
      </w:r>
      <w:r>
        <w:t xml:space="preserve">privind asigurarea accesibilității la serviciile de sănătate și acoperirea </w:t>
      </w:r>
      <w:r w:rsidR="00B74F18" w:rsidRPr="00112E20">
        <w:t>cheltuielil</w:t>
      </w:r>
      <w:r>
        <w:t xml:space="preserve">or </w:t>
      </w:r>
      <w:r w:rsidR="00B74F18" w:rsidRPr="00112E20">
        <w:t xml:space="preserve">pe necesităţile esenţiale de trai, de asemenea, </w:t>
      </w:r>
      <w:r w:rsidR="00552911" w:rsidRPr="00112E20">
        <w:t>ş</w:t>
      </w:r>
      <w:r w:rsidR="00B74F18" w:rsidRPr="00112E20">
        <w:t xml:space="preserve">i servicii productive cum ar fi: costul energiei, transportului public </w:t>
      </w:r>
      <w:r w:rsidR="00552911" w:rsidRPr="00112E20">
        <w:t>ş</w:t>
      </w:r>
      <w:r w:rsidR="00B74F18" w:rsidRPr="00112E20">
        <w:t xml:space="preserve">i naveta, instituțiile de învățământ </w:t>
      </w:r>
      <w:r w:rsidR="00552911" w:rsidRPr="00112E20">
        <w:t>ş</w:t>
      </w:r>
      <w:r w:rsidR="00B74F18" w:rsidRPr="00112E20">
        <w:t xml:space="preserve">i alte componente principale de bunăstare ale vieții societății civile. Urmează a fi luate, de asemenea, decizii cu privire la politicile menite </w:t>
      </w:r>
      <w:proofErr w:type="gramStart"/>
      <w:r w:rsidR="00B74F18" w:rsidRPr="00112E20">
        <w:t>să</w:t>
      </w:r>
      <w:proofErr w:type="gramEnd"/>
      <w:r w:rsidR="00B74F18" w:rsidRPr="00112E20">
        <w:t xml:space="preserve"> faciliteze oportunitățile egale de gen, pentru a cre</w:t>
      </w:r>
      <w:r w:rsidR="00552911" w:rsidRPr="00112E20">
        <w:t>ş</w:t>
      </w:r>
      <w:r w:rsidR="00B74F18" w:rsidRPr="00112E20">
        <w:t>te capacitatea de rezistență a întregii țări.</w:t>
      </w:r>
    </w:p>
    <w:p w:rsidR="00B74F18" w:rsidRPr="00112E20" w:rsidRDefault="005241AF" w:rsidP="00D10DA4">
      <w:pPr>
        <w:pStyle w:val="bodytexten"/>
      </w:pPr>
      <w:r>
        <w:tab/>
      </w:r>
      <w:r w:rsidR="00400658">
        <w:t>54</w:t>
      </w:r>
      <w:r>
        <w:t xml:space="preserve">. </w:t>
      </w:r>
      <w:r w:rsidR="00B74F18" w:rsidRPr="00112E20">
        <w:t xml:space="preserve">În acest sens, trebuie remarcat faptul că o analiză a costurilor de trai ar putea fi realizată ca o inițiativă multisectorială - având în vedere, de asemenea, sinergiile  cu alte programe naționale de adaptare – pentru a oferi o bază pentru strategiile de elaborare a politicilor la nivel macro. De fapt, schimbarea prețurilor selectate poate fi echilibrată cu compromisuri pe alte bunuri </w:t>
      </w:r>
      <w:r w:rsidR="00552911" w:rsidRPr="00112E20">
        <w:t>ş</w:t>
      </w:r>
      <w:r w:rsidR="00B74F18" w:rsidRPr="00112E20">
        <w:t>i a</w:t>
      </w:r>
      <w:r w:rsidR="00552911" w:rsidRPr="00112E20">
        <w:t>ş</w:t>
      </w:r>
      <w:r w:rsidR="00B74F18" w:rsidRPr="00112E20">
        <w:t xml:space="preserve">a mai departe. </w:t>
      </w:r>
      <w:proofErr w:type="gramStart"/>
      <w:r w:rsidR="00B74F18" w:rsidRPr="00112E20">
        <w:t>Asemenea politici necesita de obicei o planificare ministerială multiplă.</w:t>
      </w:r>
      <w:proofErr w:type="gramEnd"/>
      <w:r w:rsidR="00B74F18" w:rsidRPr="00112E20">
        <w:t xml:space="preserve"> </w:t>
      </w:r>
    </w:p>
    <w:p w:rsidR="00B74F18" w:rsidRPr="005241AF" w:rsidRDefault="005241AF" w:rsidP="00A258BE">
      <w:pPr>
        <w:pStyle w:val="3"/>
        <w:numPr>
          <w:ilvl w:val="1"/>
          <w:numId w:val="47"/>
        </w:numPr>
        <w:rPr>
          <w:rFonts w:ascii="Times New Roman" w:hAnsi="Times New Roman"/>
          <w:b/>
          <w:color w:val="auto"/>
          <w:sz w:val="28"/>
          <w:szCs w:val="28"/>
          <w:lang w:val="ro-RO"/>
        </w:rPr>
      </w:pPr>
      <w:bookmarkStart w:id="32" w:name="_Toc422127067"/>
      <w:r w:rsidRPr="005241AF">
        <w:rPr>
          <w:rFonts w:ascii="Times New Roman" w:hAnsi="Times New Roman"/>
          <w:b/>
          <w:color w:val="auto"/>
          <w:sz w:val="28"/>
          <w:szCs w:val="28"/>
          <w:lang w:val="ro-RO"/>
        </w:rPr>
        <w:t xml:space="preserve"> S</w:t>
      </w:r>
      <w:r w:rsidR="00B74F18" w:rsidRPr="005241AF">
        <w:rPr>
          <w:rStyle w:val="hps"/>
          <w:rFonts w:ascii="Times New Roman" w:hAnsi="Times New Roman"/>
          <w:b/>
          <w:color w:val="auto"/>
          <w:sz w:val="28"/>
          <w:szCs w:val="28"/>
          <w:lang w:val="ro-RO"/>
        </w:rPr>
        <w:t>istemul</w:t>
      </w:r>
      <w:r w:rsidR="00B74F18" w:rsidRPr="005241AF">
        <w:rPr>
          <w:rFonts w:ascii="Times New Roman" w:hAnsi="Times New Roman"/>
          <w:b/>
          <w:color w:val="auto"/>
          <w:sz w:val="28"/>
          <w:szCs w:val="28"/>
          <w:lang w:val="ro-RO"/>
        </w:rPr>
        <w:t xml:space="preserve"> </w:t>
      </w:r>
      <w:r w:rsidR="00B74F18" w:rsidRPr="005241AF">
        <w:rPr>
          <w:rStyle w:val="hps"/>
          <w:rFonts w:ascii="Times New Roman" w:hAnsi="Times New Roman"/>
          <w:b/>
          <w:color w:val="auto"/>
          <w:sz w:val="28"/>
          <w:szCs w:val="28"/>
          <w:lang w:val="ro-RO"/>
        </w:rPr>
        <w:t xml:space="preserve">de avertizare </w:t>
      </w:r>
      <w:r w:rsidRPr="005241AF">
        <w:rPr>
          <w:rStyle w:val="hps"/>
          <w:rFonts w:ascii="Times New Roman" w:hAnsi="Times New Roman"/>
          <w:b/>
          <w:color w:val="auto"/>
          <w:sz w:val="28"/>
          <w:szCs w:val="28"/>
          <w:lang w:val="ro-RO"/>
        </w:rPr>
        <w:t>precoce</w:t>
      </w:r>
      <w:bookmarkEnd w:id="32"/>
    </w:p>
    <w:p w:rsidR="005241AF" w:rsidRDefault="005241AF" w:rsidP="00D10DA4">
      <w:pPr>
        <w:pStyle w:val="bodytexten"/>
        <w:rPr>
          <w:rStyle w:val="hps"/>
          <w:lang w:val="ro-RO"/>
        </w:rPr>
      </w:pPr>
      <w:r>
        <w:rPr>
          <w:rStyle w:val="hps"/>
          <w:lang w:val="ro-RO"/>
        </w:rPr>
        <w:tab/>
      </w:r>
      <w:r w:rsidR="00400658">
        <w:rPr>
          <w:rStyle w:val="hps"/>
          <w:lang w:val="ro-RO"/>
        </w:rPr>
        <w:t>55</w:t>
      </w:r>
      <w:r>
        <w:rPr>
          <w:rStyle w:val="hps"/>
          <w:lang w:val="ro-RO"/>
        </w:rPr>
        <w:t xml:space="preserve">. </w:t>
      </w:r>
      <w:r w:rsidR="002B5D36" w:rsidRPr="00112E20">
        <w:rPr>
          <w:rStyle w:val="hps"/>
          <w:lang w:val="ro-RO"/>
        </w:rPr>
        <w:t>Un sistem eficient</w:t>
      </w:r>
      <w:r w:rsidR="002B5D36" w:rsidRPr="00112E20">
        <w:t xml:space="preserve"> </w:t>
      </w:r>
      <w:r w:rsidR="002B5D36" w:rsidRPr="00112E20">
        <w:rPr>
          <w:rStyle w:val="hps"/>
          <w:lang w:val="ro-RO"/>
        </w:rPr>
        <w:t>de avertizare</w:t>
      </w:r>
      <w:r w:rsidR="002B5D36" w:rsidRPr="00112E20">
        <w:t xml:space="preserve"> </w:t>
      </w:r>
      <w:r>
        <w:t xml:space="preserve">precoce </w:t>
      </w:r>
      <w:r w:rsidR="002B5D36" w:rsidRPr="00112E20">
        <w:rPr>
          <w:rStyle w:val="hps"/>
          <w:lang w:val="ro-RO"/>
        </w:rPr>
        <w:t>pentru</w:t>
      </w:r>
      <w:r w:rsidR="002B5D36" w:rsidRPr="00112E20">
        <w:t xml:space="preserve"> ţară </w:t>
      </w:r>
      <w:r>
        <w:rPr>
          <w:rStyle w:val="hps"/>
          <w:lang w:val="ro-RO"/>
        </w:rPr>
        <w:t>este</w:t>
      </w:r>
      <w:r w:rsidR="002B5D36" w:rsidRPr="00112E20">
        <w:t xml:space="preserve"> </w:t>
      </w:r>
      <w:r w:rsidR="002B5D36" w:rsidRPr="00112E20">
        <w:rPr>
          <w:rStyle w:val="hps"/>
          <w:lang w:val="ro-RO"/>
        </w:rPr>
        <w:t>de cea mai mare</w:t>
      </w:r>
      <w:r w:rsidR="002B5D36" w:rsidRPr="00112E20">
        <w:t xml:space="preserve"> </w:t>
      </w:r>
      <w:r w:rsidR="002B5D36" w:rsidRPr="00112E20">
        <w:rPr>
          <w:rStyle w:val="hps"/>
          <w:lang w:val="ro-RO"/>
        </w:rPr>
        <w:t>importanță</w:t>
      </w:r>
      <w:r w:rsidR="002B5D36" w:rsidRPr="00112E20">
        <w:t xml:space="preserve"> </w:t>
      </w:r>
      <w:r w:rsidR="002B5D36" w:rsidRPr="00112E20">
        <w:rPr>
          <w:rStyle w:val="hps"/>
          <w:lang w:val="ro-RO"/>
        </w:rPr>
        <w:t>pentru a reduce</w:t>
      </w:r>
      <w:r w:rsidR="002B5D36" w:rsidRPr="00112E20">
        <w:t xml:space="preserve"> </w:t>
      </w:r>
      <w:r w:rsidR="002B5D36" w:rsidRPr="00112E20">
        <w:rPr>
          <w:rStyle w:val="hps"/>
          <w:lang w:val="ro-RO"/>
        </w:rPr>
        <w:t>vulnerabilitatea</w:t>
      </w:r>
      <w:r w:rsidR="002B5D36" w:rsidRPr="00112E20">
        <w:t xml:space="preserve"> </w:t>
      </w:r>
      <w:r w:rsidR="002B5D36" w:rsidRPr="00112E20">
        <w:rPr>
          <w:rStyle w:val="hps"/>
          <w:lang w:val="ro-RO"/>
        </w:rPr>
        <w:t>populației</w:t>
      </w:r>
      <w:r w:rsidR="002B5D36" w:rsidRPr="00112E20">
        <w:t xml:space="preserve"> </w:t>
      </w:r>
      <w:r w:rsidR="00552911" w:rsidRPr="00112E20">
        <w:rPr>
          <w:rStyle w:val="hps"/>
          <w:lang w:val="ro-RO"/>
        </w:rPr>
        <w:t>ş</w:t>
      </w:r>
      <w:r w:rsidR="002B5D36" w:rsidRPr="00112E20">
        <w:rPr>
          <w:rStyle w:val="hps"/>
          <w:lang w:val="ro-RO"/>
        </w:rPr>
        <w:t>i cre</w:t>
      </w:r>
      <w:r w:rsidR="00552911" w:rsidRPr="00112E20">
        <w:rPr>
          <w:rStyle w:val="hps"/>
          <w:lang w:val="ro-RO"/>
        </w:rPr>
        <w:t>ş</w:t>
      </w:r>
      <w:r w:rsidR="002B5D36" w:rsidRPr="00112E20">
        <w:rPr>
          <w:rStyle w:val="hps"/>
          <w:lang w:val="ro-RO"/>
        </w:rPr>
        <w:t>terea</w:t>
      </w:r>
      <w:r w:rsidR="002B5D36" w:rsidRPr="00112E20">
        <w:t xml:space="preserve"> </w:t>
      </w:r>
      <w:r w:rsidR="002B5D36" w:rsidRPr="00112E20">
        <w:rPr>
          <w:rStyle w:val="hps"/>
          <w:lang w:val="ro-RO"/>
        </w:rPr>
        <w:t>gradului de pregătire a</w:t>
      </w:r>
      <w:r w:rsidR="002B5D36" w:rsidRPr="00112E20">
        <w:t xml:space="preserve"> </w:t>
      </w:r>
      <w:r w:rsidR="002B5D36" w:rsidRPr="00112E20">
        <w:rPr>
          <w:rStyle w:val="hps"/>
          <w:lang w:val="ro-RO"/>
        </w:rPr>
        <w:t>sistemului sănătăţii. Ministerul Sănătății</w:t>
      </w:r>
      <w:r w:rsidR="002B5D36" w:rsidRPr="00112E20">
        <w:t xml:space="preserve"> </w:t>
      </w:r>
      <w:r w:rsidR="005464DB" w:rsidRPr="00112E20">
        <w:rPr>
          <w:rStyle w:val="hps"/>
          <w:lang w:val="ro-RO"/>
        </w:rPr>
        <w:t>Sănătății</w:t>
      </w:r>
      <w:r w:rsidR="005464DB">
        <w:rPr>
          <w:rStyle w:val="hps"/>
          <w:lang w:val="ro-RO"/>
        </w:rPr>
        <w:t>,</w:t>
      </w:r>
      <w:r w:rsidR="005464DB" w:rsidRPr="00806516">
        <w:t xml:space="preserve"> </w:t>
      </w:r>
      <w:r w:rsidR="005464DB">
        <w:t xml:space="preserve">Muncii și Protecției Sociale </w:t>
      </w:r>
      <w:r>
        <w:t xml:space="preserve">trebuie să solicite de la SHS </w:t>
      </w:r>
      <w:r w:rsidR="002B5D36" w:rsidRPr="00112E20">
        <w:rPr>
          <w:rStyle w:val="hps"/>
          <w:lang w:val="ro-RO"/>
        </w:rPr>
        <w:t>date specifice</w:t>
      </w:r>
      <w:r w:rsidR="002B5D36" w:rsidRPr="00112E20">
        <w:t xml:space="preserve"> cu privire la </w:t>
      </w:r>
      <w:r w:rsidR="002B5D36" w:rsidRPr="00112E20">
        <w:rPr>
          <w:rStyle w:val="hps"/>
          <w:lang w:val="ro-RO"/>
        </w:rPr>
        <w:t>precipitații, adăugător la</w:t>
      </w:r>
      <w:r w:rsidR="002B5D36" w:rsidRPr="00112E20">
        <w:t xml:space="preserve"> </w:t>
      </w:r>
      <w:r w:rsidR="002B5D36" w:rsidRPr="00112E20">
        <w:rPr>
          <w:rStyle w:val="hps"/>
          <w:lang w:val="ro-RO"/>
        </w:rPr>
        <w:t>monitorizarea calității aerului</w:t>
      </w:r>
      <w:r w:rsidR="002B5D36" w:rsidRPr="00112E20">
        <w:t xml:space="preserve">, precum şi să </w:t>
      </w:r>
      <w:r w:rsidR="002B5D36" w:rsidRPr="00112E20">
        <w:rPr>
          <w:rStyle w:val="hps"/>
          <w:lang w:val="ro-RO"/>
        </w:rPr>
        <w:t>orienteze</w:t>
      </w:r>
      <w:r w:rsidR="002B5D36" w:rsidRPr="00112E20">
        <w:t xml:space="preserve"> </w:t>
      </w:r>
      <w:r w:rsidR="002B5D36" w:rsidRPr="00112E20">
        <w:rPr>
          <w:rStyle w:val="hps"/>
          <w:lang w:val="ro-RO"/>
        </w:rPr>
        <w:t>activitatea</w:t>
      </w:r>
      <w:r w:rsidR="002B5D36" w:rsidRPr="00112E20">
        <w:t xml:space="preserve"> </w:t>
      </w:r>
      <w:r w:rsidR="002B5D36" w:rsidRPr="00112E20">
        <w:rPr>
          <w:rStyle w:val="hps"/>
          <w:lang w:val="ro-RO"/>
        </w:rPr>
        <w:t>în a</w:t>
      </w:r>
      <w:r w:rsidR="00552911" w:rsidRPr="00112E20">
        <w:rPr>
          <w:rStyle w:val="hps"/>
          <w:lang w:val="ro-RO"/>
        </w:rPr>
        <w:t>ş</w:t>
      </w:r>
      <w:r w:rsidR="002B5D36" w:rsidRPr="00112E20">
        <w:rPr>
          <w:rStyle w:val="hps"/>
          <w:lang w:val="ro-RO"/>
        </w:rPr>
        <w:t>a fel, încât</w:t>
      </w:r>
      <w:r w:rsidR="002B5D36" w:rsidRPr="00112E20">
        <w:t xml:space="preserve"> </w:t>
      </w:r>
      <w:r w:rsidR="002B5D36" w:rsidRPr="00112E20">
        <w:rPr>
          <w:rStyle w:val="hps"/>
          <w:lang w:val="ro-RO"/>
        </w:rPr>
        <w:t>să profite de</w:t>
      </w:r>
      <w:r w:rsidR="002B5D36" w:rsidRPr="00112E20">
        <w:t xml:space="preserve"> </w:t>
      </w:r>
      <w:r w:rsidR="002B5D36" w:rsidRPr="00112E20">
        <w:rPr>
          <w:rStyle w:val="hps"/>
          <w:lang w:val="ro-RO"/>
        </w:rPr>
        <w:t>o mai bună utilizare</w:t>
      </w:r>
      <w:r w:rsidR="002B5D36" w:rsidRPr="00112E20">
        <w:t xml:space="preserve"> </w:t>
      </w:r>
      <w:r w:rsidR="002B5D36" w:rsidRPr="00112E20">
        <w:rPr>
          <w:rStyle w:val="hps"/>
          <w:lang w:val="ro-RO"/>
        </w:rPr>
        <w:t>a</w:t>
      </w:r>
      <w:r w:rsidR="002B5D36" w:rsidRPr="00112E20">
        <w:t xml:space="preserve"> mijloacelor </w:t>
      </w:r>
      <w:r w:rsidR="002B5D36" w:rsidRPr="00112E20">
        <w:rPr>
          <w:rStyle w:val="hps"/>
          <w:lang w:val="ro-RO"/>
        </w:rPr>
        <w:t>publice</w:t>
      </w:r>
      <w:r w:rsidR="002B5D36" w:rsidRPr="00112E20">
        <w:t xml:space="preserve"> </w:t>
      </w:r>
      <w:r w:rsidR="002B5D36" w:rsidRPr="00112E20">
        <w:rPr>
          <w:rStyle w:val="hps"/>
          <w:lang w:val="ro-RO"/>
        </w:rPr>
        <w:t>investite în</w:t>
      </w:r>
      <w:r w:rsidR="002B5D36" w:rsidRPr="00112E20">
        <w:t xml:space="preserve"> </w:t>
      </w:r>
      <w:r w:rsidR="002B5D36" w:rsidRPr="00112E20">
        <w:rPr>
          <w:rStyle w:val="hps"/>
          <w:lang w:val="ro-RO"/>
        </w:rPr>
        <w:t>SHS</w:t>
      </w:r>
      <w:r w:rsidR="002B5D36" w:rsidRPr="00112E20">
        <w:t xml:space="preserve">. </w:t>
      </w:r>
      <w:r>
        <w:t>T</w:t>
      </w:r>
      <w:r w:rsidR="002B5D36" w:rsidRPr="00112E20">
        <w:rPr>
          <w:rStyle w:val="hps"/>
          <w:lang w:val="ro-RO"/>
        </w:rPr>
        <w:t xml:space="preserve">rebuie </w:t>
      </w:r>
      <w:proofErr w:type="gramStart"/>
      <w:r w:rsidR="002B5D36" w:rsidRPr="00112E20">
        <w:rPr>
          <w:rStyle w:val="hps"/>
          <w:lang w:val="ro-RO"/>
        </w:rPr>
        <w:t>să</w:t>
      </w:r>
      <w:proofErr w:type="gramEnd"/>
      <w:r w:rsidR="002B5D36" w:rsidRPr="00112E20">
        <w:rPr>
          <w:rStyle w:val="hps"/>
          <w:lang w:val="ro-RO"/>
        </w:rPr>
        <w:t xml:space="preserve"> fie instalată o rețea de</w:t>
      </w:r>
      <w:r w:rsidR="002B5D36" w:rsidRPr="00112E20">
        <w:t xml:space="preserve"> </w:t>
      </w:r>
      <w:r w:rsidR="002B5D36" w:rsidRPr="00112E20">
        <w:rPr>
          <w:rStyle w:val="hps"/>
          <w:lang w:val="ro-RO"/>
        </w:rPr>
        <w:t>dispozitive de măsurare a ploilor</w:t>
      </w:r>
      <w:r w:rsidR="002B5D36" w:rsidRPr="00112E20">
        <w:t xml:space="preserve"> </w:t>
      </w:r>
      <w:r w:rsidR="002B5D36" w:rsidRPr="00112E20">
        <w:rPr>
          <w:rStyle w:val="hps"/>
          <w:lang w:val="ro-RO"/>
        </w:rPr>
        <w:t>ale căror date</w:t>
      </w:r>
      <w:r w:rsidR="002B5D36" w:rsidRPr="00112E20">
        <w:t xml:space="preserve"> </w:t>
      </w:r>
      <w:r w:rsidR="002B5D36" w:rsidRPr="00112E20">
        <w:rPr>
          <w:rStyle w:val="hps"/>
          <w:lang w:val="ro-RO"/>
        </w:rPr>
        <w:t>sunt în măsură</w:t>
      </w:r>
      <w:r w:rsidR="002B5D36" w:rsidRPr="00112E20">
        <w:t xml:space="preserve"> </w:t>
      </w:r>
      <w:r w:rsidR="002B5D36" w:rsidRPr="00112E20">
        <w:rPr>
          <w:rStyle w:val="hps"/>
          <w:lang w:val="ro-RO"/>
        </w:rPr>
        <w:t>să elaboreze</w:t>
      </w:r>
      <w:r w:rsidR="002B5D36" w:rsidRPr="00112E20">
        <w:t xml:space="preserve"> </w:t>
      </w:r>
      <w:r w:rsidR="002B5D36" w:rsidRPr="00112E20">
        <w:rPr>
          <w:rStyle w:val="hps"/>
          <w:lang w:val="ro-RO"/>
        </w:rPr>
        <w:t>indicele</w:t>
      </w:r>
      <w:r w:rsidR="002B5D36" w:rsidRPr="00112E20">
        <w:t xml:space="preserve"> </w:t>
      </w:r>
      <w:r w:rsidR="002B5D36" w:rsidRPr="00112E20">
        <w:rPr>
          <w:rStyle w:val="hps"/>
          <w:lang w:val="ro-RO"/>
        </w:rPr>
        <w:t>SPI</w:t>
      </w:r>
      <w:r w:rsidR="002B5D36" w:rsidRPr="00112E20">
        <w:t xml:space="preserve">. </w:t>
      </w:r>
      <w:r w:rsidR="002B5D36" w:rsidRPr="00112E20">
        <w:rPr>
          <w:rStyle w:val="hps"/>
          <w:lang w:val="ro-RO"/>
        </w:rPr>
        <w:t>Indicele</w:t>
      </w:r>
      <w:r w:rsidR="002B5D36" w:rsidRPr="00112E20">
        <w:t xml:space="preserve"> </w:t>
      </w:r>
      <w:r w:rsidR="002B5D36" w:rsidRPr="00112E20">
        <w:rPr>
          <w:rStyle w:val="hps"/>
          <w:lang w:val="ro-RO"/>
        </w:rPr>
        <w:t>SPI</w:t>
      </w:r>
      <w:r w:rsidR="002B5D36" w:rsidRPr="00112E20">
        <w:t xml:space="preserve"> </w:t>
      </w:r>
      <w:r w:rsidR="002B5D36" w:rsidRPr="00112E20">
        <w:rPr>
          <w:rStyle w:val="hps"/>
          <w:lang w:val="ro-RO"/>
        </w:rPr>
        <w:t>(Indicele S</w:t>
      </w:r>
      <w:r w:rsidR="002B5D36" w:rsidRPr="00112E20">
        <w:t xml:space="preserve">tandardizat </w:t>
      </w:r>
      <w:r w:rsidR="002B5D36" w:rsidRPr="00112E20">
        <w:rPr>
          <w:rStyle w:val="hps"/>
          <w:lang w:val="ro-RO"/>
        </w:rPr>
        <w:t>de Precipitații)</w:t>
      </w:r>
      <w:r w:rsidR="002B5D36" w:rsidRPr="00112E20">
        <w:t xml:space="preserve"> </w:t>
      </w:r>
      <w:r w:rsidR="002B5D36" w:rsidRPr="00112E20">
        <w:rPr>
          <w:rStyle w:val="hps"/>
          <w:lang w:val="ro-RO"/>
        </w:rPr>
        <w:t>este</w:t>
      </w:r>
      <w:r w:rsidR="002B5D36" w:rsidRPr="00112E20">
        <w:t xml:space="preserve"> </w:t>
      </w:r>
      <w:r w:rsidR="002B5D36" w:rsidRPr="00112E20">
        <w:rPr>
          <w:rStyle w:val="hps"/>
          <w:lang w:val="ro-RO"/>
        </w:rPr>
        <w:t>un</w:t>
      </w:r>
      <w:r w:rsidR="002B5D36" w:rsidRPr="00112E20">
        <w:t xml:space="preserve"> </w:t>
      </w:r>
      <w:r w:rsidR="002B5D36" w:rsidRPr="00112E20">
        <w:rPr>
          <w:rStyle w:val="hps"/>
          <w:lang w:val="ro-RO"/>
        </w:rPr>
        <w:t>indicator</w:t>
      </w:r>
      <w:r w:rsidR="002B5D36" w:rsidRPr="00112E20">
        <w:t xml:space="preserve"> </w:t>
      </w:r>
      <w:r w:rsidR="002B5D36" w:rsidRPr="00112E20">
        <w:rPr>
          <w:rStyle w:val="hps"/>
          <w:lang w:val="ro-RO"/>
        </w:rPr>
        <w:t>valid</w:t>
      </w:r>
      <w:r w:rsidR="002B5D36" w:rsidRPr="00112E20">
        <w:t xml:space="preserve"> </w:t>
      </w:r>
      <w:r w:rsidR="002B5D36" w:rsidRPr="00112E20">
        <w:rPr>
          <w:rStyle w:val="hps"/>
          <w:lang w:val="ro-RO"/>
        </w:rPr>
        <w:t>pentru</w:t>
      </w:r>
      <w:r w:rsidR="002B5D36" w:rsidRPr="00112E20">
        <w:t xml:space="preserve"> </w:t>
      </w:r>
      <w:r w:rsidR="002B5D36" w:rsidRPr="00112E20">
        <w:rPr>
          <w:rStyle w:val="hps"/>
          <w:lang w:val="ro-RO"/>
        </w:rPr>
        <w:t>prognoza</w:t>
      </w:r>
      <w:r w:rsidR="002B5D36" w:rsidRPr="00112E20">
        <w:t xml:space="preserve"> </w:t>
      </w:r>
      <w:r w:rsidR="002B5D36" w:rsidRPr="00112E20">
        <w:rPr>
          <w:rStyle w:val="hps"/>
          <w:lang w:val="ro-RO"/>
        </w:rPr>
        <w:t>secetei</w:t>
      </w:r>
      <w:r>
        <w:rPr>
          <w:rStyle w:val="hps"/>
          <w:lang w:val="ro-RO"/>
        </w:rPr>
        <w:t>.</w:t>
      </w:r>
    </w:p>
    <w:p w:rsidR="002B5D36" w:rsidRPr="00112E20" w:rsidRDefault="005241AF" w:rsidP="00D10DA4">
      <w:pPr>
        <w:pStyle w:val="bodytexten"/>
        <w:rPr>
          <w:rStyle w:val="hps"/>
          <w:lang w:val="ro-RO"/>
        </w:rPr>
      </w:pPr>
      <w:r>
        <w:rPr>
          <w:rStyle w:val="hps"/>
          <w:lang w:val="ro-RO"/>
        </w:rPr>
        <w:tab/>
      </w:r>
      <w:r w:rsidR="00400658">
        <w:rPr>
          <w:rStyle w:val="hps"/>
          <w:lang w:val="ro-RO"/>
        </w:rPr>
        <w:t>56</w:t>
      </w:r>
      <w:r>
        <w:rPr>
          <w:rStyle w:val="hps"/>
          <w:lang w:val="ro-RO"/>
        </w:rPr>
        <w:t>.</w:t>
      </w:r>
      <w:r w:rsidR="002B5D36" w:rsidRPr="00112E20">
        <w:rPr>
          <w:rStyle w:val="hps"/>
          <w:lang w:val="ro-RO"/>
        </w:rPr>
        <w:t xml:space="preserve"> SHS</w:t>
      </w:r>
      <w:r w:rsidR="002B5D36" w:rsidRPr="00112E20">
        <w:t xml:space="preserve"> </w:t>
      </w:r>
      <w:r w:rsidR="002B5D36" w:rsidRPr="00112E20">
        <w:rPr>
          <w:rStyle w:val="hps"/>
          <w:lang w:val="ro-RO"/>
        </w:rPr>
        <w:t>are ca</w:t>
      </w:r>
      <w:r w:rsidR="002B5D36" w:rsidRPr="00112E20">
        <w:t xml:space="preserve"> </w:t>
      </w:r>
      <w:r w:rsidR="002B5D36" w:rsidRPr="00112E20">
        <w:rPr>
          <w:rStyle w:val="hps"/>
          <w:lang w:val="ro-RO"/>
        </w:rPr>
        <w:t>sarcină</w:t>
      </w:r>
      <w:r w:rsidR="002B5D36" w:rsidRPr="00112E20">
        <w:t xml:space="preserve"> </w:t>
      </w:r>
      <w:r w:rsidR="002B5D36" w:rsidRPr="00112E20">
        <w:rPr>
          <w:rStyle w:val="hps"/>
          <w:lang w:val="ro-RO"/>
        </w:rPr>
        <w:t>instituțională</w:t>
      </w:r>
      <w:r w:rsidR="002B5D36" w:rsidRPr="00112E20">
        <w:t xml:space="preserve"> să dea </w:t>
      </w:r>
      <w:r w:rsidR="002B5D36" w:rsidRPr="00112E20">
        <w:rPr>
          <w:rStyle w:val="hps"/>
          <w:lang w:val="ro-RO"/>
        </w:rPr>
        <w:t>avertizarea</w:t>
      </w:r>
      <w:r w:rsidR="002B5D36" w:rsidRPr="00112E20">
        <w:t xml:space="preserve"> în cazuri </w:t>
      </w:r>
      <w:r w:rsidR="002B5D36" w:rsidRPr="00112E20">
        <w:rPr>
          <w:rStyle w:val="hps"/>
          <w:lang w:val="ro-RO"/>
        </w:rPr>
        <w:t>de</w:t>
      </w:r>
      <w:r w:rsidR="002B5D36" w:rsidRPr="00112E20">
        <w:t xml:space="preserve"> </w:t>
      </w:r>
      <w:r w:rsidR="002B5D36" w:rsidRPr="00112E20">
        <w:rPr>
          <w:rStyle w:val="hps"/>
          <w:lang w:val="ro-RO"/>
        </w:rPr>
        <w:t>canicule</w:t>
      </w:r>
      <w:r w:rsidR="002B5D36" w:rsidRPr="00112E20">
        <w:t xml:space="preserve">, </w:t>
      </w:r>
      <w:r w:rsidR="002B5D36" w:rsidRPr="00112E20">
        <w:rPr>
          <w:rStyle w:val="hps"/>
          <w:lang w:val="ro-RO"/>
        </w:rPr>
        <w:t xml:space="preserve">temperaturi scăzute </w:t>
      </w:r>
      <w:r w:rsidR="00552911" w:rsidRPr="00112E20">
        <w:rPr>
          <w:rStyle w:val="hps"/>
          <w:lang w:val="ro-RO"/>
        </w:rPr>
        <w:t>ş</w:t>
      </w:r>
      <w:r w:rsidR="002B5D36" w:rsidRPr="00112E20">
        <w:rPr>
          <w:rStyle w:val="hps"/>
          <w:lang w:val="ro-RO"/>
        </w:rPr>
        <w:t>i</w:t>
      </w:r>
      <w:r w:rsidR="002B5D36" w:rsidRPr="00112E20">
        <w:t xml:space="preserve"> </w:t>
      </w:r>
      <w:r w:rsidR="002B5D36" w:rsidRPr="00112E20">
        <w:rPr>
          <w:rStyle w:val="hps"/>
          <w:lang w:val="ro-RO"/>
        </w:rPr>
        <w:t>ploi torențiale prognozate</w:t>
      </w:r>
      <w:r w:rsidR="002B5D36" w:rsidRPr="00112E20">
        <w:t>..</w:t>
      </w:r>
      <w:r w:rsidR="00E846C4">
        <w:t xml:space="preserve"> </w:t>
      </w:r>
      <w:r w:rsidR="002B5D36" w:rsidRPr="00112E20">
        <w:rPr>
          <w:rStyle w:val="hps"/>
          <w:lang w:val="ro-RO"/>
        </w:rPr>
        <w:t>În ceea ce prive</w:t>
      </w:r>
      <w:r w:rsidR="00552911" w:rsidRPr="00112E20">
        <w:rPr>
          <w:rStyle w:val="hps"/>
          <w:lang w:val="ro-RO"/>
        </w:rPr>
        <w:t>ş</w:t>
      </w:r>
      <w:r w:rsidR="002B5D36" w:rsidRPr="00112E20">
        <w:rPr>
          <w:rStyle w:val="hps"/>
          <w:lang w:val="ro-RO"/>
        </w:rPr>
        <w:t xml:space="preserve">te inundațiile puternice din țară, având în vedere că râurile care se pot revărsa reprezintă piesa de încheiere a corpurilor de apă al căror flux depinde de regiuni geografice îndepărtate, alerta timpurie depinde în principal de țările vecine. </w:t>
      </w:r>
      <w:r w:rsidR="00E846C4" w:rsidRPr="00112E20">
        <w:rPr>
          <w:rStyle w:val="hps"/>
          <w:lang w:val="ro-RO"/>
        </w:rPr>
        <w:t>Ministerul Sănătății</w:t>
      </w:r>
      <w:r w:rsidR="00806516">
        <w:rPr>
          <w:rStyle w:val="hps"/>
          <w:lang w:val="ro-RO"/>
        </w:rPr>
        <w:t>,</w:t>
      </w:r>
      <w:r w:rsidR="00806516" w:rsidRPr="00806516">
        <w:t xml:space="preserve"> </w:t>
      </w:r>
      <w:r w:rsidR="00806516">
        <w:t>Muncii și Protecției Sociale</w:t>
      </w:r>
      <w:r w:rsidR="00E846C4" w:rsidRPr="00112E20">
        <w:t xml:space="preserve"> </w:t>
      </w:r>
      <w:r w:rsidR="00E846C4" w:rsidRPr="00112E20">
        <w:rPr>
          <w:rStyle w:val="hps"/>
          <w:lang w:val="ro-RO"/>
        </w:rPr>
        <w:t>ar trebui să aibă capacitatea</w:t>
      </w:r>
      <w:r w:rsidR="00E846C4" w:rsidRPr="00112E20">
        <w:t xml:space="preserve"> </w:t>
      </w:r>
      <w:r w:rsidR="00E846C4" w:rsidRPr="00112E20">
        <w:rPr>
          <w:rStyle w:val="hps"/>
          <w:lang w:val="ro-RO"/>
        </w:rPr>
        <w:t>să controleze</w:t>
      </w:r>
      <w:r w:rsidR="00E846C4" w:rsidRPr="00112E20">
        <w:t xml:space="preserve"> </w:t>
      </w:r>
      <w:r w:rsidR="00E846C4" w:rsidRPr="00112E20">
        <w:rPr>
          <w:rStyle w:val="hps"/>
          <w:lang w:val="ro-RO"/>
        </w:rPr>
        <w:t>şi să verifice</w:t>
      </w:r>
      <w:r w:rsidR="00E846C4" w:rsidRPr="00112E20">
        <w:t xml:space="preserve"> </w:t>
      </w:r>
      <w:r w:rsidR="00E846C4" w:rsidRPr="00112E20">
        <w:rPr>
          <w:rStyle w:val="hps"/>
          <w:lang w:val="ro-RO"/>
        </w:rPr>
        <w:t>eficiența</w:t>
      </w:r>
      <w:r w:rsidR="00E846C4" w:rsidRPr="00112E20">
        <w:t xml:space="preserve"> </w:t>
      </w:r>
      <w:r w:rsidR="00E846C4" w:rsidRPr="00112E20">
        <w:rPr>
          <w:rStyle w:val="hps"/>
          <w:lang w:val="ro-RO"/>
        </w:rPr>
        <w:t>sistemului de avertizare</w:t>
      </w:r>
      <w:r w:rsidR="00E846C4" w:rsidRPr="00112E20">
        <w:t xml:space="preserve"> </w:t>
      </w:r>
      <w:r w:rsidR="00E846C4" w:rsidRPr="00112E20">
        <w:rPr>
          <w:rStyle w:val="hps"/>
          <w:lang w:val="ro-RO"/>
        </w:rPr>
        <w:t>timpurie</w:t>
      </w:r>
      <w:r w:rsidR="00C61A59">
        <w:rPr>
          <w:rStyle w:val="hps"/>
          <w:lang w:val="ro-RO"/>
        </w:rPr>
        <w:t>.</w:t>
      </w:r>
    </w:p>
    <w:p w:rsidR="00ED792F" w:rsidRPr="00E846C4" w:rsidRDefault="00A258BE" w:rsidP="002D7F37">
      <w:pPr>
        <w:pStyle w:val="20"/>
      </w:pPr>
      <w:bookmarkStart w:id="33" w:name="_Toc422127068"/>
      <w:r>
        <w:rPr>
          <w:rStyle w:val="hps"/>
        </w:rPr>
        <w:t xml:space="preserve">8.5. </w:t>
      </w:r>
      <w:r w:rsidR="00E846C4">
        <w:rPr>
          <w:rStyle w:val="hps"/>
        </w:rPr>
        <w:t>S</w:t>
      </w:r>
      <w:r w:rsidR="00ED792F" w:rsidRPr="00E846C4">
        <w:rPr>
          <w:rStyle w:val="hps"/>
        </w:rPr>
        <w:t>istemul informaţional şi de monitorizare</w:t>
      </w:r>
      <w:r w:rsidR="00ED792F" w:rsidRPr="00E846C4">
        <w:t xml:space="preserve"> </w:t>
      </w:r>
      <w:r w:rsidR="00ED792F" w:rsidRPr="00E846C4">
        <w:rPr>
          <w:rStyle w:val="hps"/>
        </w:rPr>
        <w:t>a calității</w:t>
      </w:r>
      <w:r w:rsidR="00ED792F" w:rsidRPr="00E846C4">
        <w:t xml:space="preserve"> aerului</w:t>
      </w:r>
      <w:bookmarkEnd w:id="33"/>
    </w:p>
    <w:p w:rsidR="00215BCE" w:rsidRPr="00932127" w:rsidRDefault="00932127" w:rsidP="00932127">
      <w:pPr>
        <w:pStyle w:val="bodytexten"/>
        <w:rPr>
          <w:lang w:val="ro-RO" w:eastAsia="ru-RU"/>
        </w:rPr>
      </w:pPr>
      <w:r>
        <w:rPr>
          <w:lang w:val="ro-RO"/>
        </w:rPr>
        <w:tab/>
      </w:r>
      <w:r w:rsidR="00400658">
        <w:rPr>
          <w:lang w:val="ro-RO"/>
        </w:rPr>
        <w:t>57</w:t>
      </w:r>
      <w:r>
        <w:rPr>
          <w:lang w:val="ro-RO"/>
        </w:rPr>
        <w:t xml:space="preserve">. </w:t>
      </w:r>
      <w:r w:rsidR="00552911" w:rsidRPr="00112E20">
        <w:t xml:space="preserve">SHS </w:t>
      </w:r>
      <w:proofErr w:type="gramStart"/>
      <w:r w:rsidR="00552911" w:rsidRPr="00112E20">
        <w:rPr>
          <w:rStyle w:val="hps"/>
          <w:lang w:val="ro-RO"/>
        </w:rPr>
        <w:t>este</w:t>
      </w:r>
      <w:proofErr w:type="gramEnd"/>
      <w:r w:rsidR="00552911" w:rsidRPr="00112E20">
        <w:rPr>
          <w:rStyle w:val="hps"/>
          <w:lang w:val="ro-RO"/>
        </w:rPr>
        <w:t xml:space="preserve"> responsabil de</w:t>
      </w:r>
      <w:r w:rsidR="00552911" w:rsidRPr="00112E20">
        <w:t xml:space="preserve"> </w:t>
      </w:r>
      <w:r w:rsidR="00552911" w:rsidRPr="00112E20">
        <w:rPr>
          <w:rStyle w:val="hps"/>
          <w:lang w:val="ro-RO"/>
        </w:rPr>
        <w:t>monitorizarea</w:t>
      </w:r>
      <w:r w:rsidR="00552911" w:rsidRPr="00112E20">
        <w:t xml:space="preserve"> </w:t>
      </w:r>
      <w:r w:rsidR="00552911" w:rsidRPr="00112E20">
        <w:rPr>
          <w:rStyle w:val="hps"/>
          <w:lang w:val="ro-RO"/>
        </w:rPr>
        <w:t>calității aerului</w:t>
      </w:r>
      <w:r w:rsidR="00552911" w:rsidRPr="00112E20">
        <w:t xml:space="preserve"> </w:t>
      </w:r>
      <w:r w:rsidR="00552911" w:rsidRPr="00112E20">
        <w:rPr>
          <w:rStyle w:val="hps"/>
          <w:lang w:val="ro-RO"/>
        </w:rPr>
        <w:t>şi de raportarea</w:t>
      </w:r>
      <w:r w:rsidR="00552911" w:rsidRPr="00112E20">
        <w:t xml:space="preserve"> </w:t>
      </w:r>
      <w:r w:rsidR="00552911" w:rsidRPr="00112E20">
        <w:rPr>
          <w:rStyle w:val="hps"/>
          <w:lang w:val="ro-RO"/>
        </w:rPr>
        <w:t>datelor</w:t>
      </w:r>
      <w:r w:rsidR="00552911" w:rsidRPr="00112E20">
        <w:t xml:space="preserve"> în </w:t>
      </w:r>
      <w:r w:rsidR="00BB00F5" w:rsidRPr="00112E20">
        <w:t xml:space="preserve">Republica </w:t>
      </w:r>
      <w:r w:rsidR="00552911" w:rsidRPr="00112E20">
        <w:rPr>
          <w:rStyle w:val="hps"/>
          <w:lang w:val="ro-RO"/>
        </w:rPr>
        <w:t>Moldova</w:t>
      </w:r>
      <w:r w:rsidR="00552911" w:rsidRPr="00112E20">
        <w:t xml:space="preserve">. </w:t>
      </w:r>
      <w:r w:rsidR="00552911" w:rsidRPr="00112E20">
        <w:rPr>
          <w:rStyle w:val="hps"/>
          <w:lang w:val="ro-RO"/>
        </w:rPr>
        <w:t>SHS</w:t>
      </w:r>
      <w:r w:rsidR="00552911" w:rsidRPr="00112E20">
        <w:t xml:space="preserve"> </w:t>
      </w:r>
      <w:r w:rsidR="00552911" w:rsidRPr="00112E20">
        <w:rPr>
          <w:rStyle w:val="hps"/>
          <w:lang w:val="ro-RO"/>
        </w:rPr>
        <w:t>gestionează</w:t>
      </w:r>
      <w:r w:rsidR="00552911" w:rsidRPr="00112E20">
        <w:t xml:space="preserve"> </w:t>
      </w:r>
      <w:r w:rsidR="00552911" w:rsidRPr="00112E20">
        <w:rPr>
          <w:rStyle w:val="hps"/>
          <w:lang w:val="ro-RO"/>
        </w:rPr>
        <w:t>1</w:t>
      </w:r>
      <w:r>
        <w:rPr>
          <w:rStyle w:val="hps"/>
          <w:lang w:val="ro-RO"/>
        </w:rPr>
        <w:t>9</w:t>
      </w:r>
      <w:r w:rsidR="00552911" w:rsidRPr="00112E20">
        <w:rPr>
          <w:rStyle w:val="hps"/>
          <w:lang w:val="ro-RO"/>
        </w:rPr>
        <w:t xml:space="preserve"> stații</w:t>
      </w:r>
      <w:r w:rsidR="00552911" w:rsidRPr="00112E20">
        <w:t xml:space="preserve"> </w:t>
      </w:r>
      <w:r w:rsidR="00552911" w:rsidRPr="00112E20">
        <w:rPr>
          <w:rStyle w:val="hps"/>
          <w:lang w:val="ro-RO"/>
        </w:rPr>
        <w:t xml:space="preserve">în </w:t>
      </w:r>
      <w:r w:rsidR="00BB00F5" w:rsidRPr="00112E20">
        <w:t>Republica</w:t>
      </w:r>
      <w:r w:rsidR="00BB00F5" w:rsidRPr="00112E20">
        <w:rPr>
          <w:rStyle w:val="hps"/>
          <w:lang w:val="ro-RO"/>
        </w:rPr>
        <w:t xml:space="preserve"> </w:t>
      </w:r>
      <w:r w:rsidR="00552911" w:rsidRPr="00112E20">
        <w:rPr>
          <w:rStyle w:val="hps"/>
          <w:lang w:val="ro-RO"/>
        </w:rPr>
        <w:t>Moldova,</w:t>
      </w:r>
      <w:r w:rsidR="00552911" w:rsidRPr="00112E20">
        <w:t xml:space="preserve"> </w:t>
      </w:r>
      <w:r w:rsidR="00552911" w:rsidRPr="00112E20">
        <w:rPr>
          <w:rStyle w:val="hps"/>
          <w:lang w:val="ro-RO"/>
        </w:rPr>
        <w:t xml:space="preserve">dar numai </w:t>
      </w:r>
      <w:r>
        <w:rPr>
          <w:rStyle w:val="hps"/>
          <w:lang w:val="ro-RO"/>
        </w:rPr>
        <w:t>2</w:t>
      </w:r>
      <w:r w:rsidR="00552911" w:rsidRPr="00112E20">
        <w:t xml:space="preserve"> </w:t>
      </w:r>
      <w:r w:rsidR="00552911" w:rsidRPr="00112E20">
        <w:rPr>
          <w:rStyle w:val="hps"/>
          <w:lang w:val="ro-RO"/>
        </w:rPr>
        <w:t>(</w:t>
      </w:r>
      <w:r>
        <w:rPr>
          <w:rStyle w:val="hps"/>
          <w:lang w:val="ro-RO"/>
        </w:rPr>
        <w:t xml:space="preserve">sediul SHS și </w:t>
      </w:r>
      <w:r w:rsidR="00552911" w:rsidRPr="00112E20">
        <w:t xml:space="preserve">Mateuți) </w:t>
      </w:r>
      <w:r w:rsidR="00552911" w:rsidRPr="00112E20">
        <w:rPr>
          <w:rStyle w:val="hps"/>
          <w:lang w:val="ro-RO"/>
        </w:rPr>
        <w:t>a</w:t>
      </w:r>
      <w:r>
        <w:rPr>
          <w:rStyle w:val="hps"/>
          <w:lang w:val="ro-RO"/>
        </w:rPr>
        <w:t>u</w:t>
      </w:r>
      <w:r w:rsidR="00552911" w:rsidRPr="00112E20">
        <w:t xml:space="preserve"> </w:t>
      </w:r>
      <w:r w:rsidR="00BB00F5" w:rsidRPr="00112E20">
        <w:t xml:space="preserve">un sistem </w:t>
      </w:r>
      <w:r w:rsidR="00552911" w:rsidRPr="00112E20">
        <w:rPr>
          <w:rStyle w:val="hps"/>
          <w:lang w:val="ro-RO"/>
        </w:rPr>
        <w:t>automatiza</w:t>
      </w:r>
      <w:r w:rsidR="00BB00F5" w:rsidRPr="00112E20">
        <w:rPr>
          <w:rStyle w:val="hps"/>
          <w:lang w:val="ro-RO"/>
        </w:rPr>
        <w:t xml:space="preserve">t de </w:t>
      </w:r>
      <w:r w:rsidR="00552911" w:rsidRPr="00112E20">
        <w:rPr>
          <w:rStyle w:val="hps"/>
          <w:lang w:val="ro-RO"/>
        </w:rPr>
        <w:t>prelevare</w:t>
      </w:r>
      <w:r w:rsidR="00BB00F5" w:rsidRPr="00112E20">
        <w:rPr>
          <w:rStyle w:val="hps"/>
          <w:lang w:val="ro-RO"/>
        </w:rPr>
        <w:t xml:space="preserve"> </w:t>
      </w:r>
      <w:r w:rsidR="00552911" w:rsidRPr="00112E20">
        <w:rPr>
          <w:rStyle w:val="hps"/>
          <w:lang w:val="ro-RO"/>
        </w:rPr>
        <w:t>a probelor şi</w:t>
      </w:r>
      <w:r w:rsidR="00552911" w:rsidRPr="00112E20">
        <w:t xml:space="preserve"> </w:t>
      </w:r>
      <w:r w:rsidR="00BB00F5" w:rsidRPr="00112E20">
        <w:t xml:space="preserve">de </w:t>
      </w:r>
      <w:r w:rsidR="00552911" w:rsidRPr="00112E20">
        <w:rPr>
          <w:rStyle w:val="hps"/>
          <w:lang w:val="ro-RO"/>
        </w:rPr>
        <w:t>înregistrare</w:t>
      </w:r>
      <w:r w:rsidR="00552911" w:rsidRPr="00112E20">
        <w:t xml:space="preserve"> </w:t>
      </w:r>
      <w:r w:rsidR="00552911" w:rsidRPr="00112E20">
        <w:rPr>
          <w:rStyle w:val="hps"/>
          <w:lang w:val="ro-RO"/>
        </w:rPr>
        <w:t>datelor</w:t>
      </w:r>
      <w:r w:rsidR="00552911" w:rsidRPr="00112E20">
        <w:t xml:space="preserve">, </w:t>
      </w:r>
      <w:r>
        <w:t xml:space="preserve">inclusiv </w:t>
      </w:r>
      <w:r w:rsidR="00552911" w:rsidRPr="00112E20">
        <w:t xml:space="preserve">pentru </w:t>
      </w:r>
      <w:r w:rsidR="00552911" w:rsidRPr="00112E20">
        <w:rPr>
          <w:rStyle w:val="hps"/>
          <w:lang w:val="ro-RO"/>
        </w:rPr>
        <w:t>PM10</w:t>
      </w:r>
      <w:r>
        <w:rPr>
          <w:rStyle w:val="hps"/>
          <w:lang w:val="ro-RO"/>
        </w:rPr>
        <w:t xml:space="preserve">, dar nu </w:t>
      </w:r>
      <w:r w:rsidR="00552911" w:rsidRPr="00112E20">
        <w:rPr>
          <w:rStyle w:val="hps"/>
          <w:lang w:val="ro-RO"/>
        </w:rPr>
        <w:t>şi</w:t>
      </w:r>
      <w:r w:rsidR="00552911" w:rsidRPr="00112E20">
        <w:t xml:space="preserve"> </w:t>
      </w:r>
      <w:r>
        <w:t xml:space="preserve">pentru </w:t>
      </w:r>
      <w:r w:rsidR="00552911" w:rsidRPr="00112E20">
        <w:rPr>
          <w:rStyle w:val="hps"/>
          <w:lang w:val="ro-RO"/>
        </w:rPr>
        <w:t>PM2,5</w:t>
      </w:r>
      <w:r w:rsidR="00552911" w:rsidRPr="00112E20">
        <w:t xml:space="preserve">. </w:t>
      </w:r>
      <w:r w:rsidRPr="00112E20">
        <w:rPr>
          <w:rStyle w:val="hps"/>
          <w:lang w:val="ro-RO"/>
        </w:rPr>
        <w:t>Indicatorii de calitate</w:t>
      </w:r>
      <w:r w:rsidRPr="00112E20">
        <w:t xml:space="preserve"> </w:t>
      </w:r>
      <w:r w:rsidRPr="00112E20">
        <w:rPr>
          <w:rStyle w:val="hps"/>
          <w:lang w:val="ro-RO"/>
        </w:rPr>
        <w:t>a aerului</w:t>
      </w:r>
      <w:r w:rsidRPr="00112E20">
        <w:t xml:space="preserve"> </w:t>
      </w:r>
      <w:r w:rsidRPr="00112E20">
        <w:rPr>
          <w:rStyle w:val="hps"/>
          <w:lang w:val="ro-RO"/>
        </w:rPr>
        <w:t>monitorizaţi</w:t>
      </w:r>
      <w:r w:rsidRPr="00112E20">
        <w:t xml:space="preserve"> </w:t>
      </w:r>
      <w:r w:rsidRPr="00112E20">
        <w:rPr>
          <w:rStyle w:val="hps"/>
          <w:lang w:val="ro-RO"/>
        </w:rPr>
        <w:t>în prezent în</w:t>
      </w:r>
      <w:r w:rsidRPr="00112E20">
        <w:t xml:space="preserve"> </w:t>
      </w:r>
      <w:r w:rsidRPr="00112E20">
        <w:rPr>
          <w:rStyle w:val="hps"/>
          <w:lang w:val="ro-RO"/>
        </w:rPr>
        <w:t>majoritatea</w:t>
      </w:r>
      <w:r w:rsidRPr="00112E20">
        <w:t xml:space="preserve"> </w:t>
      </w:r>
      <w:r w:rsidRPr="00112E20">
        <w:rPr>
          <w:rStyle w:val="hps"/>
          <w:lang w:val="ro-RO"/>
        </w:rPr>
        <w:t>stațiilor</w:t>
      </w:r>
      <w:r w:rsidRPr="00112E20">
        <w:t xml:space="preserve"> </w:t>
      </w:r>
      <w:r w:rsidRPr="00112E20">
        <w:rPr>
          <w:rStyle w:val="hps"/>
          <w:lang w:val="ro-RO"/>
        </w:rPr>
        <w:t>sunt:</w:t>
      </w:r>
      <w:r w:rsidRPr="00112E20">
        <w:t xml:space="preserve"> </w:t>
      </w:r>
      <w:r w:rsidRPr="00112E20">
        <w:rPr>
          <w:rStyle w:val="hps"/>
          <w:lang w:val="ro-RO"/>
        </w:rPr>
        <w:t>NO2</w:t>
      </w:r>
      <w:r w:rsidRPr="00112E20">
        <w:t xml:space="preserve">, </w:t>
      </w:r>
      <w:r w:rsidRPr="00112E20">
        <w:rPr>
          <w:rStyle w:val="hps"/>
          <w:lang w:val="ro-RO"/>
        </w:rPr>
        <w:t>SO2</w:t>
      </w:r>
      <w:r w:rsidRPr="00112E20">
        <w:t xml:space="preserve">, </w:t>
      </w:r>
      <w:r w:rsidRPr="00112E20">
        <w:rPr>
          <w:rStyle w:val="hps"/>
          <w:lang w:val="ro-RO"/>
        </w:rPr>
        <w:t>TSP</w:t>
      </w:r>
      <w:r w:rsidRPr="00112E20">
        <w:t xml:space="preserve">, </w:t>
      </w:r>
      <w:r w:rsidRPr="00112E20">
        <w:rPr>
          <w:rStyle w:val="hps"/>
          <w:lang w:val="ro-RO"/>
        </w:rPr>
        <w:lastRenderedPageBreak/>
        <w:t>CO</w:t>
      </w:r>
      <w:r w:rsidRPr="00112E20">
        <w:t xml:space="preserve">, </w:t>
      </w:r>
      <w:r w:rsidRPr="00112E20">
        <w:rPr>
          <w:rStyle w:val="hps"/>
          <w:lang w:val="ro-RO"/>
        </w:rPr>
        <w:t>NH4</w:t>
      </w:r>
      <w:r w:rsidRPr="00112E20">
        <w:t xml:space="preserve">, </w:t>
      </w:r>
      <w:r w:rsidRPr="00112E20">
        <w:rPr>
          <w:rStyle w:val="hps"/>
          <w:lang w:val="ro-RO"/>
        </w:rPr>
        <w:t>ozon</w:t>
      </w:r>
      <w:r w:rsidRPr="00112E20">
        <w:t xml:space="preserve">, </w:t>
      </w:r>
      <w:r w:rsidRPr="00112E20">
        <w:rPr>
          <w:rStyle w:val="hps"/>
          <w:lang w:val="ro-RO"/>
        </w:rPr>
        <w:t>fenoli</w:t>
      </w:r>
      <w:r w:rsidRPr="00112E20">
        <w:t xml:space="preserve">, </w:t>
      </w:r>
      <w:r>
        <w:t xml:space="preserve">aldehida </w:t>
      </w:r>
      <w:r w:rsidRPr="00112E20">
        <w:rPr>
          <w:rStyle w:val="hps"/>
          <w:lang w:val="ro-RO"/>
        </w:rPr>
        <w:t>formi</w:t>
      </w:r>
      <w:r>
        <w:rPr>
          <w:rStyle w:val="hps"/>
          <w:lang w:val="ro-RO"/>
        </w:rPr>
        <w:t>c</w:t>
      </w:r>
      <w:r w:rsidRPr="00112E20">
        <w:rPr>
          <w:rStyle w:val="hps"/>
          <w:lang w:val="ro-RO"/>
        </w:rPr>
        <w:t>ă</w:t>
      </w:r>
      <w:r w:rsidRPr="00112E20">
        <w:t xml:space="preserve">. </w:t>
      </w:r>
      <w:proofErr w:type="gramStart"/>
      <w:r w:rsidRPr="00112E20">
        <w:t>Hidrocarburile aromatice totale şi PCB sunt monitorizate doar în 2 şi o stație, respectiv.</w:t>
      </w:r>
      <w:proofErr w:type="gramEnd"/>
      <w:r w:rsidRPr="00112E20">
        <w:t xml:space="preserve"> </w:t>
      </w:r>
      <w:r w:rsidR="00552911" w:rsidRPr="00112E20">
        <w:rPr>
          <w:rStyle w:val="hps"/>
          <w:lang w:val="ro-RO"/>
        </w:rPr>
        <w:t>Probele se colectează</w:t>
      </w:r>
      <w:r w:rsidR="00552911" w:rsidRPr="00112E20">
        <w:t xml:space="preserve"> </w:t>
      </w:r>
      <w:r w:rsidR="00552911" w:rsidRPr="00112E20">
        <w:rPr>
          <w:rStyle w:val="hps"/>
          <w:lang w:val="ro-RO"/>
        </w:rPr>
        <w:t>manual</w:t>
      </w:r>
      <w:r>
        <w:rPr>
          <w:rStyle w:val="hps"/>
          <w:lang w:val="ro-RO"/>
        </w:rPr>
        <w:t xml:space="preserve">. </w:t>
      </w:r>
      <w:r w:rsidR="00552911" w:rsidRPr="00112E20">
        <w:t xml:space="preserve">BNS şi </w:t>
      </w:r>
      <w:r w:rsidR="00552911" w:rsidRPr="00112E20">
        <w:rPr>
          <w:rStyle w:val="hps"/>
          <w:lang w:val="ro-RO"/>
        </w:rPr>
        <w:t xml:space="preserve">Ministerul </w:t>
      </w:r>
      <w:r w:rsidR="00806516">
        <w:rPr>
          <w:rStyle w:val="hps"/>
          <w:lang w:val="ro-RO"/>
        </w:rPr>
        <w:t xml:space="preserve">Agriculturii, Dezvoltării Regionale și </w:t>
      </w:r>
      <w:r w:rsidR="00552911" w:rsidRPr="00112E20">
        <w:rPr>
          <w:rStyle w:val="hps"/>
          <w:lang w:val="ro-RO"/>
        </w:rPr>
        <w:t>Mediului</w:t>
      </w:r>
      <w:r w:rsidR="00552911" w:rsidRPr="00112E20">
        <w:t xml:space="preserve"> </w:t>
      </w:r>
      <w:r w:rsidR="00552911" w:rsidRPr="00112E20">
        <w:rPr>
          <w:rStyle w:val="hps"/>
          <w:lang w:val="ro-RO"/>
        </w:rPr>
        <w:t>nu</w:t>
      </w:r>
      <w:r w:rsidR="00552911" w:rsidRPr="00112E20">
        <w:t xml:space="preserve"> </w:t>
      </w:r>
      <w:r>
        <w:t>prezintă</w:t>
      </w:r>
      <w:r w:rsidR="00552911" w:rsidRPr="00112E20">
        <w:t xml:space="preserve"> </w:t>
      </w:r>
      <w:r w:rsidR="00552911" w:rsidRPr="00112E20">
        <w:rPr>
          <w:rStyle w:val="hps"/>
          <w:lang w:val="ro-RO"/>
        </w:rPr>
        <w:t>aceste statistici</w:t>
      </w:r>
      <w:r w:rsidR="00552911" w:rsidRPr="00112E20">
        <w:t xml:space="preserve">, </w:t>
      </w:r>
      <w:r w:rsidR="00552911" w:rsidRPr="00112E20">
        <w:rPr>
          <w:rStyle w:val="hps"/>
          <w:lang w:val="ro-RO"/>
        </w:rPr>
        <w:t>astfel indicatorii</w:t>
      </w:r>
      <w:r w:rsidR="00552911" w:rsidRPr="00112E20">
        <w:t xml:space="preserve"> </w:t>
      </w:r>
      <w:r w:rsidR="00552911" w:rsidRPr="00112E20">
        <w:rPr>
          <w:rStyle w:val="hps"/>
          <w:lang w:val="ro-RO"/>
        </w:rPr>
        <w:t>de calitate a aerului</w:t>
      </w:r>
      <w:r w:rsidR="00552911" w:rsidRPr="00112E20">
        <w:t xml:space="preserve"> </w:t>
      </w:r>
      <w:r w:rsidR="00552911" w:rsidRPr="00112E20">
        <w:rPr>
          <w:rStyle w:val="hps"/>
          <w:lang w:val="ro-RO"/>
        </w:rPr>
        <w:t>practic</w:t>
      </w:r>
      <w:r w:rsidR="00552911" w:rsidRPr="00112E20">
        <w:t xml:space="preserve"> </w:t>
      </w:r>
      <w:r w:rsidR="00552911" w:rsidRPr="00112E20">
        <w:rPr>
          <w:rStyle w:val="hps"/>
          <w:lang w:val="ro-RO"/>
        </w:rPr>
        <w:t>nu</w:t>
      </w:r>
      <w:r w:rsidR="00552911" w:rsidRPr="00112E20">
        <w:t xml:space="preserve"> </w:t>
      </w:r>
      <w:r w:rsidR="00552911" w:rsidRPr="00112E20">
        <w:rPr>
          <w:rStyle w:val="hps"/>
          <w:lang w:val="ro-RO"/>
        </w:rPr>
        <w:t>sunt</w:t>
      </w:r>
      <w:r w:rsidR="00552911" w:rsidRPr="00112E20">
        <w:t xml:space="preserve"> </w:t>
      </w:r>
      <w:r>
        <w:t>accesibili</w:t>
      </w:r>
      <w:r w:rsidR="00552911" w:rsidRPr="00112E20">
        <w:t xml:space="preserve"> </w:t>
      </w:r>
      <w:r w:rsidR="00552911" w:rsidRPr="00112E20">
        <w:rPr>
          <w:rStyle w:val="hps"/>
          <w:lang w:val="ro-RO"/>
        </w:rPr>
        <w:t xml:space="preserve">pentru </w:t>
      </w:r>
      <w:r w:rsidR="00BB00F5" w:rsidRPr="00112E20">
        <w:rPr>
          <w:rStyle w:val="hps"/>
          <w:lang w:val="ro-RO"/>
        </w:rPr>
        <w:t xml:space="preserve">vreo </w:t>
      </w:r>
      <w:r w:rsidR="00552911" w:rsidRPr="00112E20">
        <w:rPr>
          <w:rStyle w:val="hps"/>
          <w:lang w:val="ro-RO"/>
        </w:rPr>
        <w:t>analiză</w:t>
      </w:r>
      <w:r w:rsidR="00552911" w:rsidRPr="00112E20">
        <w:t xml:space="preserve"> </w:t>
      </w:r>
      <w:r w:rsidR="00552911" w:rsidRPr="00112E20">
        <w:rPr>
          <w:rStyle w:val="hps"/>
          <w:lang w:val="ro-RO"/>
        </w:rPr>
        <w:t>în Republica Moldova</w:t>
      </w:r>
      <w:r w:rsidR="00552911" w:rsidRPr="00112E20">
        <w:t xml:space="preserve">. </w:t>
      </w:r>
      <w:r w:rsidR="005464DB">
        <w:t>Sistemul</w:t>
      </w:r>
      <w:r w:rsidR="00215BCE" w:rsidRPr="00112E20">
        <w:t xml:space="preserve"> de informații despre calitatea aerului </w:t>
      </w:r>
      <w:proofErr w:type="gramStart"/>
      <w:r w:rsidR="00215BCE" w:rsidRPr="00112E20">
        <w:t>nu are</w:t>
      </w:r>
      <w:proofErr w:type="gramEnd"/>
      <w:r w:rsidR="00215BCE" w:rsidRPr="00112E20">
        <w:t xml:space="preserve"> relevanță în aprecierea</w:t>
      </w:r>
      <w:r w:rsidR="00BB00F5" w:rsidRPr="00112E20">
        <w:t xml:space="preserve"> </w:t>
      </w:r>
      <w:r w:rsidR="00215BCE" w:rsidRPr="00112E20">
        <w:t xml:space="preserve">vulnerabilităţii adăugate pentru sănătate în cazul unor valuri de temperaturi scăzute sau înalte. În acest sens, este extrem de important ca SHS, de care depinde monitorizarea calității aerului, să adune </w:t>
      </w:r>
      <w:r w:rsidR="00552911" w:rsidRPr="00112E20">
        <w:t>ş</w:t>
      </w:r>
      <w:r w:rsidR="00215BCE" w:rsidRPr="00112E20">
        <w:t>i să publice on-line concentrațiile pe oră în stațiile urbane</w:t>
      </w:r>
      <w:r w:rsidR="00BB00F5" w:rsidRPr="00932127">
        <w:t>:</w:t>
      </w:r>
      <w:r w:rsidR="00215BCE" w:rsidRPr="00932127">
        <w:t xml:space="preserve"> </w:t>
      </w:r>
      <w:r w:rsidRPr="00932127">
        <w:t>(</w:t>
      </w:r>
      <w:r w:rsidR="00215BCE" w:rsidRPr="00932127">
        <w:rPr>
          <w:lang w:val="ro-RO" w:eastAsia="ru-RU"/>
        </w:rPr>
        <w:t>NO2, SO2, CO</w:t>
      </w:r>
      <w:r w:rsidRPr="00932127">
        <w:rPr>
          <w:lang w:val="ro-RO" w:eastAsia="ru-RU"/>
        </w:rPr>
        <w:t xml:space="preserve">, </w:t>
      </w:r>
      <w:r w:rsidR="00215BCE" w:rsidRPr="00932127">
        <w:rPr>
          <w:lang w:val="ro-RO" w:eastAsia="ru-RU"/>
        </w:rPr>
        <w:t>NH4, Ozon</w:t>
      </w:r>
      <w:r w:rsidRPr="00932127">
        <w:rPr>
          <w:lang w:val="ro-RO" w:eastAsia="ru-RU"/>
        </w:rPr>
        <w:t xml:space="preserve">, </w:t>
      </w:r>
      <w:r w:rsidR="00215BCE" w:rsidRPr="00932127">
        <w:rPr>
          <w:lang w:val="ro-RO" w:eastAsia="ru-RU"/>
        </w:rPr>
        <w:t>PM10</w:t>
      </w:r>
      <w:r w:rsidRPr="00932127">
        <w:rPr>
          <w:lang w:val="ro-RO" w:eastAsia="ru-RU"/>
        </w:rPr>
        <w:t xml:space="preserve">, </w:t>
      </w:r>
      <w:r w:rsidR="00215BCE" w:rsidRPr="00932127">
        <w:rPr>
          <w:lang w:val="ro-RO" w:eastAsia="ru-RU"/>
        </w:rPr>
        <w:t>PM2</w:t>
      </w:r>
      <w:proofErr w:type="gramStart"/>
      <w:r w:rsidR="00215BCE" w:rsidRPr="00932127">
        <w:rPr>
          <w:lang w:val="ro-RO" w:eastAsia="ru-RU"/>
        </w:rPr>
        <w:t>,5</w:t>
      </w:r>
      <w:proofErr w:type="gramEnd"/>
      <w:r w:rsidR="00215BCE" w:rsidRPr="00932127">
        <w:rPr>
          <w:lang w:val="ro-RO" w:eastAsia="ru-RU"/>
        </w:rPr>
        <w:t>)</w:t>
      </w:r>
    </w:p>
    <w:p w:rsidR="00164759" w:rsidRDefault="00932127" w:rsidP="00D10DA4">
      <w:pPr>
        <w:pStyle w:val="bodytexten"/>
      </w:pPr>
      <w:r>
        <w:rPr>
          <w:rStyle w:val="hps"/>
          <w:lang w:val="ro-RO"/>
        </w:rPr>
        <w:tab/>
      </w:r>
      <w:r w:rsidR="00400658">
        <w:rPr>
          <w:rStyle w:val="hps"/>
          <w:lang w:val="ro-RO"/>
        </w:rPr>
        <w:t>58</w:t>
      </w:r>
      <w:r>
        <w:rPr>
          <w:rStyle w:val="hps"/>
          <w:lang w:val="ro-RO"/>
        </w:rPr>
        <w:t>.</w:t>
      </w:r>
      <w:r w:rsidR="00215BCE" w:rsidRPr="00112E20">
        <w:rPr>
          <w:rStyle w:val="hps"/>
          <w:lang w:val="ro-RO"/>
        </w:rPr>
        <w:t>În ceea ce prive</w:t>
      </w:r>
      <w:r w:rsidR="00552911" w:rsidRPr="00112E20">
        <w:rPr>
          <w:rStyle w:val="hps"/>
          <w:lang w:val="ro-RO"/>
        </w:rPr>
        <w:t>ş</w:t>
      </w:r>
      <w:r w:rsidR="00215BCE" w:rsidRPr="00112E20">
        <w:rPr>
          <w:rStyle w:val="hps"/>
          <w:lang w:val="ro-RO"/>
        </w:rPr>
        <w:t>te</w:t>
      </w:r>
      <w:r w:rsidR="00215BCE" w:rsidRPr="00112E20">
        <w:t xml:space="preserve"> </w:t>
      </w:r>
      <w:r w:rsidR="00215BCE" w:rsidRPr="00112E20">
        <w:rPr>
          <w:rStyle w:val="hps"/>
          <w:lang w:val="ro-RO"/>
        </w:rPr>
        <w:t>datele</w:t>
      </w:r>
      <w:r w:rsidR="00215BCE" w:rsidRPr="00112E20">
        <w:t xml:space="preserve"> </w:t>
      </w:r>
      <w:r w:rsidR="00215BCE" w:rsidRPr="00112E20">
        <w:rPr>
          <w:rStyle w:val="hps"/>
          <w:lang w:val="ro-RO"/>
        </w:rPr>
        <w:t>disponibile</w:t>
      </w:r>
      <w:r w:rsidR="00215BCE" w:rsidRPr="00112E20">
        <w:t xml:space="preserve">, indicatorii </w:t>
      </w:r>
      <w:r w:rsidR="00215BCE" w:rsidRPr="00112E20">
        <w:rPr>
          <w:rStyle w:val="hps"/>
          <w:lang w:val="ro-RO"/>
        </w:rPr>
        <w:t>provin</w:t>
      </w:r>
      <w:r w:rsidR="00215BCE" w:rsidRPr="00112E20">
        <w:t xml:space="preserve"> </w:t>
      </w:r>
      <w:r w:rsidR="00215BCE" w:rsidRPr="00112E20">
        <w:rPr>
          <w:rStyle w:val="hps"/>
          <w:lang w:val="ro-RO"/>
        </w:rPr>
        <w:t>de la stațiile definite</w:t>
      </w:r>
      <w:r w:rsidR="00215BCE" w:rsidRPr="00112E20">
        <w:t xml:space="preserve"> </w:t>
      </w:r>
      <w:r w:rsidR="00215BCE" w:rsidRPr="00112E20">
        <w:rPr>
          <w:rStyle w:val="hps"/>
          <w:lang w:val="ro-RO"/>
        </w:rPr>
        <w:t>ca urban</w:t>
      </w:r>
      <w:r w:rsidR="00552911" w:rsidRPr="00112E20">
        <w:rPr>
          <w:rStyle w:val="hps"/>
          <w:lang w:val="ro-RO"/>
        </w:rPr>
        <w:t>e</w:t>
      </w:r>
      <w:r w:rsidR="00215BCE" w:rsidRPr="00112E20">
        <w:rPr>
          <w:rStyle w:val="hps"/>
          <w:lang w:val="ro-RO"/>
        </w:rPr>
        <w:t>,</w:t>
      </w:r>
      <w:r w:rsidR="00552911" w:rsidRPr="00112E20">
        <w:rPr>
          <w:rStyle w:val="hps"/>
          <w:lang w:val="ro-RO"/>
        </w:rPr>
        <w:t xml:space="preserve"> de f</w:t>
      </w:r>
      <w:r w:rsidR="0063215B">
        <w:rPr>
          <w:rStyle w:val="hps"/>
          <w:lang w:val="ro-RO"/>
        </w:rPr>
        <w:t>ond</w:t>
      </w:r>
      <w:r w:rsidR="00552911" w:rsidRPr="00112E20">
        <w:rPr>
          <w:rStyle w:val="hps"/>
          <w:lang w:val="ro-RO"/>
        </w:rPr>
        <w:t>,</w:t>
      </w:r>
      <w:r w:rsidR="00215BCE" w:rsidRPr="00112E20">
        <w:t xml:space="preserve"> </w:t>
      </w:r>
      <w:r w:rsidR="00215BCE" w:rsidRPr="00112E20">
        <w:rPr>
          <w:rStyle w:val="hps"/>
          <w:lang w:val="ro-RO"/>
        </w:rPr>
        <w:t>industrial</w:t>
      </w:r>
      <w:r w:rsidR="00215BCE" w:rsidRPr="00112E20">
        <w:t xml:space="preserve">, </w:t>
      </w:r>
      <w:r w:rsidR="00215BCE" w:rsidRPr="00112E20">
        <w:rPr>
          <w:rStyle w:val="hps"/>
          <w:lang w:val="ro-RO"/>
        </w:rPr>
        <w:t>trafic</w:t>
      </w:r>
      <w:r w:rsidR="00215BCE" w:rsidRPr="00112E20">
        <w:rPr>
          <w:lang w:eastAsia="ru-RU"/>
        </w:rPr>
        <w:t>, totuşi nu este posibil de efectuat o analiză cu ace</w:t>
      </w:r>
      <w:r w:rsidR="00552911" w:rsidRPr="00112E20">
        <w:rPr>
          <w:lang w:eastAsia="ru-RU"/>
        </w:rPr>
        <w:t>ş</w:t>
      </w:r>
      <w:r w:rsidR="00215BCE" w:rsidRPr="00112E20">
        <w:rPr>
          <w:lang w:eastAsia="ru-RU"/>
        </w:rPr>
        <w:t xml:space="preserve">ti indicatori, deoarece lipsesc informații de fond ca o specificație </w:t>
      </w:r>
      <w:r w:rsidR="00552911" w:rsidRPr="00112E20">
        <w:rPr>
          <w:lang w:eastAsia="ru-RU"/>
        </w:rPr>
        <w:t xml:space="preserve">a </w:t>
      </w:r>
      <w:r w:rsidR="00215BCE" w:rsidRPr="00112E20">
        <w:rPr>
          <w:lang w:eastAsia="ru-RU"/>
        </w:rPr>
        <w:t>stații</w:t>
      </w:r>
      <w:r w:rsidR="00552911" w:rsidRPr="00112E20">
        <w:rPr>
          <w:lang w:eastAsia="ru-RU"/>
        </w:rPr>
        <w:t>lor</w:t>
      </w:r>
      <w:r w:rsidR="00215BCE" w:rsidRPr="00112E20">
        <w:rPr>
          <w:lang w:eastAsia="ru-RU"/>
        </w:rPr>
        <w:t xml:space="preserve"> în uz pentru fiecare indicator, numărul de</w:t>
      </w:r>
      <w:r w:rsidR="00552911" w:rsidRPr="00112E20">
        <w:rPr>
          <w:lang w:eastAsia="ru-RU"/>
        </w:rPr>
        <w:t xml:space="preserve"> probe prelevate</w:t>
      </w:r>
      <w:r w:rsidR="00215BCE" w:rsidRPr="00112E20">
        <w:rPr>
          <w:lang w:eastAsia="ru-RU"/>
        </w:rPr>
        <w:t xml:space="preserve"> </w:t>
      </w:r>
      <w:r w:rsidR="00552911" w:rsidRPr="00112E20">
        <w:rPr>
          <w:lang w:eastAsia="ru-RU"/>
        </w:rPr>
        <w:t xml:space="preserve">pe </w:t>
      </w:r>
      <w:r w:rsidR="00215BCE" w:rsidRPr="00112E20">
        <w:rPr>
          <w:lang w:eastAsia="ru-RU"/>
        </w:rPr>
        <w:t>or</w:t>
      </w:r>
      <w:r w:rsidR="00552911" w:rsidRPr="00112E20">
        <w:rPr>
          <w:lang w:eastAsia="ru-RU"/>
        </w:rPr>
        <w:t>ă</w:t>
      </w:r>
      <w:r w:rsidR="00215BCE" w:rsidRPr="00112E20">
        <w:rPr>
          <w:lang w:eastAsia="ru-RU"/>
        </w:rPr>
        <w:t>/zi valabile pe</w:t>
      </w:r>
      <w:r w:rsidR="00552911" w:rsidRPr="00112E20">
        <w:rPr>
          <w:lang w:eastAsia="ru-RU"/>
        </w:rPr>
        <w:t>ntru fiecare</w:t>
      </w:r>
      <w:r w:rsidR="00215BCE" w:rsidRPr="00112E20">
        <w:rPr>
          <w:lang w:eastAsia="ru-RU"/>
        </w:rPr>
        <w:t xml:space="preserve"> stație/an.</w:t>
      </w:r>
      <w:r w:rsidR="00215BCE" w:rsidRPr="00112E20">
        <w:t xml:space="preserve"> </w:t>
      </w:r>
    </w:p>
    <w:p w:rsidR="00C61A59" w:rsidRPr="00112E20" w:rsidRDefault="00C61A59" w:rsidP="00D10DA4">
      <w:pPr>
        <w:pStyle w:val="bodytexten"/>
      </w:pPr>
      <w:r>
        <w:tab/>
      </w:r>
      <w:r w:rsidR="00400658">
        <w:t>59</w:t>
      </w:r>
      <w:r>
        <w:t xml:space="preserve">. </w:t>
      </w:r>
      <w:r w:rsidR="00806516">
        <w:t>Agenția Națională pentru Sănătate Publică</w:t>
      </w:r>
      <w:r>
        <w:t xml:space="preserve"> dispune de 10 laboratoare regionale și 1 național dotate cu echipamentul necesar, inclusiv portabil, pentru a efectua controlul calității aerului înconjurător în regim manual, în afara punctelor staționare ale SHS. Totodată, acest control se efectuează preponderant la solicitare, fără o frecvență anumită, cu stabilirea concentrațiile </w:t>
      </w:r>
      <w:r w:rsidR="00806516">
        <w:t xml:space="preserve">maxime </w:t>
      </w:r>
      <w:r>
        <w:t xml:space="preserve">momentane, </w:t>
      </w:r>
      <w:proofErr w:type="gramStart"/>
      <w:r>
        <w:t>ce</w:t>
      </w:r>
      <w:proofErr w:type="gramEnd"/>
      <w:r>
        <w:t xml:space="preserve"> nu exprimă cu exactitate nivelul de poluare. </w:t>
      </w:r>
    </w:p>
    <w:p w:rsidR="00511CED" w:rsidRPr="00112E20" w:rsidRDefault="00511CED" w:rsidP="00511CED">
      <w:pPr>
        <w:pStyle w:val="footnote"/>
        <w:divId w:val="169106370"/>
        <w:rPr>
          <w:rFonts w:ascii="Times New Roman" w:hAnsi="Times New Roman"/>
          <w:lang w:val="ro-RO"/>
        </w:rPr>
      </w:pPr>
    </w:p>
    <w:p w:rsidR="00511CED" w:rsidRPr="00C61A59" w:rsidRDefault="00B12975" w:rsidP="002D7F37">
      <w:pPr>
        <w:pStyle w:val="20"/>
        <w:divId w:val="169106370"/>
      </w:pPr>
      <w:bookmarkStart w:id="34" w:name="_Toc422125652"/>
      <w:bookmarkStart w:id="35" w:name="_Toc422127069"/>
      <w:r>
        <w:t xml:space="preserve">8.6. </w:t>
      </w:r>
      <w:r w:rsidR="00C61A59">
        <w:t xml:space="preserve">Controlul </w:t>
      </w:r>
      <w:r w:rsidR="00511CED" w:rsidRPr="00C61A59">
        <w:t>calit</w:t>
      </w:r>
      <w:r w:rsidR="00C61A59">
        <w:t>ății și cantității</w:t>
      </w:r>
      <w:r w:rsidR="00511CED" w:rsidRPr="00C61A59">
        <w:t xml:space="preserve"> apei</w:t>
      </w:r>
      <w:bookmarkEnd w:id="34"/>
      <w:bookmarkEnd w:id="35"/>
      <w:r w:rsidR="00511CED" w:rsidRPr="00C61A59">
        <w:t xml:space="preserve"> </w:t>
      </w:r>
    </w:p>
    <w:p w:rsidR="00511CED" w:rsidRPr="00112E20" w:rsidRDefault="00716C38" w:rsidP="00D10DA4">
      <w:pPr>
        <w:pStyle w:val="bodytexten"/>
        <w:divId w:val="169106370"/>
      </w:pPr>
      <w:r>
        <w:tab/>
      </w:r>
      <w:r w:rsidR="00B12975">
        <w:t>6</w:t>
      </w:r>
      <w:r w:rsidR="00400658">
        <w:t>0</w:t>
      </w:r>
      <w:r>
        <w:t xml:space="preserve">. </w:t>
      </w:r>
      <w:r w:rsidR="00511CED" w:rsidRPr="00112E20">
        <w:t xml:space="preserve">SHS </w:t>
      </w:r>
      <w:proofErr w:type="gramStart"/>
      <w:r w:rsidR="00511CED" w:rsidRPr="00112E20">
        <w:t>este</w:t>
      </w:r>
      <w:proofErr w:type="gramEnd"/>
      <w:r w:rsidR="00511CED" w:rsidRPr="00112E20">
        <w:t xml:space="preserve"> responsabil pentru monitorizarea calității și </w:t>
      </w:r>
      <w:r>
        <w:t xml:space="preserve">cantității </w:t>
      </w:r>
      <w:r w:rsidR="00511CED" w:rsidRPr="00112E20">
        <w:t>de ape de suprafața</w:t>
      </w:r>
      <w:r>
        <w:t>, iar</w:t>
      </w:r>
      <w:r w:rsidR="00511CED" w:rsidRPr="00112E20">
        <w:t xml:space="preserve"> </w:t>
      </w:r>
      <w:r w:rsidRPr="00112E20">
        <w:t>Agenția pentru Geologie și Resurse Minerale (AGMR)</w:t>
      </w:r>
      <w:r>
        <w:t xml:space="preserve"> – de cele</w:t>
      </w:r>
      <w:r w:rsidR="00511CED" w:rsidRPr="00112E20">
        <w:t xml:space="preserve"> subteran</w:t>
      </w:r>
      <w:r>
        <w:t xml:space="preserve">e. </w:t>
      </w:r>
      <w:r w:rsidR="00511CED" w:rsidRPr="00112E20">
        <w:t xml:space="preserve">În Analiza Performanței de Mediu 2014 </w:t>
      </w:r>
      <w:r w:rsidR="005D5C43" w:rsidRPr="00112E20">
        <w:fldChar w:fldCharType="begin" w:fldLock="1"/>
      </w:r>
      <w:r w:rsidR="00511CED" w:rsidRPr="00112E20">
        <w:instrText>ADDIN CSL_CITATION { "citationItems" : [ { "id" : "ITEM-1", "itemData" : { "author" : [ { "dropping-particle" : "", "family" : "UNECE", "given" : "", "non-dropping-particle" : "", "parse-names" : false, "suffix" : "" } ], "id" : "ITEM-1", "issued" : { "date-parts" : [ [ "2014" ] ] }, "publisher-place" : "Geneva", "title" : "Republic of Moldova - Environmental Performance Review", "type" : "report" }, "uris" : [ "http://www.mendeley.com/documents/?uuid=62167bdd-4c97-45fc-aa43-92ee47d7ddbf" ] } ], "mendeley" : { "formattedCitation" : "(UNECE 2014)", "plainTextFormattedCitation" : "(UNECE 2014)", "previouslyFormattedCitation" : "(UNECE 2014)" }, "properties" : { "noteIndex" : 0 }, "schema" : "https://github.com/citation-style-language/schema/raw/master/csl-citation.json" }</w:instrText>
      </w:r>
      <w:r w:rsidR="005D5C43" w:rsidRPr="00112E20">
        <w:fldChar w:fldCharType="separate"/>
      </w:r>
      <w:r w:rsidR="00511CED" w:rsidRPr="00112E20">
        <w:rPr>
          <w:noProof/>
        </w:rPr>
        <w:t>(UNECE 2014)</w:t>
      </w:r>
      <w:r w:rsidR="005D5C43" w:rsidRPr="00112E20">
        <w:fldChar w:fldCharType="end"/>
      </w:r>
      <w:r w:rsidR="00511CED" w:rsidRPr="00112E20">
        <w:t>, se relatează că AGMR utilizează metode de înregistrare pe suport de hârtie și de prelevare de probe de poluanți în mod manual</w:t>
      </w:r>
      <w:r w:rsidR="0040008E">
        <w:t xml:space="preserve">, iar </w:t>
      </w:r>
      <w:r w:rsidR="00511CED" w:rsidRPr="00112E20">
        <w:t>hărțile și datele sunt într-o "stare de degradare avansată și este nevoie de sprijin urgent pentru  digitalizare".</w:t>
      </w:r>
    </w:p>
    <w:p w:rsidR="008A6192" w:rsidRDefault="00716C38" w:rsidP="00D10DA4">
      <w:pPr>
        <w:pStyle w:val="bodytexten"/>
        <w:divId w:val="169106370"/>
      </w:pPr>
      <w:r>
        <w:tab/>
      </w:r>
      <w:r w:rsidR="00B12975">
        <w:t>6</w:t>
      </w:r>
      <w:r w:rsidR="00400658">
        <w:t>1</w:t>
      </w:r>
      <w:r>
        <w:t xml:space="preserve">. </w:t>
      </w:r>
      <w:r w:rsidR="00511CED" w:rsidRPr="00112E20">
        <w:t>M</w:t>
      </w:r>
      <w:r>
        <w:t xml:space="preserve">inisterul </w:t>
      </w:r>
      <w:r w:rsidR="00511CED" w:rsidRPr="00112E20">
        <w:t>S</w:t>
      </w:r>
      <w:r>
        <w:t>ănătății</w:t>
      </w:r>
      <w:r w:rsidR="00511CED" w:rsidRPr="00112E20">
        <w:t xml:space="preserve">, </w:t>
      </w:r>
      <w:r w:rsidR="00806516">
        <w:t xml:space="preserve">Muncii și Protecției Sociale </w:t>
      </w:r>
      <w:r w:rsidR="00511CED" w:rsidRPr="00112E20">
        <w:t xml:space="preserve">prin intermediul rețelei de de laboratoare ale </w:t>
      </w:r>
      <w:r w:rsidR="00806516">
        <w:t>A</w:t>
      </w:r>
      <w:r w:rsidR="00511CED" w:rsidRPr="00112E20">
        <w:t>NSP, colectează date și gestionează baze de date cu privire la calitatea apei potabile</w:t>
      </w:r>
      <w:r w:rsidR="008A6192">
        <w:t xml:space="preserve">, apelor de îmbăîere și cele de suprafață în prizele de </w:t>
      </w:r>
      <w:proofErr w:type="gramStart"/>
      <w:r w:rsidR="008A6192">
        <w:t>apă</w:t>
      </w:r>
      <w:proofErr w:type="gramEnd"/>
      <w:r w:rsidR="008A6192">
        <w:t xml:space="preserve"> potabilă. </w:t>
      </w:r>
      <w:proofErr w:type="gramStart"/>
      <w:r w:rsidR="00DE6B73">
        <w:t xml:space="preserve">Indicatorii procesați </w:t>
      </w:r>
      <w:r w:rsidR="005464DB">
        <w:t>sunt transmi</w:t>
      </w:r>
      <w:r w:rsidR="00DE6B73">
        <w:t>și</w:t>
      </w:r>
      <w:r w:rsidR="005464DB">
        <w:t xml:space="preserve"> an</w:t>
      </w:r>
      <w:r w:rsidR="008A6192">
        <w:t xml:space="preserve">ual </w:t>
      </w:r>
      <w:r w:rsidR="00DE6B73">
        <w:t>Biroului Național de Statatistică</w:t>
      </w:r>
      <w:r w:rsidR="008A6192">
        <w:t xml:space="preserve">, de asemenea </w:t>
      </w:r>
      <w:r w:rsidR="00511CED" w:rsidRPr="00112E20">
        <w:t>pot fi furnizate la solicitare</w:t>
      </w:r>
      <w:r w:rsidR="008A6192">
        <w:t xml:space="preserve"> </w:t>
      </w:r>
      <w:r w:rsidR="005464DB">
        <w:t>de către</w:t>
      </w:r>
      <w:r w:rsidR="008A6192">
        <w:t xml:space="preserve"> </w:t>
      </w:r>
      <w:r w:rsidR="00806516">
        <w:t>A</w:t>
      </w:r>
      <w:r w:rsidR="008A6192">
        <w:t>NSP.</w:t>
      </w:r>
      <w:proofErr w:type="gramEnd"/>
      <w:r w:rsidR="008A6192">
        <w:t xml:space="preserve"> </w:t>
      </w:r>
    </w:p>
    <w:p w:rsidR="00511CED" w:rsidRPr="00112E20" w:rsidRDefault="008A6192" w:rsidP="00D10DA4">
      <w:pPr>
        <w:pStyle w:val="bodytexten"/>
        <w:divId w:val="169106370"/>
      </w:pPr>
      <w:r>
        <w:tab/>
        <w:t>6</w:t>
      </w:r>
      <w:r w:rsidR="00400658">
        <w:t>2</w:t>
      </w:r>
      <w:r>
        <w:t>. Situația denotă o c</w:t>
      </w:r>
      <w:r w:rsidR="00511CED" w:rsidRPr="00112E20">
        <w:t xml:space="preserve">oordonare </w:t>
      </w:r>
      <w:r>
        <w:t xml:space="preserve">insuficientă </w:t>
      </w:r>
      <w:r w:rsidR="00511CED" w:rsidRPr="00112E20">
        <w:t xml:space="preserve">între instituțiile care se ocupă de calitatea și stocul apei. Întrucât schimbărilor climatice au impact direct asupra serviciilor de aprovizionare cu </w:t>
      </w:r>
      <w:proofErr w:type="gramStart"/>
      <w:r w:rsidR="00511CED" w:rsidRPr="00112E20">
        <w:t>apă</w:t>
      </w:r>
      <w:proofErr w:type="gramEnd"/>
      <w:r w:rsidR="00511CED" w:rsidRPr="00112E20">
        <w:t xml:space="preserve"> și canalizare, măsura de adaptare recomandată este de a desemna o autoritate cu sarcina precisă de a raționaliza colectarea datelor și coordonarea fluxului de date. </w:t>
      </w:r>
      <w:proofErr w:type="gramStart"/>
      <w:r>
        <w:t xml:space="preserve">Este necesară </w:t>
      </w:r>
      <w:r w:rsidRPr="00112E20">
        <w:t>definir</w:t>
      </w:r>
      <w:r>
        <w:t>ea</w:t>
      </w:r>
      <w:r w:rsidRPr="00112E20">
        <w:t xml:space="preserve"> setului minim de indicatori</w:t>
      </w:r>
      <w:r>
        <w:t xml:space="preserve"> și </w:t>
      </w:r>
      <w:r w:rsidR="00511CED" w:rsidRPr="00112E20">
        <w:t>asigura</w:t>
      </w:r>
      <w:r>
        <w:t>rea</w:t>
      </w:r>
      <w:r w:rsidR="00511CED" w:rsidRPr="00112E20">
        <w:t xml:space="preserve"> accesul</w:t>
      </w:r>
      <w:r>
        <w:t>ui</w:t>
      </w:r>
      <w:r w:rsidR="00511CED" w:rsidRPr="00112E20">
        <w:t xml:space="preserve"> on-line la date.</w:t>
      </w:r>
      <w:proofErr w:type="gramEnd"/>
      <w:r w:rsidR="00511CED" w:rsidRPr="00112E20">
        <w:t xml:space="preserve"> </w:t>
      </w:r>
    </w:p>
    <w:p w:rsidR="00511CED" w:rsidRPr="00A01D8B" w:rsidRDefault="00B12975" w:rsidP="002D7F37">
      <w:pPr>
        <w:pStyle w:val="20"/>
        <w:divId w:val="169106370"/>
      </w:pPr>
      <w:bookmarkStart w:id="36" w:name="_Toc422125653"/>
      <w:bookmarkStart w:id="37" w:name="_Toc422127070"/>
      <w:r>
        <w:t xml:space="preserve">8.7. </w:t>
      </w:r>
      <w:r w:rsidR="00511CED" w:rsidRPr="00A01D8B">
        <w:t>Planificarea urbană și amenajarea teritoriului</w:t>
      </w:r>
      <w:bookmarkEnd w:id="36"/>
      <w:bookmarkEnd w:id="37"/>
    </w:p>
    <w:p w:rsidR="00511CED" w:rsidRPr="00112E20" w:rsidRDefault="00A01D8B" w:rsidP="00D10DA4">
      <w:pPr>
        <w:pStyle w:val="bodytexten"/>
        <w:divId w:val="169106370"/>
      </w:pPr>
      <w:r>
        <w:rPr>
          <w:lang w:val="ro-RO"/>
        </w:rPr>
        <w:tab/>
        <w:t>6</w:t>
      </w:r>
      <w:r w:rsidR="00400658">
        <w:rPr>
          <w:lang w:val="ro-RO"/>
        </w:rPr>
        <w:t>3</w:t>
      </w:r>
      <w:r>
        <w:rPr>
          <w:lang w:val="ro-RO"/>
        </w:rPr>
        <w:t xml:space="preserve">. </w:t>
      </w:r>
      <w:r w:rsidR="00511CED" w:rsidRPr="00112E20">
        <w:t>Amenajarea teritoriului în orașe și capacitatea acestora de a furniza servicii este destul de important atât pentru atenuarea emisiilor de G</w:t>
      </w:r>
      <w:r>
        <w:t>ES</w:t>
      </w:r>
      <w:r w:rsidR="00511CED" w:rsidRPr="00112E20">
        <w:t xml:space="preserve">, cât și </w:t>
      </w:r>
      <w:proofErr w:type="gramStart"/>
      <w:r w:rsidR="00511CED" w:rsidRPr="00112E20">
        <w:t>sporirea  capacită</w:t>
      </w:r>
      <w:proofErr w:type="gramEnd"/>
      <w:r w:rsidR="00511CED" w:rsidRPr="00112E20">
        <w:t xml:space="preserve">ții de adaptare la fenomenele </w:t>
      </w:r>
      <w:r>
        <w:t>meteo extreme</w:t>
      </w:r>
      <w:r w:rsidR="00511CED" w:rsidRPr="00112E20">
        <w:t xml:space="preserve">.  Organizarea infrastructurii de multe ori afectează direct și indirect starea de sănătate a populației, atât în ​​sens pozitiv, </w:t>
      </w:r>
      <w:r w:rsidR="00511CED" w:rsidRPr="00112E20">
        <w:lastRenderedPageBreak/>
        <w:t xml:space="preserve">cât și ca surse de expuneri periculoase. </w:t>
      </w:r>
      <w:proofErr w:type="gramStart"/>
      <w:r>
        <w:t>T</w:t>
      </w:r>
      <w:r w:rsidR="00511CED" w:rsidRPr="00112E20">
        <w:t>ermoficarea prin recuperarea energiei termice pierdute din centralele electrice, autobuze și tr</w:t>
      </w:r>
      <w:r w:rsidR="00DE6B73">
        <w:t>oleibuze</w:t>
      </w:r>
      <w:r w:rsidR="00511CED" w:rsidRPr="00112E20">
        <w:t xml:space="preserve"> electrice, p</w:t>
      </w:r>
      <w:r>
        <w:t>arcuri</w:t>
      </w:r>
      <w:r w:rsidR="00511CED" w:rsidRPr="00112E20">
        <w:t xml:space="preserve"> urbane </w:t>
      </w:r>
      <w:r>
        <w:t xml:space="preserve">servesc ca exemple de </w:t>
      </w:r>
      <w:r w:rsidR="00511CED" w:rsidRPr="00112E20">
        <w:t>politici de îmbunătățire a stării de sănătate</w:t>
      </w:r>
      <w:r w:rsidR="00DE6B73">
        <w:t xml:space="preserve"> și a calității aerului</w:t>
      </w:r>
      <w:r w:rsidR="00511CED" w:rsidRPr="00112E20">
        <w:t>.</w:t>
      </w:r>
      <w:proofErr w:type="gramEnd"/>
      <w:r w:rsidR="00511CED" w:rsidRPr="00112E20">
        <w:t xml:space="preserve"> Ministerul Sănătății</w:t>
      </w:r>
      <w:r w:rsidR="002E7B41">
        <w:t>,</w:t>
      </w:r>
      <w:r w:rsidR="002E7B41" w:rsidRPr="002E7B41">
        <w:t xml:space="preserve"> </w:t>
      </w:r>
      <w:r w:rsidR="002E7B41">
        <w:t>Muncii și Protecției Sociale</w:t>
      </w:r>
      <w:r w:rsidR="00511CED" w:rsidRPr="00112E20">
        <w:t xml:space="preserve"> </w:t>
      </w:r>
      <w:r>
        <w:t xml:space="preserve">trebuie </w:t>
      </w:r>
      <w:proofErr w:type="gramStart"/>
      <w:r>
        <w:t>să</w:t>
      </w:r>
      <w:proofErr w:type="gramEnd"/>
      <w:r>
        <w:t xml:space="preserve"> fie solicitat </w:t>
      </w:r>
      <w:r w:rsidR="00511CED" w:rsidRPr="00112E20">
        <w:t xml:space="preserve">de către </w:t>
      </w:r>
      <w:r>
        <w:t xml:space="preserve">autoritățile </w:t>
      </w:r>
      <w:r w:rsidR="00511CED" w:rsidRPr="00112E20">
        <w:t>municipal</w:t>
      </w:r>
      <w:r>
        <w:t>e</w:t>
      </w:r>
      <w:r w:rsidR="00511CED" w:rsidRPr="00112E20">
        <w:t xml:space="preserve"> </w:t>
      </w:r>
      <w:r>
        <w:t xml:space="preserve">să ofere expertiza necesară </w:t>
      </w:r>
      <w:r w:rsidR="00511CED" w:rsidRPr="00112E20">
        <w:t xml:space="preserve">în cazurile de alocare a resurselor semnificative în scopuri de amenajări spațiale și să sprijine politicile de dezvoltare durabilă progresive. </w:t>
      </w:r>
    </w:p>
    <w:p w:rsidR="00511CED" w:rsidRPr="00112E20" w:rsidRDefault="00A01D8B" w:rsidP="00D10DA4">
      <w:pPr>
        <w:pStyle w:val="bodytexten"/>
        <w:divId w:val="169106370"/>
      </w:pPr>
      <w:r>
        <w:tab/>
      </w:r>
      <w:r w:rsidR="00400658">
        <w:t>64</w:t>
      </w:r>
      <w:r>
        <w:t xml:space="preserve">. </w:t>
      </w:r>
      <w:r w:rsidR="00511CED" w:rsidRPr="00112E20">
        <w:t>Servicii, c</w:t>
      </w:r>
      <w:r>
        <w:t>a</w:t>
      </w:r>
      <w:r w:rsidR="00511CED" w:rsidRPr="00112E20">
        <w:t xml:space="preserve"> colectarea deșeurilor și gestionarea apelor pluviale, inclusiv de epurare, afectează direct și indirect sănătatea, prin prisma riscului de inundații urbane și </w:t>
      </w:r>
      <w:proofErr w:type="gramStart"/>
      <w:r w:rsidR="00511CED" w:rsidRPr="00112E20">
        <w:t>a</w:t>
      </w:r>
      <w:proofErr w:type="gramEnd"/>
      <w:r w:rsidR="00511CED" w:rsidRPr="00112E20">
        <w:t xml:space="preserve"> emisiilor poluante nocive. Coordonare acțiunilor de întreținere </w:t>
      </w:r>
      <w:r>
        <w:t xml:space="preserve">trebuie </w:t>
      </w:r>
      <w:proofErr w:type="gramStart"/>
      <w:r w:rsidR="00511CED" w:rsidRPr="00112E20">
        <w:t>să</w:t>
      </w:r>
      <w:proofErr w:type="gramEnd"/>
      <w:r w:rsidR="00511CED" w:rsidRPr="00112E20">
        <w:t xml:space="preserve"> fie </w:t>
      </w:r>
      <w:r>
        <w:t>asigurată</w:t>
      </w:r>
      <w:r w:rsidR="00511CED" w:rsidRPr="00112E20">
        <w:t>.</w:t>
      </w:r>
    </w:p>
    <w:p w:rsidR="00511CED" w:rsidRPr="00112E20" w:rsidRDefault="00A01D8B" w:rsidP="00D10DA4">
      <w:pPr>
        <w:pStyle w:val="bodytexten"/>
        <w:divId w:val="169106370"/>
      </w:pPr>
      <w:r>
        <w:tab/>
      </w:r>
      <w:r w:rsidR="00400658">
        <w:t>65</w:t>
      </w:r>
      <w:r>
        <w:t xml:space="preserve">. </w:t>
      </w:r>
      <w:r w:rsidR="00511CED" w:rsidRPr="00112E20">
        <w:t xml:space="preserve">Prevenirea riscurilor alunecărilor de teren și de combatere </w:t>
      </w:r>
      <w:r>
        <w:t>a</w:t>
      </w:r>
      <w:r w:rsidR="00511CED" w:rsidRPr="00112E20">
        <w:t xml:space="preserve"> acestora </w:t>
      </w:r>
      <w:proofErr w:type="gramStart"/>
      <w:r w:rsidR="00511CED" w:rsidRPr="00112E20">
        <w:t>este</w:t>
      </w:r>
      <w:proofErr w:type="gramEnd"/>
      <w:r w:rsidR="00511CED" w:rsidRPr="00112E20">
        <w:t xml:space="preserve">, de asemenea, o politică importantă de adaptare care ține de decizile de alocare a resurselor. </w:t>
      </w:r>
      <w:proofErr w:type="gramStart"/>
      <w:r w:rsidR="00511CED" w:rsidRPr="00112E20">
        <w:t>MS</w:t>
      </w:r>
      <w:r w:rsidR="00806516">
        <w:t>MPS</w:t>
      </w:r>
      <w:r w:rsidR="00511CED" w:rsidRPr="00112E20">
        <w:t xml:space="preserve"> </w:t>
      </w:r>
      <w:r>
        <w:t>trebuie implicat în luarea deciziilor în acest domeniu</w:t>
      </w:r>
      <w:r w:rsidR="00511CED" w:rsidRPr="00112E20">
        <w:t xml:space="preserve"> pentru reducerea riscului hidrogeologic infrastructural.</w:t>
      </w:r>
      <w:proofErr w:type="gramEnd"/>
      <w:r w:rsidR="00511CED" w:rsidRPr="00112E20">
        <w:t xml:space="preserve"> </w:t>
      </w:r>
    </w:p>
    <w:p w:rsidR="00511CED" w:rsidRPr="00112E20" w:rsidRDefault="00B12975" w:rsidP="002D7F37">
      <w:pPr>
        <w:pStyle w:val="20"/>
        <w:divId w:val="169106370"/>
      </w:pPr>
      <w:bookmarkStart w:id="38" w:name="_Toc422125654"/>
      <w:bookmarkStart w:id="39" w:name="_Toc422127071"/>
      <w:r>
        <w:t xml:space="preserve">8.8. </w:t>
      </w:r>
      <w:r w:rsidR="00511CED" w:rsidRPr="00112E20">
        <w:t>Monitorizarea și evaluarea amenințărilor legate de schimbările climatice în Moldova și indicatorii de cuantificare a expunerilor</w:t>
      </w:r>
      <w:bookmarkEnd w:id="38"/>
      <w:bookmarkEnd w:id="39"/>
    </w:p>
    <w:p w:rsidR="00511CED" w:rsidRPr="00112E20" w:rsidRDefault="00A01D8B" w:rsidP="00D10DA4">
      <w:pPr>
        <w:pStyle w:val="bodytexten"/>
        <w:divId w:val="169106370"/>
      </w:pPr>
      <w:r>
        <w:tab/>
      </w:r>
      <w:r w:rsidR="00400658">
        <w:t>66</w:t>
      </w:r>
      <w:r>
        <w:t>. A</w:t>
      </w:r>
      <w:r w:rsidRPr="00112E20">
        <w:t>ctivitatea</w:t>
      </w:r>
      <w:r>
        <w:t xml:space="preserve"> </w:t>
      </w:r>
      <w:r w:rsidRPr="00112E20">
        <w:t xml:space="preserve">de monitorizare a sistemului de sănătate în Republica Moldova trebuie </w:t>
      </w:r>
      <w:proofErr w:type="gramStart"/>
      <w:r w:rsidRPr="00112E20">
        <w:t>să</w:t>
      </w:r>
      <w:proofErr w:type="gramEnd"/>
      <w:r w:rsidRPr="00112E20">
        <w:t xml:space="preserve"> se axeze pe evaluarea </w:t>
      </w:r>
      <w:r>
        <w:t xml:space="preserve">și </w:t>
      </w:r>
      <w:r w:rsidRPr="00112E20">
        <w:t>măsurarea efectelor expunerilor aferente schimbărilor climatice</w:t>
      </w:r>
      <w:r w:rsidR="00511CED" w:rsidRPr="00112E20">
        <w:t xml:space="preserve">. </w:t>
      </w:r>
      <w:proofErr w:type="gramStart"/>
      <w:r>
        <w:t>A</w:t>
      </w:r>
      <w:r w:rsidR="00511CED" w:rsidRPr="00112E20">
        <w:t xml:space="preserve">ceste expuneri exista </w:t>
      </w:r>
      <w:r>
        <w:t xml:space="preserve">și în present </w:t>
      </w:r>
      <w:r w:rsidR="00511CED" w:rsidRPr="00112E20">
        <w:t xml:space="preserve">în țară, dar sunt </w:t>
      </w:r>
      <w:r>
        <w:t>intensificate</w:t>
      </w:r>
      <w:r w:rsidR="00511CED" w:rsidRPr="00112E20">
        <w:t xml:space="preserve"> de schimbările climatice.</w:t>
      </w:r>
      <w:proofErr w:type="gramEnd"/>
      <w:r w:rsidR="00511CED" w:rsidRPr="00112E20">
        <w:t xml:space="preserve"> Expunerile sunt în principal legate de calitatea apei și deficitul de apă în sectorul agricol și mediul urban, de </w:t>
      </w:r>
      <w:r w:rsidR="00075451">
        <w:t>calitatea aerului, a mediului ocupațional</w:t>
      </w:r>
      <w:r w:rsidR="00511CED" w:rsidRPr="00112E20">
        <w:t xml:space="preserve"> și activități în aer liber, creșterea bunăstării și reducerii de inegalități, de valuri de căldură, de frig și răspândirea vectorilor.</w:t>
      </w:r>
    </w:p>
    <w:p w:rsidR="00511CED" w:rsidRPr="00075451" w:rsidRDefault="00400658" w:rsidP="00075451">
      <w:pPr>
        <w:pStyle w:val="BodyText1"/>
        <w:ind w:firstLine="709"/>
        <w:divId w:val="169106370"/>
        <w:rPr>
          <w:rFonts w:ascii="Times New Roman" w:hAnsi="Times New Roman"/>
          <w:color w:val="auto"/>
          <w:sz w:val="28"/>
          <w:szCs w:val="28"/>
          <w:lang w:val="ro-RO"/>
        </w:rPr>
      </w:pPr>
      <w:r>
        <w:rPr>
          <w:rFonts w:ascii="Times New Roman" w:hAnsi="Times New Roman"/>
          <w:color w:val="auto"/>
          <w:sz w:val="28"/>
          <w:szCs w:val="28"/>
        </w:rPr>
        <w:t>67</w:t>
      </w:r>
      <w:r w:rsidR="00075451" w:rsidRPr="00075451">
        <w:rPr>
          <w:rFonts w:ascii="Times New Roman" w:hAnsi="Times New Roman"/>
          <w:color w:val="auto"/>
          <w:sz w:val="28"/>
          <w:szCs w:val="28"/>
        </w:rPr>
        <w:t xml:space="preserve">. </w:t>
      </w:r>
      <w:r w:rsidR="00075451">
        <w:rPr>
          <w:rFonts w:ascii="Times New Roman" w:hAnsi="Times New Roman"/>
          <w:color w:val="auto"/>
          <w:sz w:val="28"/>
          <w:szCs w:val="28"/>
        </w:rPr>
        <w:t xml:space="preserve">Ce ține de </w:t>
      </w:r>
      <w:r w:rsidR="00511CED" w:rsidRPr="00075451">
        <w:rPr>
          <w:rFonts w:ascii="Times New Roman" w:hAnsi="Times New Roman"/>
          <w:color w:val="auto"/>
          <w:sz w:val="28"/>
          <w:szCs w:val="28"/>
          <w:lang w:val="ro-RO"/>
        </w:rPr>
        <w:t>creșterea rezi</w:t>
      </w:r>
      <w:r w:rsidR="00075451">
        <w:rPr>
          <w:rFonts w:ascii="Times New Roman" w:hAnsi="Times New Roman"/>
          <w:color w:val="auto"/>
          <w:sz w:val="28"/>
          <w:szCs w:val="28"/>
          <w:lang w:val="ro-RO"/>
        </w:rPr>
        <w:t>lienței</w:t>
      </w:r>
      <w:r w:rsidR="00511CED" w:rsidRPr="00075451">
        <w:rPr>
          <w:rFonts w:ascii="Times New Roman" w:hAnsi="Times New Roman"/>
          <w:color w:val="auto"/>
          <w:sz w:val="28"/>
          <w:szCs w:val="28"/>
          <w:lang w:val="ro-RO"/>
        </w:rPr>
        <w:t xml:space="preserve"> la schimbările climatice în Moldova, adițional la supravegherea efectuată în prezent, ar trebui să fie supuse monitorizării </w:t>
      </w:r>
      <w:proofErr w:type="gramStart"/>
      <w:r w:rsidR="00511CED" w:rsidRPr="00075451">
        <w:rPr>
          <w:rFonts w:ascii="Times New Roman" w:hAnsi="Times New Roman"/>
          <w:color w:val="auto"/>
          <w:sz w:val="28"/>
          <w:szCs w:val="28"/>
          <w:lang w:val="ro-RO"/>
        </w:rPr>
        <w:t>bolile  respiratorii</w:t>
      </w:r>
      <w:proofErr w:type="gramEnd"/>
      <w:r w:rsidR="00511CED" w:rsidRPr="00075451">
        <w:rPr>
          <w:rFonts w:ascii="Times New Roman" w:hAnsi="Times New Roman"/>
          <w:color w:val="auto"/>
          <w:sz w:val="28"/>
          <w:szCs w:val="28"/>
          <w:lang w:val="ro-RO"/>
        </w:rPr>
        <w:t xml:space="preserve"> și infecțioase cu transmitere prin apă și produse alimentare, mai ales în legătură cu condițiile socio-economice, locative, de asigurarea cu apă </w:t>
      </w:r>
      <w:r w:rsidR="00075451">
        <w:rPr>
          <w:rFonts w:ascii="Times New Roman" w:hAnsi="Times New Roman"/>
          <w:color w:val="auto"/>
          <w:sz w:val="28"/>
          <w:szCs w:val="28"/>
          <w:lang w:val="ro-RO"/>
        </w:rPr>
        <w:t>sigură</w:t>
      </w:r>
      <w:r w:rsidR="00511CED" w:rsidRPr="00075451">
        <w:rPr>
          <w:rFonts w:ascii="Times New Roman" w:hAnsi="Times New Roman"/>
          <w:color w:val="auto"/>
          <w:sz w:val="28"/>
          <w:szCs w:val="28"/>
          <w:lang w:val="ro-RO"/>
        </w:rPr>
        <w:t xml:space="preserve"> și acces la energie a persoanelor potențial expuse. Această acțiune </w:t>
      </w:r>
      <w:r w:rsidR="00075451">
        <w:rPr>
          <w:rFonts w:ascii="Times New Roman" w:hAnsi="Times New Roman"/>
          <w:color w:val="auto"/>
          <w:sz w:val="28"/>
          <w:szCs w:val="28"/>
          <w:lang w:val="ro-RO"/>
        </w:rPr>
        <w:t xml:space="preserve">necesită a fi </w:t>
      </w:r>
      <w:r w:rsidR="00511CED" w:rsidRPr="00075451">
        <w:rPr>
          <w:rFonts w:ascii="Times New Roman" w:hAnsi="Times New Roman"/>
          <w:color w:val="auto"/>
          <w:sz w:val="28"/>
          <w:szCs w:val="28"/>
          <w:lang w:val="ro-RO"/>
        </w:rPr>
        <w:t xml:space="preserve"> conturată în mod explicit în proiectul Sistemului de Informații de Sănătate, cu indicarea instituției de sănătate responsabilă. Supravegherea bolilor </w:t>
      </w:r>
      <w:r w:rsidR="00075451">
        <w:rPr>
          <w:rFonts w:ascii="Times New Roman" w:hAnsi="Times New Roman"/>
          <w:color w:val="auto"/>
          <w:sz w:val="28"/>
          <w:szCs w:val="28"/>
          <w:lang w:val="ro-RO"/>
        </w:rPr>
        <w:t xml:space="preserve">infecțioase </w:t>
      </w:r>
      <w:r w:rsidR="00511CED" w:rsidRPr="00075451">
        <w:rPr>
          <w:rFonts w:ascii="Times New Roman" w:hAnsi="Times New Roman"/>
          <w:color w:val="auto"/>
          <w:sz w:val="28"/>
          <w:szCs w:val="28"/>
          <w:lang w:val="ro-RO"/>
        </w:rPr>
        <w:t xml:space="preserve">cu transmitere prin vectori se efectuează de mulți ani, colectarea </w:t>
      </w:r>
      <w:r w:rsidR="00075451">
        <w:rPr>
          <w:rFonts w:ascii="Times New Roman" w:hAnsi="Times New Roman"/>
          <w:color w:val="auto"/>
          <w:sz w:val="28"/>
          <w:szCs w:val="28"/>
          <w:lang w:val="ro-RO"/>
        </w:rPr>
        <w:t xml:space="preserve">de rutină </w:t>
      </w:r>
      <w:r w:rsidR="00511CED" w:rsidRPr="00075451">
        <w:rPr>
          <w:rFonts w:ascii="Times New Roman" w:hAnsi="Times New Roman"/>
          <w:color w:val="auto"/>
          <w:sz w:val="28"/>
          <w:szCs w:val="28"/>
          <w:lang w:val="ro-RO"/>
        </w:rPr>
        <w:t>a datelor de sănătate de mediu es</w:t>
      </w:r>
      <w:r w:rsidR="00075451">
        <w:rPr>
          <w:rFonts w:ascii="Times New Roman" w:hAnsi="Times New Roman"/>
          <w:color w:val="auto"/>
          <w:sz w:val="28"/>
          <w:szCs w:val="28"/>
          <w:lang w:val="ro-RO"/>
        </w:rPr>
        <w:t>te deja realizată instituțional</w:t>
      </w:r>
      <w:r w:rsidR="00511CED" w:rsidRPr="00075451">
        <w:rPr>
          <w:rFonts w:ascii="Times New Roman" w:hAnsi="Times New Roman"/>
          <w:color w:val="auto"/>
          <w:sz w:val="28"/>
          <w:szCs w:val="28"/>
          <w:lang w:val="ro-RO"/>
        </w:rPr>
        <w:t>.</w:t>
      </w:r>
    </w:p>
    <w:p w:rsidR="00511CED" w:rsidRPr="00075451" w:rsidRDefault="00400658" w:rsidP="00411A21">
      <w:pPr>
        <w:pStyle w:val="BodyText1"/>
        <w:ind w:firstLine="709"/>
        <w:divId w:val="169106370"/>
        <w:rPr>
          <w:rFonts w:ascii="Times New Roman" w:hAnsi="Times New Roman"/>
          <w:color w:val="auto"/>
          <w:sz w:val="28"/>
          <w:szCs w:val="28"/>
          <w:lang w:val="ro-RO"/>
        </w:rPr>
      </w:pPr>
      <w:r>
        <w:rPr>
          <w:rFonts w:ascii="Times New Roman" w:hAnsi="Times New Roman"/>
          <w:color w:val="auto"/>
          <w:sz w:val="28"/>
          <w:szCs w:val="28"/>
          <w:lang w:val="ro-RO"/>
        </w:rPr>
        <w:t>68</w:t>
      </w:r>
      <w:r w:rsidR="00075451">
        <w:rPr>
          <w:rFonts w:ascii="Times New Roman" w:hAnsi="Times New Roman"/>
          <w:color w:val="auto"/>
          <w:sz w:val="28"/>
          <w:szCs w:val="28"/>
          <w:lang w:val="ro-RO"/>
        </w:rPr>
        <w:t xml:space="preserve">. </w:t>
      </w:r>
      <w:r w:rsidR="00511CED" w:rsidRPr="00075451">
        <w:rPr>
          <w:rFonts w:ascii="Times New Roman" w:hAnsi="Times New Roman"/>
          <w:color w:val="auto"/>
          <w:sz w:val="28"/>
          <w:szCs w:val="28"/>
          <w:lang w:val="ro-RO"/>
        </w:rPr>
        <w:t xml:space="preserve">Măsura de adaptare vizează desemnarea unei instituții </w:t>
      </w:r>
      <w:r w:rsidR="00411A21">
        <w:rPr>
          <w:rFonts w:ascii="Times New Roman" w:hAnsi="Times New Roman"/>
          <w:color w:val="auto"/>
          <w:sz w:val="28"/>
          <w:szCs w:val="28"/>
          <w:lang w:val="ro-RO"/>
        </w:rPr>
        <w:t xml:space="preserve">responsabile, </w:t>
      </w:r>
      <w:r w:rsidR="00511CED" w:rsidRPr="00075451">
        <w:rPr>
          <w:rFonts w:ascii="Times New Roman" w:hAnsi="Times New Roman"/>
          <w:color w:val="auto"/>
          <w:sz w:val="28"/>
          <w:szCs w:val="28"/>
          <w:lang w:val="ro-RO"/>
        </w:rPr>
        <w:t xml:space="preserve"> care să gestioneze integrarea bazei d</w:t>
      </w:r>
      <w:r w:rsidR="00411A21">
        <w:rPr>
          <w:rFonts w:ascii="Times New Roman" w:hAnsi="Times New Roman"/>
          <w:color w:val="auto"/>
          <w:sz w:val="28"/>
          <w:szCs w:val="28"/>
          <w:lang w:val="ro-RO"/>
        </w:rPr>
        <w:t xml:space="preserve">e date și analiza datelor și să asigure </w:t>
      </w:r>
      <w:r w:rsidR="00511CED" w:rsidRPr="00075451">
        <w:rPr>
          <w:rFonts w:ascii="Times New Roman" w:hAnsi="Times New Roman"/>
          <w:color w:val="auto"/>
          <w:sz w:val="28"/>
          <w:szCs w:val="28"/>
          <w:lang w:val="ro-RO"/>
        </w:rPr>
        <w:t>monitorizarea efectelor schimbărilor climatice / eforturile de reducere a vulnerabilității.</w:t>
      </w:r>
      <w:r w:rsidR="00411A21">
        <w:rPr>
          <w:rFonts w:ascii="Times New Roman" w:hAnsi="Times New Roman"/>
          <w:color w:val="auto"/>
          <w:sz w:val="28"/>
          <w:szCs w:val="28"/>
          <w:lang w:val="ro-RO"/>
        </w:rPr>
        <w:t xml:space="preserve"> În t</w:t>
      </w:r>
      <w:r w:rsidR="00511CED" w:rsidRPr="00075451">
        <w:rPr>
          <w:rFonts w:ascii="Times New Roman" w:hAnsi="Times New Roman"/>
          <w:color w:val="auto"/>
          <w:sz w:val="28"/>
          <w:szCs w:val="28"/>
          <w:lang w:val="ro-RO"/>
        </w:rPr>
        <w:t>abelul de mai jos (</w:t>
      </w:r>
      <w:r w:rsidR="00411A21">
        <w:rPr>
          <w:rFonts w:ascii="Times New Roman" w:hAnsi="Times New Roman"/>
          <w:color w:val="auto"/>
          <w:sz w:val="28"/>
          <w:szCs w:val="28"/>
          <w:lang w:val="ro-RO"/>
        </w:rPr>
        <w:t>tab.15</w:t>
      </w:r>
      <w:r w:rsidR="00511CED" w:rsidRPr="00075451">
        <w:rPr>
          <w:rFonts w:ascii="Times New Roman" w:hAnsi="Times New Roman"/>
          <w:color w:val="auto"/>
          <w:sz w:val="28"/>
          <w:szCs w:val="28"/>
          <w:lang w:val="ro-RO"/>
        </w:rPr>
        <w:t xml:space="preserve">) </w:t>
      </w:r>
      <w:r w:rsidR="00411A21">
        <w:rPr>
          <w:rFonts w:ascii="Times New Roman" w:hAnsi="Times New Roman"/>
          <w:color w:val="auto"/>
          <w:sz w:val="28"/>
          <w:szCs w:val="28"/>
          <w:lang w:val="ro-RO"/>
        </w:rPr>
        <w:t xml:space="preserve">se </w:t>
      </w:r>
      <w:r w:rsidR="00511CED" w:rsidRPr="00075451">
        <w:rPr>
          <w:rFonts w:ascii="Times New Roman" w:hAnsi="Times New Roman"/>
          <w:color w:val="auto"/>
          <w:sz w:val="28"/>
          <w:szCs w:val="28"/>
          <w:lang w:val="ro-RO"/>
        </w:rPr>
        <w:t xml:space="preserve">prezintă efectele de sănătate asociate cu fenomenele meteorologice în Moldova, </w:t>
      </w:r>
      <w:r w:rsidR="00411A21">
        <w:rPr>
          <w:rFonts w:ascii="Times New Roman" w:hAnsi="Times New Roman"/>
          <w:color w:val="auto"/>
          <w:sz w:val="28"/>
          <w:szCs w:val="28"/>
          <w:lang w:val="ro-RO"/>
        </w:rPr>
        <w:t>de asemenea și</w:t>
      </w:r>
      <w:r w:rsidR="00511CED" w:rsidRPr="00075451">
        <w:rPr>
          <w:rFonts w:ascii="Times New Roman" w:hAnsi="Times New Roman"/>
          <w:color w:val="auto"/>
          <w:sz w:val="28"/>
          <w:szCs w:val="28"/>
          <w:lang w:val="ro-RO"/>
        </w:rPr>
        <w:t xml:space="preserve"> indicatori pentru a fi adoptați de către autoritatea responsabilă de monitorizare, pentru a cuantifica impactul potențial al evenimentelor meteorologice asupra sistemului de sănătate și evalua progresele realizate prin măsurile de adaptare adoptate în scopul reducerii vulnerabilității.</w:t>
      </w:r>
    </w:p>
    <w:p w:rsidR="00511CED" w:rsidRPr="00411A21" w:rsidRDefault="00411A21" w:rsidP="00411A21">
      <w:pPr>
        <w:pStyle w:val="Titletab"/>
        <w:divId w:val="169106370"/>
      </w:pPr>
      <w:bookmarkStart w:id="40" w:name="_Toc421687682"/>
      <w:bookmarkStart w:id="41" w:name="_Toc422127093"/>
      <w:r w:rsidRPr="00411A21">
        <w:t xml:space="preserve">Tab. 15. </w:t>
      </w:r>
      <w:r w:rsidR="00511CED" w:rsidRPr="00411A21">
        <w:t>Efectele de sănătate potențial aferente evenimentelor meteorologice din Moldova</w:t>
      </w:r>
      <w:bookmarkEnd w:id="40"/>
      <w:bookmarkEnd w:id="41"/>
    </w:p>
    <w:tbl>
      <w:tblPr>
        <w:tblW w:w="9464" w:type="dxa"/>
        <w:tblBorders>
          <w:top w:val="double" w:sz="6" w:space="0" w:color="auto"/>
          <w:left w:val="double" w:sz="6" w:space="0" w:color="auto"/>
          <w:bottom w:val="double" w:sz="6" w:space="0" w:color="auto"/>
          <w:right w:val="double" w:sz="6" w:space="0" w:color="auto"/>
          <w:insideH w:val="dotted" w:sz="4" w:space="0" w:color="auto"/>
          <w:insideV w:val="single" w:sz="4" w:space="0" w:color="auto"/>
        </w:tblBorders>
        <w:tblLook w:val="04A0"/>
      </w:tblPr>
      <w:tblGrid>
        <w:gridCol w:w="2127"/>
        <w:gridCol w:w="2092"/>
        <w:gridCol w:w="1701"/>
        <w:gridCol w:w="3544"/>
      </w:tblGrid>
      <w:tr w:rsidR="005504FF" w:rsidRPr="00411A21" w:rsidTr="005504FF">
        <w:trPr>
          <w:divId w:val="169106370"/>
          <w:tblHeader/>
        </w:trPr>
        <w:tc>
          <w:tcPr>
            <w:tcW w:w="2127" w:type="dxa"/>
            <w:tcBorders>
              <w:top w:val="single" w:sz="12" w:space="0" w:color="auto"/>
              <w:left w:val="single" w:sz="12" w:space="0" w:color="auto"/>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fect</w:t>
            </w:r>
          </w:p>
        </w:tc>
        <w:tc>
          <w:tcPr>
            <w:tcW w:w="2092" w:type="dxa"/>
            <w:tcBorders>
              <w:top w:val="single" w:sz="12" w:space="0" w:color="auto"/>
              <w:left w:val="nil"/>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Cauza</w:t>
            </w:r>
          </w:p>
        </w:tc>
        <w:tc>
          <w:tcPr>
            <w:tcW w:w="1701" w:type="dxa"/>
            <w:tcBorders>
              <w:top w:val="single" w:sz="12" w:space="0" w:color="auto"/>
              <w:left w:val="nil"/>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xpunerea</w:t>
            </w:r>
          </w:p>
        </w:tc>
        <w:tc>
          <w:tcPr>
            <w:tcW w:w="3544" w:type="dxa"/>
            <w:tcBorders>
              <w:top w:val="single" w:sz="12" w:space="0" w:color="auto"/>
              <w:left w:val="nil"/>
              <w:bottom w:val="double" w:sz="6" w:space="0" w:color="auto"/>
              <w:right w:val="single" w:sz="12" w:space="0" w:color="auto"/>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valuarea populației expuse / indicatori</w:t>
            </w:r>
          </w:p>
        </w:tc>
      </w:tr>
      <w:tr w:rsidR="005504FF" w:rsidRPr="00411A21" w:rsidTr="005504FF">
        <w:trPr>
          <w:divId w:val="169106370"/>
        </w:trPr>
        <w:tc>
          <w:tcPr>
            <w:tcW w:w="2127" w:type="dxa"/>
            <w:tcBorders>
              <w:top w:val="double" w:sz="6" w:space="0" w:color="auto"/>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Leziuni, victime</w:t>
            </w:r>
          </w:p>
        </w:tc>
        <w:tc>
          <w:tcPr>
            <w:tcW w:w="2092" w:type="dxa"/>
            <w:tcBorders>
              <w:top w:val="double" w:sz="6"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undații rurale / </w:t>
            </w:r>
            <w:r w:rsidRPr="00411A21">
              <w:rPr>
                <w:rFonts w:ascii="Times New Roman" w:hAnsi="Times New Roman"/>
                <w:sz w:val="20"/>
                <w:szCs w:val="20"/>
                <w:lang w:val="ro-RO"/>
              </w:rPr>
              <w:lastRenderedPageBreak/>
              <w:t>urban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Alunecări de teren</w:t>
            </w:r>
          </w:p>
        </w:tc>
        <w:tc>
          <w:tcPr>
            <w:tcW w:w="1701" w:type="dxa"/>
            <w:tcBorders>
              <w:top w:val="double" w:sz="6"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lastRenderedPageBreak/>
              <w:t>rurală / urbană</w:t>
            </w:r>
          </w:p>
        </w:tc>
        <w:tc>
          <w:tcPr>
            <w:tcW w:w="3544" w:type="dxa"/>
            <w:tcBorders>
              <w:top w:val="double" w:sz="6" w:space="0" w:color="auto"/>
              <w:right w:val="single" w:sz="12" w:space="0" w:color="auto"/>
            </w:tcBorders>
          </w:tcPr>
          <w:p w:rsidR="00511CED" w:rsidRPr="00411A21" w:rsidRDefault="00511CED" w:rsidP="000F7ED4">
            <w:pPr>
              <w:spacing w:after="0"/>
              <w:jc w:val="left"/>
              <w:rPr>
                <w:rFonts w:ascii="Times New Roman" w:hAnsi="Times New Roman"/>
                <w:sz w:val="20"/>
                <w:szCs w:val="20"/>
                <w:lang w:val="ro-RO"/>
              </w:rPr>
            </w:pPr>
            <w:r w:rsidRPr="00411A21">
              <w:rPr>
                <w:rFonts w:ascii="Times New Roman" w:hAnsi="Times New Roman"/>
                <w:sz w:val="20"/>
                <w:szCs w:val="20"/>
                <w:lang w:val="ro-RO"/>
              </w:rPr>
              <w:t>n</w:t>
            </w:r>
            <w:r w:rsidR="000F7ED4">
              <w:rPr>
                <w:rFonts w:ascii="Times New Roman" w:hAnsi="Times New Roman"/>
                <w:sz w:val="20"/>
                <w:szCs w:val="20"/>
                <w:lang w:val="ro-RO"/>
              </w:rPr>
              <w:t>r</w:t>
            </w:r>
            <w:r w:rsidRPr="00411A21">
              <w:rPr>
                <w:rFonts w:ascii="Times New Roman" w:hAnsi="Times New Roman"/>
                <w:sz w:val="20"/>
                <w:szCs w:val="20"/>
                <w:lang w:val="ro-RO"/>
              </w:rPr>
              <w:t xml:space="preserve">. de familii care locuiesc în zonele </w:t>
            </w:r>
            <w:r w:rsidRPr="00411A21">
              <w:rPr>
                <w:rFonts w:ascii="Times New Roman" w:hAnsi="Times New Roman"/>
                <w:sz w:val="20"/>
                <w:szCs w:val="20"/>
                <w:lang w:val="ro-RO"/>
              </w:rPr>
              <w:lastRenderedPageBreak/>
              <w:t>expuse</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lastRenderedPageBreak/>
              <w:t>Leziuni, victime</w:t>
            </w:r>
          </w:p>
        </w:tc>
        <w:tc>
          <w:tcPr>
            <w:tcW w:w="2092" w:type="dxa"/>
          </w:tcPr>
          <w:p w:rsidR="00511CED" w:rsidRPr="00411A21" w:rsidRDefault="000F7ED4" w:rsidP="000F7ED4">
            <w:pPr>
              <w:spacing w:after="0"/>
              <w:jc w:val="left"/>
              <w:rPr>
                <w:rFonts w:ascii="Times New Roman" w:hAnsi="Times New Roman"/>
                <w:sz w:val="20"/>
                <w:szCs w:val="20"/>
                <w:lang w:val="ro-RO"/>
              </w:rPr>
            </w:pPr>
            <w:r>
              <w:rPr>
                <w:rFonts w:ascii="Times New Roman" w:hAnsi="Times New Roman"/>
                <w:sz w:val="20"/>
                <w:szCs w:val="20"/>
                <w:lang w:val="ro-RO"/>
              </w:rPr>
              <w:t>Incendii</w:t>
            </w:r>
            <w:r w:rsidR="00511CED" w:rsidRPr="00411A21">
              <w:rPr>
                <w:rFonts w:ascii="Times New Roman" w:hAnsi="Times New Roman"/>
                <w:sz w:val="20"/>
                <w:szCs w:val="20"/>
                <w:lang w:val="ro-RO"/>
              </w:rPr>
              <w:t xml:space="preserve"> (secetă / căldură), locul de muncă în aer liber, povara ocupațională și cea aferentă siguranței, inclusiv drumurile</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0F7ED4">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Numărul de persoane </w:t>
            </w:r>
            <w:r w:rsidR="000F7ED4">
              <w:rPr>
                <w:rFonts w:ascii="Times New Roman" w:hAnsi="Times New Roman"/>
                <w:sz w:val="20"/>
                <w:szCs w:val="20"/>
                <w:lang w:val="ro-RO"/>
              </w:rPr>
              <w:t>afectate</w:t>
            </w:r>
            <w:r w:rsidRPr="00411A21">
              <w:rPr>
                <w:rFonts w:ascii="Times New Roman" w:hAnsi="Times New Roman"/>
                <w:sz w:val="20"/>
                <w:szCs w:val="20"/>
                <w:lang w:val="ro-RO"/>
              </w:rPr>
              <w:t xml:space="preserve"> pe clase de accidente în comparație cu datele UE15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Pierderi economice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undații / alunecări de tere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urală </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cul statistic în ultimii 10 ani</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Pierderi economice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ecetă</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urală  </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cul statistic în ultimii 10 ani</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itatea apei (inundații)</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ă prin gastroenterită, hepatita A, salmonella </w:t>
            </w:r>
          </w:p>
        </w:tc>
      </w:tr>
      <w:tr w:rsidR="005504FF" w:rsidRPr="00411A21" w:rsidTr="005504FF">
        <w:trPr>
          <w:divId w:val="169106370"/>
        </w:trPr>
        <w:tc>
          <w:tcPr>
            <w:tcW w:w="2127" w:type="dxa"/>
            <w:tcBorders>
              <w:left w:val="single" w:sz="12" w:space="0" w:color="auto"/>
              <w:bottom w:val="dotted" w:sz="8"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Borders>
              <w:bottom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deficitul de apă (secetă)</w:t>
            </w:r>
          </w:p>
        </w:tc>
        <w:tc>
          <w:tcPr>
            <w:tcW w:w="1701" w:type="dxa"/>
            <w:tcBorders>
              <w:bottom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bottom w:val="dotted" w:sz="8"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cidență prin boli infecțioase</w:t>
            </w:r>
          </w:p>
        </w:tc>
      </w:tr>
      <w:tr w:rsidR="005504FF" w:rsidRPr="00411A21" w:rsidTr="005504FF">
        <w:trPr>
          <w:divId w:val="169106370"/>
        </w:trPr>
        <w:tc>
          <w:tcPr>
            <w:tcW w:w="2127" w:type="dxa"/>
            <w:tcBorders>
              <w:top w:val="dotted" w:sz="8" w:space="0" w:color="auto"/>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Borders>
              <w:top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sărăcie / inegalități </w:t>
            </w:r>
          </w:p>
        </w:tc>
        <w:tc>
          <w:tcPr>
            <w:tcW w:w="1701" w:type="dxa"/>
            <w:tcBorders>
              <w:top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top w:val="dotted" w:sz="8"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ă prin boli infecțioase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ondaje privind venituril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sondaje privind accesibilitatea sistemului de sănătate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Deces  anticipat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căldură</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căldură și poluarea aerului in mediul urba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a prin boli respiratorii si unele NCD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date privind concentrațiile de PM / NOx / SO2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frig</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cidența prin boli respiratorii si tuberculoză</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Costurile energetice / accesibilitate pentru familii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aer rece și poluarea aerului in mediul urba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a prin boli respiratorii si unele NCD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PM / NOx / SO2 date privind concentrațiile</w:t>
            </w:r>
          </w:p>
        </w:tc>
      </w:tr>
      <w:tr w:rsidR="005504FF" w:rsidRPr="00411A21" w:rsidTr="005504FF">
        <w:trPr>
          <w:divId w:val="169106370"/>
        </w:trPr>
        <w:tc>
          <w:tcPr>
            <w:tcW w:w="2127" w:type="dxa"/>
            <w:tcBorders>
              <w:left w:val="single" w:sz="12" w:space="0" w:color="auto"/>
              <w:bottom w:val="single" w:sz="12" w:space="0" w:color="auto"/>
            </w:tcBorders>
          </w:tcPr>
          <w:p w:rsidR="00511CED" w:rsidRPr="00411A21" w:rsidRDefault="00511CED" w:rsidP="000F7ED4">
            <w:pPr>
              <w:jc w:val="left"/>
              <w:rPr>
                <w:rFonts w:ascii="Times New Roman" w:hAnsi="Times New Roman"/>
                <w:sz w:val="20"/>
                <w:szCs w:val="20"/>
                <w:lang w:val="ro-RO"/>
              </w:rPr>
            </w:pPr>
            <w:r w:rsidRPr="00411A21">
              <w:rPr>
                <w:rFonts w:ascii="Times New Roman" w:hAnsi="Times New Roman"/>
                <w:sz w:val="20"/>
                <w:szCs w:val="20"/>
                <w:lang w:val="ro-RO"/>
              </w:rPr>
              <w:t>Boli transmi</w:t>
            </w:r>
            <w:r w:rsidR="000F7ED4">
              <w:rPr>
                <w:rFonts w:ascii="Times New Roman" w:hAnsi="Times New Roman"/>
                <w:sz w:val="20"/>
                <w:szCs w:val="20"/>
                <w:lang w:val="ro-RO"/>
              </w:rPr>
              <w:t>s</w:t>
            </w:r>
            <w:r w:rsidRPr="00411A21">
              <w:rPr>
                <w:rFonts w:ascii="Times New Roman" w:hAnsi="Times New Roman"/>
                <w:sz w:val="20"/>
                <w:szCs w:val="20"/>
                <w:lang w:val="ro-RO"/>
              </w:rPr>
              <w:t>e prin vectori</w:t>
            </w:r>
          </w:p>
        </w:tc>
        <w:tc>
          <w:tcPr>
            <w:tcW w:w="2092" w:type="dxa"/>
            <w:tcBorders>
              <w:bottom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ăspândirea de căpușe și păduchi </w:t>
            </w:r>
          </w:p>
        </w:tc>
        <w:tc>
          <w:tcPr>
            <w:tcW w:w="1701" w:type="dxa"/>
            <w:tcBorders>
              <w:bottom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w:t>
            </w:r>
          </w:p>
        </w:tc>
        <w:tc>
          <w:tcPr>
            <w:tcW w:w="3544" w:type="dxa"/>
            <w:tcBorders>
              <w:bottom w:val="single" w:sz="12"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tc>
      </w:tr>
    </w:tbl>
    <w:p w:rsidR="00511CED" w:rsidRDefault="00B12975" w:rsidP="00D10DA4">
      <w:pPr>
        <w:pStyle w:val="bodytexten"/>
        <w:divId w:val="169106370"/>
      </w:pPr>
      <w:r>
        <w:rPr>
          <w:lang w:val="ro-RO"/>
        </w:rPr>
        <w:tab/>
      </w:r>
      <w:r w:rsidR="00400658">
        <w:rPr>
          <w:lang w:val="ro-RO"/>
        </w:rPr>
        <w:t>69</w:t>
      </w:r>
      <w:r w:rsidR="0040008E">
        <w:rPr>
          <w:lang w:val="ro-RO"/>
        </w:rPr>
        <w:t xml:space="preserve">. </w:t>
      </w:r>
      <w:r w:rsidR="00511CED" w:rsidRPr="00112E20">
        <w:rPr>
          <w:lang w:val="ro-RO"/>
        </w:rPr>
        <w:t>Evaluarea vulnerabilității trebui</w:t>
      </w:r>
      <w:r w:rsidR="0040008E">
        <w:rPr>
          <w:lang w:val="ro-RO"/>
        </w:rPr>
        <w:t>e</w:t>
      </w:r>
      <w:r w:rsidR="00511CED" w:rsidRPr="00112E20">
        <w:rPr>
          <w:lang w:val="ro-RO"/>
        </w:rPr>
        <w:t xml:space="preserve"> să fie repetată </w:t>
      </w:r>
      <w:r w:rsidR="0040008E">
        <w:rPr>
          <w:lang w:val="ro-RO"/>
        </w:rPr>
        <w:t xml:space="preserve">periodic </w:t>
      </w:r>
      <w:r w:rsidR="00511CED" w:rsidRPr="00112E20">
        <w:rPr>
          <w:lang w:val="ro-RO"/>
        </w:rPr>
        <w:t>în conformitate cu metodologia adoptată de OMS în IVA (Impactul Vulnerabilității și Adaptarea)</w:t>
      </w:r>
      <w:r w:rsidR="0040008E">
        <w:rPr>
          <w:lang w:val="ro-RO"/>
        </w:rPr>
        <w:t xml:space="preserve">. Aspectul </w:t>
      </w:r>
      <w:r w:rsidR="00511CED" w:rsidRPr="00112E20">
        <w:t xml:space="preserve">cheie pentru implementarea procedurii pentru repetarea evaluării  vulnerabilității și adaptării este cooperarea instituțională între entitățile și organismele implicate în realizarea planului de adaptare și menționat în acest raport. Întrucât evaluarea vulnerabilității și adaptării poate fi repetată la fiecare 5 ani si monitorizarea expunerilor de </w:t>
      </w:r>
      <w:r w:rsidR="0040008E">
        <w:t xml:space="preserve">mediu </w:t>
      </w:r>
      <w:r w:rsidR="0040008E" w:rsidRPr="00112E20">
        <w:t xml:space="preserve">și socio-economice </w:t>
      </w:r>
      <w:r w:rsidR="0040008E">
        <w:t xml:space="preserve">asupra sănătății </w:t>
      </w:r>
      <w:r w:rsidR="00511CED" w:rsidRPr="00112E20">
        <w:t xml:space="preserve">este deja parte a strategiei de adaptare, la fiecare 5 ani </w:t>
      </w:r>
      <w:r w:rsidR="0040008E">
        <w:t>va fi instituit</w:t>
      </w:r>
      <w:r w:rsidR="00511CED" w:rsidRPr="00112E20">
        <w:t xml:space="preserve"> un grup de experți tehnici </w:t>
      </w:r>
      <w:r w:rsidR="0040008E">
        <w:t>pentru</w:t>
      </w:r>
      <w:r w:rsidR="00511CED" w:rsidRPr="00112E20">
        <w:t xml:space="preserve"> a evalua povara generată de expuneri și, astfel, ajusta / revizui politicile.</w:t>
      </w:r>
    </w:p>
    <w:p w:rsidR="00400658" w:rsidRPr="0011185C" w:rsidRDefault="00400658" w:rsidP="00400658">
      <w:pPr>
        <w:pStyle w:val="cp"/>
        <w:divId w:val="169106370"/>
        <w:rPr>
          <w:sz w:val="28"/>
          <w:szCs w:val="28"/>
          <w:lang w:val="en-US"/>
        </w:rPr>
      </w:pPr>
      <w:r>
        <w:rPr>
          <w:sz w:val="28"/>
          <w:szCs w:val="28"/>
          <w:lang w:val="en-US"/>
        </w:rPr>
        <w:t>V</w:t>
      </w:r>
      <w:r w:rsidRPr="0011185C">
        <w:rPr>
          <w:sz w:val="28"/>
          <w:szCs w:val="28"/>
          <w:lang w:val="en-US"/>
        </w:rPr>
        <w:t>. VIZIUNE, SCOP, OBIECTIVE GENERALE ŞI SPECIFICE</w:t>
      </w:r>
    </w:p>
    <w:p w:rsidR="00400658" w:rsidRPr="00214720" w:rsidRDefault="00400658" w:rsidP="00BD7C52">
      <w:pPr>
        <w:pStyle w:val="af1"/>
        <w:spacing w:before="0" w:beforeAutospacing="0" w:after="0" w:afterAutospacing="0"/>
        <w:divId w:val="169106370"/>
        <w:rPr>
          <w:sz w:val="28"/>
          <w:szCs w:val="28"/>
        </w:rPr>
      </w:pPr>
      <w:r>
        <w:rPr>
          <w:b/>
          <w:bCs/>
          <w:sz w:val="28"/>
          <w:szCs w:val="28"/>
        </w:rPr>
        <w:t>70</w:t>
      </w:r>
      <w:r w:rsidRPr="00214720">
        <w:rPr>
          <w:b/>
          <w:bCs/>
          <w:sz w:val="28"/>
          <w:szCs w:val="28"/>
        </w:rPr>
        <w:t xml:space="preserve">. Viziune: </w:t>
      </w:r>
      <w:r w:rsidRPr="00107B09">
        <w:rPr>
          <w:bCs/>
          <w:sz w:val="28"/>
          <w:szCs w:val="28"/>
        </w:rPr>
        <w:t>P</w:t>
      </w:r>
      <w:r>
        <w:rPr>
          <w:bCs/>
          <w:sz w:val="28"/>
          <w:szCs w:val="28"/>
        </w:rPr>
        <w:t>opulație mai pr</w:t>
      </w:r>
      <w:r w:rsidRPr="00107B09">
        <w:rPr>
          <w:bCs/>
          <w:sz w:val="28"/>
          <w:szCs w:val="28"/>
        </w:rPr>
        <w:t>ote</w:t>
      </w:r>
      <w:r>
        <w:rPr>
          <w:bCs/>
          <w:sz w:val="28"/>
          <w:szCs w:val="28"/>
        </w:rPr>
        <w:t xml:space="preserve">jată </w:t>
      </w:r>
      <w:r w:rsidRPr="00214720">
        <w:rPr>
          <w:sz w:val="28"/>
          <w:szCs w:val="28"/>
        </w:rPr>
        <w:t xml:space="preserve">prin </w:t>
      </w:r>
      <w:r>
        <w:rPr>
          <w:sz w:val="28"/>
          <w:szCs w:val="28"/>
        </w:rPr>
        <w:t xml:space="preserve">creșterea rezilienței și </w:t>
      </w:r>
      <w:r w:rsidRPr="00214720">
        <w:rPr>
          <w:sz w:val="28"/>
          <w:szCs w:val="28"/>
        </w:rPr>
        <w:t xml:space="preserve">capacităţilor </w:t>
      </w:r>
      <w:r>
        <w:rPr>
          <w:sz w:val="28"/>
          <w:szCs w:val="28"/>
        </w:rPr>
        <w:t xml:space="preserve">de adaptare a sectorului </w:t>
      </w:r>
      <w:r w:rsidRPr="00214720">
        <w:rPr>
          <w:sz w:val="28"/>
          <w:szCs w:val="28"/>
        </w:rPr>
        <w:t xml:space="preserve">de sănătate </w:t>
      </w:r>
      <w:r>
        <w:rPr>
          <w:sz w:val="28"/>
          <w:szCs w:val="28"/>
        </w:rPr>
        <w:t>la schimbările climatice</w:t>
      </w:r>
      <w:r w:rsidRPr="00214720">
        <w:rPr>
          <w:sz w:val="28"/>
          <w:szCs w:val="28"/>
        </w:rPr>
        <w:t>.</w:t>
      </w:r>
    </w:p>
    <w:p w:rsidR="00400658" w:rsidRPr="00214720" w:rsidRDefault="00EB579C" w:rsidP="00BD7C52">
      <w:pPr>
        <w:pStyle w:val="af1"/>
        <w:spacing w:before="0" w:beforeAutospacing="0" w:after="0" w:afterAutospacing="0"/>
        <w:divId w:val="169106370"/>
        <w:rPr>
          <w:sz w:val="28"/>
          <w:szCs w:val="28"/>
        </w:rPr>
      </w:pPr>
      <w:r>
        <w:rPr>
          <w:b/>
          <w:bCs/>
          <w:sz w:val="28"/>
          <w:szCs w:val="28"/>
        </w:rPr>
        <w:t>7</w:t>
      </w:r>
      <w:r w:rsidR="00400658">
        <w:rPr>
          <w:b/>
          <w:bCs/>
          <w:sz w:val="28"/>
          <w:szCs w:val="28"/>
        </w:rPr>
        <w:t>1</w:t>
      </w:r>
      <w:r w:rsidR="00400658" w:rsidRPr="00214720">
        <w:rPr>
          <w:b/>
          <w:bCs/>
          <w:sz w:val="28"/>
          <w:szCs w:val="28"/>
        </w:rPr>
        <w:t xml:space="preserve">. Scopul: </w:t>
      </w:r>
      <w:r w:rsidR="00400658" w:rsidRPr="003941AD">
        <w:rPr>
          <w:bCs/>
          <w:sz w:val="28"/>
          <w:szCs w:val="28"/>
        </w:rPr>
        <w:t>Reducerea vulnerabilității și riscurilor pentru sănătate</w:t>
      </w:r>
      <w:r w:rsidR="00400658">
        <w:rPr>
          <w:b/>
          <w:bCs/>
          <w:sz w:val="28"/>
          <w:szCs w:val="28"/>
        </w:rPr>
        <w:t xml:space="preserve"> </w:t>
      </w:r>
      <w:r w:rsidR="00400658" w:rsidRPr="00214720">
        <w:rPr>
          <w:sz w:val="28"/>
          <w:szCs w:val="28"/>
        </w:rPr>
        <w:t xml:space="preserve">prin </w:t>
      </w:r>
      <w:r w:rsidR="00400658">
        <w:rPr>
          <w:sz w:val="28"/>
          <w:szCs w:val="28"/>
        </w:rPr>
        <w:t>implementarea unor măsuri de adaptare a sectorului de sănătate la schimbările climatice</w:t>
      </w:r>
      <w:r w:rsidR="00400658" w:rsidRPr="00214720">
        <w:rPr>
          <w:sz w:val="28"/>
          <w:szCs w:val="28"/>
        </w:rPr>
        <w:t>.</w:t>
      </w:r>
    </w:p>
    <w:p w:rsidR="00400658" w:rsidRPr="00214720" w:rsidRDefault="00EB579C" w:rsidP="00BD7C52">
      <w:pPr>
        <w:pStyle w:val="af1"/>
        <w:spacing w:before="0" w:beforeAutospacing="0" w:after="0" w:afterAutospacing="0"/>
        <w:divId w:val="169106370"/>
        <w:rPr>
          <w:sz w:val="28"/>
          <w:szCs w:val="28"/>
        </w:rPr>
      </w:pPr>
      <w:r>
        <w:rPr>
          <w:b/>
          <w:bCs/>
          <w:sz w:val="28"/>
          <w:szCs w:val="28"/>
        </w:rPr>
        <w:t>7</w:t>
      </w:r>
      <w:r w:rsidR="00400658">
        <w:rPr>
          <w:b/>
          <w:bCs/>
          <w:sz w:val="28"/>
          <w:szCs w:val="28"/>
        </w:rPr>
        <w:t>2</w:t>
      </w:r>
      <w:r w:rsidR="00400658" w:rsidRPr="00214720">
        <w:rPr>
          <w:b/>
          <w:bCs/>
          <w:sz w:val="28"/>
          <w:szCs w:val="28"/>
        </w:rPr>
        <w:t>. Obiectiv general:</w:t>
      </w:r>
      <w:r w:rsidR="00400658" w:rsidRPr="00214720">
        <w:rPr>
          <w:sz w:val="28"/>
          <w:szCs w:val="28"/>
        </w:rPr>
        <w:t xml:space="preserve"> Fortificarea capacităților sectorului de sănătate de </w:t>
      </w:r>
      <w:r w:rsidR="00400658">
        <w:rPr>
          <w:sz w:val="28"/>
          <w:szCs w:val="28"/>
        </w:rPr>
        <w:t xml:space="preserve">prevenire, pregătire și răspuns </w:t>
      </w:r>
      <w:r w:rsidR="00400658" w:rsidRPr="00214720">
        <w:rPr>
          <w:sz w:val="28"/>
          <w:szCs w:val="28"/>
        </w:rPr>
        <w:t xml:space="preserve">la </w:t>
      </w:r>
      <w:r w:rsidR="00400658">
        <w:rPr>
          <w:sz w:val="28"/>
          <w:szCs w:val="28"/>
        </w:rPr>
        <w:t xml:space="preserve">evenimentele condiționate de </w:t>
      </w:r>
      <w:r w:rsidR="00400658" w:rsidRPr="00214720">
        <w:rPr>
          <w:sz w:val="28"/>
          <w:szCs w:val="28"/>
        </w:rPr>
        <w:t>schimbările climatice</w:t>
      </w:r>
    </w:p>
    <w:p w:rsidR="00BD7C52" w:rsidRDefault="00EB579C" w:rsidP="00BD7C52">
      <w:pPr>
        <w:pStyle w:val="af1"/>
        <w:divId w:val="169106370"/>
        <w:rPr>
          <w:b/>
          <w:bCs/>
          <w:sz w:val="28"/>
          <w:szCs w:val="28"/>
        </w:rPr>
      </w:pPr>
      <w:r>
        <w:rPr>
          <w:sz w:val="28"/>
          <w:szCs w:val="28"/>
        </w:rPr>
        <w:lastRenderedPageBreak/>
        <w:t>7</w:t>
      </w:r>
      <w:r w:rsidR="00400658">
        <w:rPr>
          <w:sz w:val="28"/>
          <w:szCs w:val="28"/>
        </w:rPr>
        <w:t>3</w:t>
      </w:r>
      <w:r w:rsidR="00400658" w:rsidRPr="00214720">
        <w:rPr>
          <w:sz w:val="28"/>
          <w:szCs w:val="28"/>
        </w:rPr>
        <w:t xml:space="preserve">. </w:t>
      </w:r>
      <w:r w:rsidR="00400658" w:rsidRPr="00214720">
        <w:rPr>
          <w:b/>
          <w:bCs/>
          <w:sz w:val="28"/>
          <w:szCs w:val="28"/>
        </w:rPr>
        <w:t xml:space="preserve"> Obiective specifice: </w:t>
      </w:r>
      <w:bookmarkStart w:id="42" w:name="_Toc422912769"/>
    </w:p>
    <w:p w:rsidR="00BD7C52" w:rsidRPr="00BD7C52" w:rsidRDefault="00BD7C52" w:rsidP="00BD7C52">
      <w:pPr>
        <w:pStyle w:val="af1"/>
        <w:divId w:val="169106370"/>
        <w:rPr>
          <w:rFonts w:ascii="Times New Roman" w:hAnsi="Times New Roman"/>
          <w:sz w:val="28"/>
          <w:szCs w:val="28"/>
        </w:rPr>
      </w:pPr>
      <w:r w:rsidRPr="00BD7C52">
        <w:rPr>
          <w:b/>
          <w:bCs/>
          <w:sz w:val="28"/>
          <w:szCs w:val="28"/>
        </w:rPr>
        <w:t xml:space="preserve">1) </w:t>
      </w:r>
      <w:r w:rsidR="00400658" w:rsidRPr="00BD7C52">
        <w:rPr>
          <w:rFonts w:ascii="Times New Roman" w:hAnsi="Times New Roman"/>
          <w:sz w:val="28"/>
          <w:szCs w:val="28"/>
        </w:rPr>
        <w:t>Asigurarea unei colaborări funcționale între sectoarele și instituțiile relevante în scopul fortificării capacităților de adaptare și utilizarea eficientă a resurselor disponibile;</w:t>
      </w:r>
      <w:bookmarkStart w:id="43" w:name="_Toc422912770"/>
      <w:bookmarkEnd w:id="42"/>
    </w:p>
    <w:p w:rsidR="00BD7C52" w:rsidRPr="00BD7C52" w:rsidRDefault="00BD7C52" w:rsidP="00BD7C52">
      <w:pPr>
        <w:pStyle w:val="af1"/>
        <w:divId w:val="169106370"/>
        <w:rPr>
          <w:rFonts w:ascii="Times New Roman" w:hAnsi="Times New Roman"/>
          <w:sz w:val="28"/>
          <w:szCs w:val="28"/>
          <w:lang w:val="ro-RO"/>
        </w:rPr>
      </w:pPr>
      <w:r w:rsidRPr="00BD7C52">
        <w:rPr>
          <w:rFonts w:ascii="Times New Roman" w:hAnsi="Times New Roman"/>
          <w:sz w:val="28"/>
          <w:szCs w:val="28"/>
        </w:rPr>
        <w:t xml:space="preserve">2) </w:t>
      </w:r>
      <w:r w:rsidR="00400658" w:rsidRPr="00BD7C52">
        <w:rPr>
          <w:rFonts w:ascii="Times New Roman" w:hAnsi="Times New Roman"/>
          <w:sz w:val="28"/>
          <w:szCs w:val="28"/>
          <w:lang w:val="ro-RO"/>
        </w:rPr>
        <w:t>Implementarea unui sistem informațional în domeniul sănătății mediului cu aspectele schimbărilor climatice</w:t>
      </w:r>
      <w:r w:rsidR="002B6365" w:rsidRPr="002B6365">
        <w:rPr>
          <w:rFonts w:ascii="Times New Roman" w:hAnsi="Times New Roman"/>
          <w:b/>
          <w:i/>
          <w:sz w:val="24"/>
          <w:szCs w:val="24"/>
          <w:lang w:val="ro-RO"/>
        </w:rPr>
        <w:t xml:space="preserve"> </w:t>
      </w:r>
      <w:r w:rsidR="002B6365" w:rsidRPr="002B6365">
        <w:rPr>
          <w:rFonts w:ascii="Times New Roman" w:hAnsi="Times New Roman"/>
          <w:sz w:val="28"/>
          <w:szCs w:val="28"/>
          <w:lang w:val="ro-RO"/>
        </w:rPr>
        <w:t>în scopuri decizionale și accesului public la informație</w:t>
      </w:r>
      <w:r w:rsidR="00400658" w:rsidRPr="002B6365">
        <w:rPr>
          <w:rFonts w:ascii="Times New Roman" w:hAnsi="Times New Roman"/>
          <w:sz w:val="28"/>
          <w:szCs w:val="28"/>
          <w:lang w:val="ro-RO"/>
        </w:rPr>
        <w:t>;</w:t>
      </w:r>
      <w:bookmarkStart w:id="44" w:name="_Toc422912771"/>
      <w:bookmarkEnd w:id="43"/>
    </w:p>
    <w:p w:rsidR="00BD7C52" w:rsidRDefault="00BD7C52" w:rsidP="00BD7C52">
      <w:pPr>
        <w:pStyle w:val="af1"/>
        <w:divId w:val="169106370"/>
        <w:rPr>
          <w:rFonts w:ascii="Times New Roman" w:hAnsi="Times New Roman"/>
          <w:sz w:val="28"/>
          <w:szCs w:val="28"/>
          <w:lang w:val="ro-RO"/>
        </w:rPr>
      </w:pPr>
      <w:r w:rsidRPr="00BD7C52">
        <w:rPr>
          <w:rFonts w:ascii="Times New Roman" w:hAnsi="Times New Roman"/>
          <w:sz w:val="28"/>
          <w:szCs w:val="28"/>
          <w:lang w:val="ro-RO"/>
        </w:rPr>
        <w:t xml:space="preserve">3) </w:t>
      </w:r>
      <w:bookmarkStart w:id="45" w:name="_Toc422912772"/>
      <w:bookmarkEnd w:id="44"/>
      <w:r w:rsidR="002B6365" w:rsidRPr="002B6365">
        <w:rPr>
          <w:rFonts w:ascii="Times New Roman" w:hAnsi="Times New Roman"/>
          <w:sz w:val="28"/>
          <w:szCs w:val="28"/>
          <w:lang w:val="ro-RO"/>
        </w:rPr>
        <w:t>Crearea unor mecanisme eficiente pentru prevenirea, avertizarea timpurie, gestionarea și depășirea efectelor fenomenelor meteo extreme (valuri de căldură, de frig, inundații) datorate schimbărilor climatice.</w:t>
      </w:r>
    </w:p>
    <w:p w:rsidR="00BD7C52" w:rsidRPr="00BD7C52" w:rsidRDefault="00BD7C52" w:rsidP="00BD7C52">
      <w:pPr>
        <w:pStyle w:val="af1"/>
        <w:divId w:val="169106370"/>
        <w:rPr>
          <w:rFonts w:ascii="Times New Roman" w:hAnsi="Times New Roman"/>
          <w:sz w:val="28"/>
          <w:szCs w:val="28"/>
          <w:lang w:val="ro-RO"/>
        </w:rPr>
      </w:pPr>
      <w:r w:rsidRPr="00BD7C52">
        <w:rPr>
          <w:rFonts w:ascii="Times New Roman" w:hAnsi="Times New Roman"/>
          <w:sz w:val="28"/>
          <w:szCs w:val="28"/>
          <w:lang w:val="ro-RO"/>
        </w:rPr>
        <w:t xml:space="preserve">4) </w:t>
      </w:r>
      <w:r w:rsidR="00400658" w:rsidRPr="00BD7C52">
        <w:rPr>
          <w:rFonts w:ascii="Times New Roman" w:hAnsi="Times New Roman"/>
          <w:sz w:val="28"/>
          <w:szCs w:val="28"/>
          <w:lang w:val="ro-RO"/>
        </w:rPr>
        <w:t>Asigurarea informării și sensibilizării populației, comunicarea riscurilor în legătură cu schimbările climatice</w:t>
      </w:r>
      <w:bookmarkEnd w:id="45"/>
      <w:r w:rsidR="00400658" w:rsidRPr="00BD7C52">
        <w:rPr>
          <w:rFonts w:ascii="Times New Roman" w:hAnsi="Times New Roman"/>
          <w:sz w:val="28"/>
          <w:szCs w:val="28"/>
          <w:lang w:val="ro-RO"/>
        </w:rPr>
        <w:t>,</w:t>
      </w:r>
    </w:p>
    <w:p w:rsidR="00BD7C52" w:rsidRPr="002D5D14" w:rsidRDefault="00BD7C52" w:rsidP="00BD7C52">
      <w:pPr>
        <w:pStyle w:val="af1"/>
        <w:divId w:val="169106370"/>
        <w:rPr>
          <w:rFonts w:ascii="Times New Roman" w:hAnsi="Times New Roman"/>
          <w:sz w:val="28"/>
          <w:szCs w:val="28"/>
          <w:lang w:val="ro-RO"/>
        </w:rPr>
      </w:pPr>
      <w:r w:rsidRPr="00BD7C52">
        <w:rPr>
          <w:rFonts w:ascii="Times New Roman" w:hAnsi="Times New Roman"/>
          <w:sz w:val="28"/>
          <w:szCs w:val="28"/>
          <w:lang w:val="ro-RO"/>
        </w:rPr>
        <w:t xml:space="preserve">5) </w:t>
      </w:r>
      <w:r w:rsidR="00400658" w:rsidRPr="00BD7C52">
        <w:rPr>
          <w:rFonts w:ascii="Times New Roman" w:hAnsi="Times New Roman"/>
          <w:sz w:val="28"/>
          <w:szCs w:val="28"/>
          <w:lang w:val="ro-RO"/>
        </w:rPr>
        <w:t xml:space="preserve">Fortificarea capacităților de supraveghere a bolilor infecțioase, inclusiv a celor condiționate de vectori și </w:t>
      </w:r>
      <w:r w:rsidR="002D5D14">
        <w:rPr>
          <w:rFonts w:ascii="Times New Roman" w:hAnsi="Times New Roman"/>
          <w:sz w:val="28"/>
          <w:szCs w:val="28"/>
          <w:lang w:val="ro-RO"/>
        </w:rPr>
        <w:t xml:space="preserve">boli </w:t>
      </w:r>
      <w:r w:rsidR="002D5D14" w:rsidRPr="002D5D14">
        <w:rPr>
          <w:rFonts w:ascii="Times New Roman" w:hAnsi="Times New Roman"/>
          <w:sz w:val="28"/>
          <w:szCs w:val="28"/>
          <w:lang w:val="ro-RO"/>
        </w:rPr>
        <w:t xml:space="preserve">netransmisibile </w:t>
      </w:r>
      <w:r w:rsidR="002B6365" w:rsidRPr="002D5D14">
        <w:rPr>
          <w:rFonts w:ascii="Times New Roman" w:hAnsi="Times New Roman"/>
          <w:sz w:val="28"/>
          <w:szCs w:val="28"/>
          <w:lang w:val="ro-RO"/>
        </w:rPr>
        <w:t>influențate de schimbările climatice.</w:t>
      </w:r>
    </w:p>
    <w:p w:rsidR="00400658" w:rsidRPr="00BD7C52" w:rsidRDefault="00BD7C52" w:rsidP="00BD7C52">
      <w:pPr>
        <w:pStyle w:val="af1"/>
        <w:divId w:val="169106370"/>
        <w:rPr>
          <w:rFonts w:ascii="Times New Roman" w:hAnsi="Times New Roman"/>
          <w:sz w:val="28"/>
          <w:szCs w:val="28"/>
          <w:lang w:val="ro-RO"/>
        </w:rPr>
      </w:pPr>
      <w:r w:rsidRPr="00BD7C52">
        <w:rPr>
          <w:rFonts w:ascii="Times New Roman" w:hAnsi="Times New Roman"/>
          <w:sz w:val="28"/>
          <w:szCs w:val="28"/>
          <w:lang w:val="ro-RO"/>
        </w:rPr>
        <w:t xml:space="preserve">6) </w:t>
      </w:r>
      <w:r w:rsidRPr="002D5D14">
        <w:rPr>
          <w:rStyle w:val="FontStyle12"/>
          <w:b w:val="0"/>
          <w:i w:val="0"/>
          <w:sz w:val="28"/>
          <w:szCs w:val="28"/>
          <w:lang w:val="ro-RO" w:eastAsia="ro-RO"/>
        </w:rPr>
        <w:t>Î</w:t>
      </w:r>
      <w:r w:rsidR="009A460E" w:rsidRPr="002D5D14">
        <w:rPr>
          <w:rStyle w:val="FontStyle12"/>
          <w:b w:val="0"/>
          <w:i w:val="0"/>
          <w:sz w:val="28"/>
          <w:szCs w:val="28"/>
          <w:lang w:val="ro-RO" w:eastAsia="ro-RO"/>
        </w:rPr>
        <w:t>mbunătăţirea</w:t>
      </w:r>
      <w:r w:rsidRPr="002D5D14">
        <w:rPr>
          <w:rStyle w:val="FontStyle12"/>
          <w:b w:val="0"/>
          <w:i w:val="0"/>
          <w:sz w:val="28"/>
          <w:szCs w:val="28"/>
          <w:lang w:val="ro-RO" w:eastAsia="ro-RO"/>
        </w:rPr>
        <w:t xml:space="preserve"> </w:t>
      </w:r>
      <w:r w:rsidR="009A460E" w:rsidRPr="002D5D14">
        <w:rPr>
          <w:rStyle w:val="FontStyle12"/>
          <w:b w:val="0"/>
          <w:i w:val="0"/>
          <w:sz w:val="28"/>
          <w:szCs w:val="28"/>
          <w:lang w:val="ro-RO" w:eastAsia="ro-RO"/>
        </w:rPr>
        <w:t>mecanismului</w:t>
      </w:r>
      <w:r w:rsidR="00400658" w:rsidRPr="00BD7C52">
        <w:rPr>
          <w:rFonts w:ascii="Times New Roman" w:hAnsi="Times New Roman"/>
          <w:sz w:val="28"/>
          <w:szCs w:val="28"/>
          <w:lang w:val="ro-RO"/>
        </w:rPr>
        <w:t xml:space="preserve"> de monitorizare a fenomenelor extreme de vreme și acțiunilor de adaptare</w:t>
      </w:r>
      <w:r w:rsidR="002D5D14">
        <w:rPr>
          <w:rFonts w:ascii="Times New Roman" w:hAnsi="Times New Roman"/>
          <w:sz w:val="28"/>
          <w:szCs w:val="28"/>
          <w:lang w:val="ro-RO"/>
        </w:rPr>
        <w:t xml:space="preserve"> la schimbările climatice</w:t>
      </w:r>
      <w:r w:rsidR="00400658" w:rsidRPr="00BD7C52">
        <w:rPr>
          <w:rFonts w:ascii="Times New Roman" w:hAnsi="Times New Roman"/>
          <w:sz w:val="28"/>
          <w:szCs w:val="28"/>
          <w:lang w:val="ro-RO"/>
        </w:rPr>
        <w:t>,</w:t>
      </w:r>
    </w:p>
    <w:p w:rsidR="00400658" w:rsidRPr="00214720" w:rsidRDefault="00400658" w:rsidP="00BD7C52">
      <w:pPr>
        <w:pStyle w:val="3"/>
        <w:numPr>
          <w:ilvl w:val="0"/>
          <w:numId w:val="48"/>
        </w:numPr>
        <w:spacing w:before="200" w:after="0"/>
        <w:jc w:val="left"/>
        <w:divId w:val="169106370"/>
        <w:rPr>
          <w:rFonts w:ascii="Times New Roman" w:hAnsi="Times New Roman"/>
          <w:i w:val="0"/>
          <w:color w:val="auto"/>
          <w:sz w:val="28"/>
          <w:szCs w:val="28"/>
          <w:lang w:val="ro-RO" w:eastAsia="ru-RU"/>
        </w:rPr>
      </w:pPr>
      <w:r>
        <w:rPr>
          <w:rFonts w:ascii="Times New Roman" w:hAnsi="Times New Roman"/>
          <w:i w:val="0"/>
          <w:color w:val="auto"/>
          <w:sz w:val="28"/>
          <w:szCs w:val="28"/>
          <w:lang w:val="ro-RO"/>
        </w:rPr>
        <w:t>C</w:t>
      </w:r>
      <w:r w:rsidRPr="00214720">
        <w:rPr>
          <w:rFonts w:ascii="Times New Roman" w:hAnsi="Times New Roman"/>
          <w:i w:val="0"/>
          <w:color w:val="auto"/>
          <w:sz w:val="28"/>
          <w:szCs w:val="28"/>
          <w:lang w:val="ro-RO"/>
        </w:rPr>
        <w:t xml:space="preserve">reșterea rezilienței instituțiilor medicale la schimbările climatice și dezvoltarea serviciilor medicale ”verzi”. </w:t>
      </w:r>
    </w:p>
    <w:p w:rsidR="00EA356B" w:rsidRPr="00400658" w:rsidRDefault="00EA356B" w:rsidP="00FD595E">
      <w:pPr>
        <w:pStyle w:val="cp"/>
        <w:divId w:val="169106370"/>
        <w:rPr>
          <w:lang w:val="ro-RO"/>
        </w:rPr>
      </w:pPr>
    </w:p>
    <w:p w:rsidR="00FD595E" w:rsidRPr="007351BB" w:rsidRDefault="00FD595E" w:rsidP="00FD595E">
      <w:pPr>
        <w:pStyle w:val="cp"/>
        <w:divId w:val="169106370"/>
        <w:rPr>
          <w:sz w:val="28"/>
          <w:szCs w:val="28"/>
          <w:lang w:val="en-US"/>
        </w:rPr>
      </w:pPr>
      <w:r w:rsidRPr="007351BB">
        <w:rPr>
          <w:sz w:val="28"/>
          <w:szCs w:val="28"/>
          <w:lang w:val="en-US"/>
        </w:rPr>
        <w:t>V</w:t>
      </w:r>
      <w:r w:rsidR="00B12975" w:rsidRPr="007351BB">
        <w:rPr>
          <w:sz w:val="28"/>
          <w:szCs w:val="28"/>
          <w:lang w:val="en-US"/>
        </w:rPr>
        <w:t>I</w:t>
      </w:r>
      <w:r w:rsidRPr="007351BB">
        <w:rPr>
          <w:sz w:val="28"/>
          <w:szCs w:val="28"/>
          <w:lang w:val="en-US"/>
        </w:rPr>
        <w:t>. ESTIMAREA IMPACTULUI ŞI A COSTURILOR</w:t>
      </w:r>
    </w:p>
    <w:p w:rsidR="004A606E" w:rsidRPr="004A606E" w:rsidRDefault="00B12975" w:rsidP="004A606E">
      <w:pPr>
        <w:pStyle w:val="af1"/>
        <w:spacing w:before="0" w:beforeAutospacing="0" w:after="0" w:afterAutospacing="0"/>
        <w:jc w:val="both"/>
        <w:divId w:val="169106370"/>
        <w:rPr>
          <w:sz w:val="28"/>
          <w:szCs w:val="28"/>
        </w:rPr>
      </w:pPr>
      <w:r w:rsidRPr="007351BB">
        <w:rPr>
          <w:b/>
          <w:bCs/>
          <w:sz w:val="28"/>
          <w:szCs w:val="28"/>
          <w:lang w:val="en-US"/>
        </w:rPr>
        <w:t>7</w:t>
      </w:r>
      <w:r w:rsidR="00EB579C">
        <w:rPr>
          <w:b/>
          <w:bCs/>
          <w:sz w:val="28"/>
          <w:szCs w:val="28"/>
        </w:rPr>
        <w:t>4</w:t>
      </w:r>
      <w:r w:rsidR="00FD595E" w:rsidRPr="007351BB">
        <w:rPr>
          <w:b/>
          <w:bCs/>
          <w:sz w:val="28"/>
          <w:szCs w:val="28"/>
        </w:rPr>
        <w:t>.</w:t>
      </w:r>
      <w:r w:rsidR="00FD595E" w:rsidRPr="007351BB">
        <w:rPr>
          <w:sz w:val="28"/>
          <w:szCs w:val="28"/>
        </w:rPr>
        <w:t xml:space="preserve"> </w:t>
      </w:r>
      <w:r w:rsidR="004A606E" w:rsidRPr="004A606E">
        <w:rPr>
          <w:sz w:val="28"/>
          <w:szCs w:val="28"/>
        </w:rPr>
        <w:t xml:space="preserve">Alocarea resurselor financiare necesare </w:t>
      </w:r>
      <w:proofErr w:type="gramStart"/>
      <w:r w:rsidR="004A606E" w:rsidRPr="004A606E">
        <w:rPr>
          <w:sz w:val="28"/>
          <w:szCs w:val="28"/>
        </w:rPr>
        <w:t>este</w:t>
      </w:r>
      <w:proofErr w:type="gramEnd"/>
      <w:r w:rsidR="004A606E" w:rsidRPr="004A606E">
        <w:rPr>
          <w:sz w:val="28"/>
          <w:szCs w:val="28"/>
        </w:rPr>
        <w:t xml:space="preserve"> </w:t>
      </w:r>
      <w:r w:rsidR="004A606E">
        <w:rPr>
          <w:sz w:val="28"/>
          <w:szCs w:val="28"/>
        </w:rPr>
        <w:t xml:space="preserve">condiția </w:t>
      </w:r>
      <w:r w:rsidR="004A606E" w:rsidRPr="004A606E">
        <w:rPr>
          <w:sz w:val="28"/>
          <w:szCs w:val="28"/>
        </w:rPr>
        <w:t>pentru obţinerea rezultat</w:t>
      </w:r>
      <w:r w:rsidR="004A606E">
        <w:rPr>
          <w:sz w:val="28"/>
          <w:szCs w:val="28"/>
        </w:rPr>
        <w:t xml:space="preserve">elor scontate pentru </w:t>
      </w:r>
      <w:r w:rsidR="004A606E" w:rsidRPr="004A606E">
        <w:rPr>
          <w:sz w:val="28"/>
          <w:szCs w:val="28"/>
        </w:rPr>
        <w:t>adaptare</w:t>
      </w:r>
      <w:r w:rsidR="004A606E">
        <w:rPr>
          <w:sz w:val="28"/>
          <w:szCs w:val="28"/>
        </w:rPr>
        <w:t>a sistemului de sănătate</w:t>
      </w:r>
      <w:r w:rsidR="004A606E" w:rsidRPr="004A606E">
        <w:rPr>
          <w:sz w:val="28"/>
          <w:szCs w:val="28"/>
        </w:rPr>
        <w:t xml:space="preserve"> la schimbările climatice. </w:t>
      </w:r>
      <w:r w:rsidR="004A606E">
        <w:rPr>
          <w:sz w:val="28"/>
          <w:szCs w:val="28"/>
        </w:rPr>
        <w:t xml:space="preserve">Costurile totale de implementare a Strategiei pentru perioada 201-2022 au fost estimate la </w:t>
      </w:r>
      <w:r w:rsidR="004A606E" w:rsidRPr="004A606E">
        <w:rPr>
          <w:rFonts w:ascii="Times New Roman" w:hAnsi="Times New Roman"/>
          <w:sz w:val="28"/>
          <w:szCs w:val="28"/>
          <w:lang w:val="ro-RO"/>
        </w:rPr>
        <w:t>210660,6 mii lei.</w:t>
      </w:r>
      <w:r w:rsidR="004A606E">
        <w:rPr>
          <w:rFonts w:ascii="Times New Roman" w:hAnsi="Times New Roman"/>
          <w:sz w:val="24"/>
          <w:szCs w:val="24"/>
          <w:lang w:val="ro-RO"/>
        </w:rPr>
        <w:t xml:space="preserve"> </w:t>
      </w:r>
      <w:r w:rsidR="004A606E" w:rsidRPr="004A606E">
        <w:rPr>
          <w:sz w:val="28"/>
          <w:szCs w:val="28"/>
        </w:rPr>
        <w:t xml:space="preserve">Pentru a </w:t>
      </w:r>
      <w:r w:rsidR="004A606E">
        <w:rPr>
          <w:sz w:val="28"/>
          <w:szCs w:val="28"/>
        </w:rPr>
        <w:t>realiza acțiunile preconizate</w:t>
      </w:r>
      <w:r w:rsidR="004A606E" w:rsidRPr="004A606E">
        <w:rPr>
          <w:sz w:val="28"/>
          <w:szCs w:val="28"/>
        </w:rPr>
        <w:t xml:space="preserve">, urmează a fi utilizate atît resursele financiare interne ale statului, cît şi cele externe. Finanţarea internă poate fi asigurată din bugetul de stat şi din alte mecanisme financiare. Fondurile speciale (Fondul Ecologic Naţional, Fondul Naţional Dezvoltare Regională, Fondul pentru Eficienţă Energetică ş.a.) vor constitui un instrument important de direcţionare a </w:t>
      </w:r>
      <w:r w:rsidR="004A606E">
        <w:rPr>
          <w:sz w:val="28"/>
          <w:szCs w:val="28"/>
        </w:rPr>
        <w:t>resurselor financiare in</w:t>
      </w:r>
      <w:r w:rsidR="004A606E" w:rsidRPr="004A606E">
        <w:rPr>
          <w:sz w:val="28"/>
          <w:szCs w:val="28"/>
        </w:rPr>
        <w:t>terne în investiţii.</w:t>
      </w:r>
    </w:p>
    <w:p w:rsidR="004A606E" w:rsidRDefault="004A606E" w:rsidP="004A606E">
      <w:pPr>
        <w:pStyle w:val="af1"/>
        <w:spacing w:before="0" w:beforeAutospacing="0" w:after="0" w:afterAutospacing="0"/>
        <w:jc w:val="both"/>
        <w:divId w:val="169106370"/>
        <w:rPr>
          <w:sz w:val="28"/>
          <w:szCs w:val="28"/>
        </w:rPr>
      </w:pPr>
      <w:r w:rsidRPr="004A606E">
        <w:rPr>
          <w:sz w:val="28"/>
          <w:szCs w:val="28"/>
        </w:rPr>
        <w:t xml:space="preserve">Asistenţa şi investiţiile externe vor avea un rol important în promovarea acţiunilor </w:t>
      </w:r>
      <w:r>
        <w:rPr>
          <w:sz w:val="28"/>
          <w:szCs w:val="28"/>
        </w:rPr>
        <w:t xml:space="preserve">pentru </w:t>
      </w:r>
      <w:r w:rsidRPr="004A606E">
        <w:rPr>
          <w:sz w:val="28"/>
          <w:szCs w:val="28"/>
        </w:rPr>
        <w:t>adaptare</w:t>
      </w:r>
      <w:r>
        <w:rPr>
          <w:sz w:val="28"/>
          <w:szCs w:val="28"/>
        </w:rPr>
        <w:t>a sistemului de sănătate</w:t>
      </w:r>
      <w:r w:rsidRPr="004A606E">
        <w:rPr>
          <w:sz w:val="28"/>
          <w:szCs w:val="28"/>
        </w:rPr>
        <w:t xml:space="preserve"> la schimbările climatice. Aceste investiţii sînt legate de o gamă largă de tehnologii care vizează îmbunătăţirea eficienţei energetice, utilizarea surselor regenerabile de energie şi </w:t>
      </w:r>
      <w:r>
        <w:rPr>
          <w:sz w:val="28"/>
          <w:szCs w:val="28"/>
        </w:rPr>
        <w:t xml:space="preserve">a deșeurilor medicale, </w:t>
      </w:r>
      <w:r w:rsidRPr="004A606E">
        <w:rPr>
          <w:sz w:val="28"/>
          <w:szCs w:val="28"/>
        </w:rPr>
        <w:t xml:space="preserve">dezvoltarea </w:t>
      </w:r>
      <w:r>
        <w:rPr>
          <w:sz w:val="28"/>
          <w:szCs w:val="28"/>
        </w:rPr>
        <w:t>sistemelor informaționale și comunicării riscurilor</w:t>
      </w:r>
      <w:r w:rsidRPr="004A606E">
        <w:rPr>
          <w:sz w:val="28"/>
          <w:szCs w:val="28"/>
        </w:rPr>
        <w:t xml:space="preserve">. </w:t>
      </w:r>
    </w:p>
    <w:p w:rsidR="004A606E" w:rsidRPr="004A606E" w:rsidRDefault="004A606E" w:rsidP="004A606E">
      <w:pPr>
        <w:pStyle w:val="af1"/>
        <w:spacing w:before="0" w:beforeAutospacing="0" w:after="0" w:afterAutospacing="0"/>
        <w:divId w:val="169106370"/>
        <w:rPr>
          <w:sz w:val="28"/>
          <w:szCs w:val="28"/>
        </w:rPr>
      </w:pPr>
      <w:r w:rsidRPr="004A606E">
        <w:rPr>
          <w:b/>
          <w:sz w:val="28"/>
          <w:szCs w:val="28"/>
        </w:rPr>
        <w:t>75</w:t>
      </w:r>
      <w:r w:rsidRPr="004A606E">
        <w:rPr>
          <w:b/>
          <w:bCs/>
          <w:sz w:val="28"/>
          <w:szCs w:val="28"/>
        </w:rPr>
        <w:t>.</w:t>
      </w:r>
      <w:r w:rsidRPr="004A606E">
        <w:rPr>
          <w:sz w:val="28"/>
          <w:szCs w:val="28"/>
        </w:rPr>
        <w:t xml:space="preserve"> Implementarea unor proiecte-pilot şi a proiectelor demonstrative la scară mică va presupune o asistenţă financiară externă, care urmează a fi primită, inclusiv prin intermediul mecanismelor financiare ale Convenţiei-cadru a Organizaţiei Naţiunilor Unite cu privire la schimbarea climei, la care Republica Moldova este parte. </w:t>
      </w:r>
    </w:p>
    <w:p w:rsidR="00FD595E" w:rsidRPr="007351BB" w:rsidRDefault="004A606E" w:rsidP="00E421E3">
      <w:pPr>
        <w:pStyle w:val="af1"/>
        <w:spacing w:before="0" w:beforeAutospacing="0" w:after="0" w:afterAutospacing="0"/>
        <w:jc w:val="both"/>
        <w:divId w:val="169106370"/>
        <w:rPr>
          <w:sz w:val="28"/>
          <w:szCs w:val="28"/>
        </w:rPr>
      </w:pPr>
      <w:r>
        <w:rPr>
          <w:sz w:val="28"/>
          <w:szCs w:val="28"/>
        </w:rPr>
        <w:t xml:space="preserve">76. </w:t>
      </w:r>
      <w:r w:rsidR="00FD595E" w:rsidRPr="007351BB">
        <w:rPr>
          <w:sz w:val="28"/>
          <w:szCs w:val="28"/>
        </w:rPr>
        <w:t>Pentru realizarea Strategiei, fiecare autoritate responsabilă va prevedea resurse financiare în limitele alocaţiilor aprobate anual pentru bugetele proprii. Totodată, Ministerul Sănătăţii</w:t>
      </w:r>
      <w:r w:rsidR="00806516">
        <w:rPr>
          <w:sz w:val="28"/>
          <w:szCs w:val="28"/>
        </w:rPr>
        <w:t>,</w:t>
      </w:r>
      <w:r w:rsidR="00FD595E" w:rsidRPr="007351BB">
        <w:rPr>
          <w:sz w:val="28"/>
          <w:szCs w:val="28"/>
        </w:rPr>
        <w:t xml:space="preserve"> </w:t>
      </w:r>
      <w:r w:rsidR="00806516">
        <w:rPr>
          <w:sz w:val="28"/>
          <w:szCs w:val="28"/>
        </w:rPr>
        <w:t xml:space="preserve">Muncii și Protecției Sociale </w:t>
      </w:r>
      <w:r w:rsidR="00FD595E" w:rsidRPr="007351BB">
        <w:rPr>
          <w:sz w:val="28"/>
          <w:szCs w:val="28"/>
        </w:rPr>
        <w:t xml:space="preserve">va participa la realizarea Strategiei ca </w:t>
      </w:r>
      <w:r w:rsidR="00FD595E" w:rsidRPr="007351BB">
        <w:rPr>
          <w:sz w:val="28"/>
          <w:szCs w:val="28"/>
        </w:rPr>
        <w:lastRenderedPageBreak/>
        <w:t>organ coordonator, executiv şi consultativ</w:t>
      </w:r>
      <w:r w:rsidR="005655A3">
        <w:rPr>
          <w:sz w:val="28"/>
          <w:szCs w:val="28"/>
        </w:rPr>
        <w:t>, va elabora, inclusiv în comun cu alte autorități propuneri de proiecte concrete pentru implementare cu suportul partenerilor de dezvoltare</w:t>
      </w:r>
      <w:r w:rsidR="00FD595E" w:rsidRPr="007351BB">
        <w:rPr>
          <w:sz w:val="28"/>
          <w:szCs w:val="28"/>
        </w:rPr>
        <w:t>.</w:t>
      </w:r>
      <w:r w:rsidR="00E421E3">
        <w:rPr>
          <w:sz w:val="28"/>
          <w:szCs w:val="28"/>
        </w:rPr>
        <w:t xml:space="preserve"> </w:t>
      </w:r>
      <w:r w:rsidR="00E421E3" w:rsidRPr="00E421E3">
        <w:rPr>
          <w:rStyle w:val="FontStyle22"/>
          <w:i w:val="0"/>
          <w:sz w:val="28"/>
          <w:szCs w:val="28"/>
          <w:lang w:val="ro-RO" w:eastAsia="ro-RO"/>
        </w:rPr>
        <w:t>Mijloacele financiare provenite din fondurile asigurării obligatorii de asistenţă medicală, reprezintă resurse proprii ale instituţiei medicale, obţinute în temeiul legislaţiei în vigoare, conform contractelor încheiate cu Compania Naţională de Asigurări în Medicină, în limita mijloacelor financiare disponibile</w:t>
      </w:r>
      <w:r w:rsidR="00E421E3">
        <w:rPr>
          <w:rStyle w:val="FontStyle22"/>
          <w:i w:val="0"/>
          <w:sz w:val="28"/>
          <w:szCs w:val="28"/>
          <w:lang w:val="ro-RO" w:eastAsia="ro-RO"/>
        </w:rPr>
        <w:t>.</w:t>
      </w:r>
    </w:p>
    <w:p w:rsidR="00FD595E" w:rsidRPr="007351BB" w:rsidRDefault="00B12975" w:rsidP="00BD7C52">
      <w:pPr>
        <w:pStyle w:val="af1"/>
        <w:spacing w:before="0" w:beforeAutospacing="0" w:after="0" w:afterAutospacing="0"/>
        <w:jc w:val="both"/>
        <w:divId w:val="169106370"/>
        <w:rPr>
          <w:sz w:val="28"/>
          <w:szCs w:val="28"/>
        </w:rPr>
      </w:pPr>
      <w:r w:rsidRPr="007351BB">
        <w:rPr>
          <w:b/>
          <w:bCs/>
          <w:sz w:val="28"/>
          <w:szCs w:val="28"/>
        </w:rPr>
        <w:t>7</w:t>
      </w:r>
      <w:r w:rsidR="004A606E">
        <w:rPr>
          <w:b/>
          <w:bCs/>
          <w:sz w:val="28"/>
          <w:szCs w:val="28"/>
        </w:rPr>
        <w:t>7</w:t>
      </w:r>
      <w:r w:rsidR="00FD595E" w:rsidRPr="007351BB">
        <w:rPr>
          <w:b/>
          <w:bCs/>
          <w:sz w:val="28"/>
          <w:szCs w:val="28"/>
        </w:rPr>
        <w:t>.</w:t>
      </w:r>
      <w:r w:rsidR="00FD595E" w:rsidRPr="007351BB">
        <w:rPr>
          <w:sz w:val="28"/>
          <w:szCs w:val="28"/>
        </w:rPr>
        <w:t xml:space="preserve"> Resursele financiare şi umane necesare implementării Strategiei sînt estimate şi detaliate, pentru fiecare măsură, în Planul de acţiuni privind implementarea Strategiei (anexa nr.1 la Strategie). Planul de acţiuni va servi, de asemenea, drept mecanism de bază pentru punerea în practică a Strategiei, care stabileşte obiectivele specifice în domeniile identificate şi acţiunile pentru atingerea acestora, rezultatele/beneficiile scontate, termenele-limită, instituţiile responsabile şi indicatorii de evaluare a rezultatelor obţinute. </w:t>
      </w:r>
    </w:p>
    <w:p w:rsidR="007351BB" w:rsidRDefault="00FD595E" w:rsidP="007351BB">
      <w:pPr>
        <w:pStyle w:val="cp"/>
        <w:divId w:val="169106370"/>
        <w:rPr>
          <w:sz w:val="28"/>
          <w:szCs w:val="28"/>
          <w:lang w:val="en-US"/>
        </w:rPr>
      </w:pPr>
      <w:r w:rsidRPr="007351BB">
        <w:rPr>
          <w:sz w:val="28"/>
          <w:szCs w:val="28"/>
          <w:lang w:val="en-US"/>
        </w:rPr>
        <w:t> </w:t>
      </w:r>
    </w:p>
    <w:p w:rsidR="00532D3A" w:rsidRPr="007351BB" w:rsidRDefault="00532D3A" w:rsidP="007351BB">
      <w:pPr>
        <w:pStyle w:val="cp"/>
        <w:divId w:val="169106370"/>
        <w:rPr>
          <w:sz w:val="28"/>
          <w:szCs w:val="28"/>
          <w:lang w:val="en-US"/>
        </w:rPr>
      </w:pPr>
      <w:r w:rsidRPr="007351BB">
        <w:rPr>
          <w:sz w:val="28"/>
          <w:szCs w:val="28"/>
          <w:lang w:val="en-US"/>
        </w:rPr>
        <w:t>V</w:t>
      </w:r>
      <w:r w:rsidR="00B12975" w:rsidRPr="007351BB">
        <w:rPr>
          <w:sz w:val="28"/>
          <w:szCs w:val="28"/>
          <w:lang w:val="en-US"/>
        </w:rPr>
        <w:t>I</w:t>
      </w:r>
      <w:r w:rsidRPr="007351BB">
        <w:rPr>
          <w:sz w:val="28"/>
          <w:szCs w:val="28"/>
          <w:lang w:val="en-US"/>
        </w:rPr>
        <w:t>I. MONITORIZAREA, EVALUAREA ŞI RAPORTAREA</w:t>
      </w:r>
    </w:p>
    <w:p w:rsidR="00532D3A" w:rsidRPr="007351BB" w:rsidRDefault="00B12975" w:rsidP="00883E64">
      <w:pPr>
        <w:pStyle w:val="af1"/>
        <w:spacing w:before="0" w:beforeAutospacing="0" w:after="0" w:afterAutospacing="0"/>
        <w:jc w:val="both"/>
        <w:divId w:val="169106370"/>
        <w:rPr>
          <w:sz w:val="28"/>
          <w:szCs w:val="28"/>
        </w:rPr>
      </w:pPr>
      <w:r w:rsidRPr="007351BB">
        <w:rPr>
          <w:b/>
          <w:bCs/>
          <w:sz w:val="28"/>
          <w:szCs w:val="28"/>
        </w:rPr>
        <w:t>7</w:t>
      </w:r>
      <w:r w:rsidR="004A606E">
        <w:rPr>
          <w:b/>
          <w:bCs/>
          <w:sz w:val="28"/>
          <w:szCs w:val="28"/>
        </w:rPr>
        <w:t>8</w:t>
      </w:r>
      <w:r w:rsidR="00532D3A" w:rsidRPr="007351BB">
        <w:rPr>
          <w:b/>
          <w:bCs/>
          <w:sz w:val="28"/>
          <w:szCs w:val="28"/>
        </w:rPr>
        <w:t>.</w:t>
      </w:r>
      <w:r w:rsidR="00532D3A" w:rsidRPr="007351BB">
        <w:rPr>
          <w:sz w:val="28"/>
          <w:szCs w:val="28"/>
        </w:rPr>
        <w:t xml:space="preserve"> Monitorizarea implementării Strategiei va fi realizată de </w:t>
      </w:r>
      <w:r w:rsidR="00806516">
        <w:rPr>
          <w:sz w:val="28"/>
          <w:szCs w:val="28"/>
        </w:rPr>
        <w:t xml:space="preserve">Agenția Națională pentru Sănătate Publică din subordinea </w:t>
      </w:r>
      <w:r w:rsidR="00532D3A" w:rsidRPr="007351BB">
        <w:rPr>
          <w:sz w:val="28"/>
          <w:szCs w:val="28"/>
        </w:rPr>
        <w:t>Ministerul</w:t>
      </w:r>
      <w:r w:rsidR="00806516">
        <w:rPr>
          <w:sz w:val="28"/>
          <w:szCs w:val="28"/>
        </w:rPr>
        <w:t>ui</w:t>
      </w:r>
      <w:r w:rsidR="00532D3A" w:rsidRPr="007351BB">
        <w:rPr>
          <w:sz w:val="28"/>
          <w:szCs w:val="28"/>
        </w:rPr>
        <w:t xml:space="preserve"> Sănătăţii</w:t>
      </w:r>
      <w:r w:rsidR="00806516" w:rsidRPr="00806516">
        <w:rPr>
          <w:sz w:val="28"/>
          <w:szCs w:val="28"/>
        </w:rPr>
        <w:t xml:space="preserve"> </w:t>
      </w:r>
      <w:r w:rsidR="00806516">
        <w:rPr>
          <w:sz w:val="28"/>
          <w:szCs w:val="28"/>
        </w:rPr>
        <w:t>Muncii și Protecției Sociale care va institui un grup responsabil de coordonarea măsurilor de adaptare</w:t>
      </w:r>
      <w:r w:rsidR="00532D3A" w:rsidRPr="007351BB">
        <w:rPr>
          <w:sz w:val="28"/>
          <w:szCs w:val="28"/>
        </w:rPr>
        <w:t xml:space="preserve">. </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7</w:t>
      </w:r>
      <w:r w:rsidR="004A606E">
        <w:rPr>
          <w:b/>
          <w:bCs/>
          <w:sz w:val="28"/>
          <w:szCs w:val="28"/>
        </w:rPr>
        <w:t>9</w:t>
      </w:r>
      <w:r w:rsidR="00532D3A" w:rsidRPr="007351BB">
        <w:rPr>
          <w:b/>
          <w:bCs/>
          <w:sz w:val="28"/>
          <w:szCs w:val="28"/>
        </w:rPr>
        <w:t>.</w:t>
      </w:r>
      <w:r w:rsidR="00532D3A" w:rsidRPr="007351BB">
        <w:rPr>
          <w:sz w:val="28"/>
          <w:szCs w:val="28"/>
        </w:rPr>
        <w:t xml:space="preserve"> Evaluarea implementării Strategiei se va efectua la toate etapele: </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 xml:space="preserve">1) în perioada de elaborare a </w:t>
      </w:r>
      <w:r w:rsidR="00DC17A2">
        <w:rPr>
          <w:sz w:val="28"/>
          <w:szCs w:val="28"/>
        </w:rPr>
        <w:t xml:space="preserve">unor </w:t>
      </w:r>
      <w:r w:rsidRPr="007351BB">
        <w:rPr>
          <w:sz w:val="28"/>
          <w:szCs w:val="28"/>
        </w:rPr>
        <w:t>pro</w:t>
      </w:r>
      <w:r w:rsidR="00DC17A2">
        <w:rPr>
          <w:sz w:val="28"/>
          <w:szCs w:val="28"/>
        </w:rPr>
        <w:t xml:space="preserve">iecte și </w:t>
      </w:r>
      <w:r w:rsidRPr="007351BB">
        <w:rPr>
          <w:sz w:val="28"/>
          <w:szCs w:val="28"/>
        </w:rPr>
        <w:t>intervenţi</w:t>
      </w:r>
      <w:r w:rsidR="00DC17A2">
        <w:rPr>
          <w:sz w:val="28"/>
          <w:szCs w:val="28"/>
        </w:rPr>
        <w:t>i concrete</w:t>
      </w:r>
      <w:r w:rsidRPr="007351BB">
        <w:rPr>
          <w:sz w:val="28"/>
          <w:szCs w:val="28"/>
        </w:rPr>
        <w:t>;</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2) pe parcursul derulării acestor pro</w:t>
      </w:r>
      <w:r w:rsidR="00DC17A2">
        <w:rPr>
          <w:sz w:val="28"/>
          <w:szCs w:val="28"/>
        </w:rPr>
        <w:t>iecte și intervenții</w:t>
      </w:r>
      <w:r w:rsidRPr="007351BB">
        <w:rPr>
          <w:sz w:val="28"/>
          <w:szCs w:val="28"/>
        </w:rPr>
        <w:t>;</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 xml:space="preserve">3) după finalizarea </w:t>
      </w:r>
      <w:r w:rsidR="00DC17A2">
        <w:rPr>
          <w:sz w:val="28"/>
          <w:szCs w:val="28"/>
        </w:rPr>
        <w:t>acestora</w:t>
      </w:r>
      <w:r w:rsidRPr="007351BB">
        <w:rPr>
          <w:sz w:val="28"/>
          <w:szCs w:val="28"/>
        </w:rPr>
        <w:t>.</w:t>
      </w:r>
    </w:p>
    <w:p w:rsidR="00532D3A" w:rsidRPr="007351BB" w:rsidRDefault="004A606E" w:rsidP="007351BB">
      <w:pPr>
        <w:pStyle w:val="af1"/>
        <w:spacing w:before="0" w:beforeAutospacing="0" w:after="0" w:afterAutospacing="0"/>
        <w:divId w:val="169106370"/>
        <w:rPr>
          <w:sz w:val="28"/>
          <w:szCs w:val="28"/>
        </w:rPr>
      </w:pPr>
      <w:r>
        <w:rPr>
          <w:b/>
          <w:bCs/>
          <w:sz w:val="28"/>
          <w:szCs w:val="28"/>
        </w:rPr>
        <w:t>80</w:t>
      </w:r>
      <w:r w:rsidR="00532D3A" w:rsidRPr="007351BB">
        <w:rPr>
          <w:b/>
          <w:bCs/>
          <w:sz w:val="28"/>
          <w:szCs w:val="28"/>
        </w:rPr>
        <w:t>.</w:t>
      </w:r>
      <w:r w:rsidR="00532D3A" w:rsidRPr="007351BB">
        <w:rPr>
          <w:sz w:val="28"/>
          <w:szCs w:val="28"/>
        </w:rPr>
        <w:t xml:space="preserve"> Evaluarea se va </w:t>
      </w:r>
      <w:r w:rsidR="005655A3">
        <w:rPr>
          <w:sz w:val="28"/>
          <w:szCs w:val="28"/>
        </w:rPr>
        <w:t xml:space="preserve">efectua în </w:t>
      </w:r>
      <w:r w:rsidR="00532D3A" w:rsidRPr="007351BB">
        <w:rPr>
          <w:sz w:val="28"/>
          <w:szCs w:val="28"/>
        </w:rPr>
        <w:t>baza indicatorilor de progres şi de performanţă, stabiliţi pentru Strategie.</w:t>
      </w:r>
    </w:p>
    <w:p w:rsidR="007351BB" w:rsidRDefault="007351BB" w:rsidP="007351BB">
      <w:pPr>
        <w:pStyle w:val="cp"/>
        <w:divId w:val="169106370"/>
        <w:rPr>
          <w:sz w:val="28"/>
          <w:szCs w:val="28"/>
          <w:lang w:val="en-US"/>
        </w:rPr>
      </w:pPr>
    </w:p>
    <w:p w:rsidR="00532D3A" w:rsidRPr="007351BB" w:rsidRDefault="00532D3A" w:rsidP="007351BB">
      <w:pPr>
        <w:pStyle w:val="cp"/>
        <w:divId w:val="169106370"/>
        <w:rPr>
          <w:sz w:val="28"/>
          <w:szCs w:val="28"/>
          <w:lang w:val="en-US"/>
        </w:rPr>
      </w:pPr>
      <w:r w:rsidRPr="007351BB">
        <w:rPr>
          <w:sz w:val="28"/>
          <w:szCs w:val="28"/>
          <w:lang w:val="en-US"/>
        </w:rPr>
        <w:t>VI</w:t>
      </w:r>
      <w:r w:rsidR="00B12975" w:rsidRPr="007351BB">
        <w:rPr>
          <w:sz w:val="28"/>
          <w:szCs w:val="28"/>
          <w:lang w:val="en-US"/>
        </w:rPr>
        <w:t>I</w:t>
      </w:r>
      <w:r w:rsidRPr="007351BB">
        <w:rPr>
          <w:sz w:val="28"/>
          <w:szCs w:val="28"/>
          <w:lang w:val="en-US"/>
        </w:rPr>
        <w:t>I. ETAPELE ŞI TERMENELE DE IMPLEMENTARE</w:t>
      </w:r>
    </w:p>
    <w:p w:rsidR="00532D3A" w:rsidRPr="007351BB" w:rsidRDefault="004A606E" w:rsidP="007351BB">
      <w:pPr>
        <w:pStyle w:val="af1"/>
        <w:spacing w:before="0" w:beforeAutospacing="0" w:after="0" w:afterAutospacing="0"/>
        <w:divId w:val="169106370"/>
        <w:rPr>
          <w:sz w:val="28"/>
          <w:szCs w:val="28"/>
        </w:rPr>
      </w:pPr>
      <w:r>
        <w:rPr>
          <w:b/>
          <w:bCs/>
          <w:sz w:val="28"/>
          <w:szCs w:val="28"/>
        </w:rPr>
        <w:t>81</w:t>
      </w:r>
      <w:r w:rsidR="00532D3A" w:rsidRPr="007351BB">
        <w:rPr>
          <w:b/>
          <w:bCs/>
          <w:sz w:val="28"/>
          <w:szCs w:val="28"/>
        </w:rPr>
        <w:t>.</w:t>
      </w:r>
      <w:r w:rsidR="00532D3A" w:rsidRPr="007351BB">
        <w:rPr>
          <w:sz w:val="28"/>
          <w:szCs w:val="28"/>
        </w:rPr>
        <w:t xml:space="preserve"> Prezenta Strategie prevede o abordare complexă a măsurilor, care au ca scop susţinerea interacţiunilor Guvernului şi societăţii în vederea îmbunătăţirii semnificative a sănătăţii şi bunăstării populaţiei, reducerii inechităţilor în domeniul sănătăţii, consolidării sănătăţii publice. Aceste măsuri urmează să fie efectuate în două etape:</w:t>
      </w:r>
    </w:p>
    <w:p w:rsidR="00532D3A" w:rsidRPr="007351BB" w:rsidRDefault="00532D3A" w:rsidP="00AD2B4A">
      <w:pPr>
        <w:pStyle w:val="af1"/>
        <w:spacing w:before="0" w:beforeAutospacing="0" w:after="0" w:afterAutospacing="0"/>
        <w:jc w:val="both"/>
        <w:divId w:val="169106370"/>
        <w:rPr>
          <w:sz w:val="28"/>
          <w:szCs w:val="28"/>
        </w:rPr>
      </w:pPr>
      <w:r w:rsidRPr="007351BB">
        <w:rPr>
          <w:sz w:val="28"/>
          <w:szCs w:val="28"/>
        </w:rPr>
        <w:t>1) etapa I – anii 201</w:t>
      </w:r>
      <w:r w:rsidR="00806516">
        <w:rPr>
          <w:sz w:val="28"/>
          <w:szCs w:val="28"/>
        </w:rPr>
        <w:t>8</w:t>
      </w:r>
      <w:r w:rsidRPr="007351BB">
        <w:rPr>
          <w:sz w:val="28"/>
          <w:szCs w:val="28"/>
        </w:rPr>
        <w:t>-201</w:t>
      </w:r>
      <w:r w:rsidR="00806516">
        <w:rPr>
          <w:sz w:val="28"/>
          <w:szCs w:val="28"/>
        </w:rPr>
        <w:t>9</w:t>
      </w:r>
      <w:r w:rsidRPr="007351BB">
        <w:rPr>
          <w:sz w:val="28"/>
          <w:szCs w:val="28"/>
        </w:rPr>
        <w:t xml:space="preserve"> – va fi axată preponderent pe perfecţionarea cadrului normativ existent</w:t>
      </w:r>
      <w:r w:rsidR="00506A53">
        <w:rPr>
          <w:sz w:val="28"/>
          <w:szCs w:val="28"/>
        </w:rPr>
        <w:t xml:space="preserve"> cu </w:t>
      </w:r>
      <w:r w:rsidR="00506A53" w:rsidRPr="007351BB">
        <w:rPr>
          <w:sz w:val="28"/>
          <w:szCs w:val="28"/>
        </w:rPr>
        <w:t>elaborarea acte</w:t>
      </w:r>
      <w:r w:rsidR="00506A53">
        <w:rPr>
          <w:sz w:val="28"/>
          <w:szCs w:val="28"/>
        </w:rPr>
        <w:t xml:space="preserve">lor necesare pentru </w:t>
      </w:r>
      <w:r w:rsidR="00184527">
        <w:rPr>
          <w:sz w:val="28"/>
          <w:szCs w:val="28"/>
        </w:rPr>
        <w:t>consolida</w:t>
      </w:r>
      <w:r w:rsidR="00036932">
        <w:rPr>
          <w:sz w:val="28"/>
          <w:szCs w:val="28"/>
        </w:rPr>
        <w:t>r</w:t>
      </w:r>
      <w:r w:rsidR="00184527">
        <w:rPr>
          <w:sz w:val="28"/>
          <w:szCs w:val="28"/>
        </w:rPr>
        <w:t>ea capacităților de adaptare,</w:t>
      </w:r>
      <w:r w:rsidR="00506A53" w:rsidRPr="007351BB">
        <w:rPr>
          <w:sz w:val="28"/>
          <w:szCs w:val="28"/>
        </w:rPr>
        <w:t xml:space="preserve"> în conformitate cu cerinţele Organizaţiei Mondiale a Sănătăţii</w:t>
      </w:r>
      <w:r w:rsidR="00184527">
        <w:rPr>
          <w:sz w:val="28"/>
          <w:szCs w:val="28"/>
        </w:rPr>
        <w:t xml:space="preserve"> alte instituții ONU</w:t>
      </w:r>
      <w:r w:rsidRPr="007351BB">
        <w:rPr>
          <w:sz w:val="28"/>
          <w:szCs w:val="28"/>
        </w:rPr>
        <w:t xml:space="preserve">, </w:t>
      </w:r>
      <w:r w:rsidR="00506A53">
        <w:rPr>
          <w:sz w:val="28"/>
          <w:szCs w:val="28"/>
        </w:rPr>
        <w:t>dezvol</w:t>
      </w:r>
      <w:r w:rsidR="00184527">
        <w:rPr>
          <w:sz w:val="28"/>
          <w:szCs w:val="28"/>
        </w:rPr>
        <w:t xml:space="preserve">tarea </w:t>
      </w:r>
      <w:r w:rsidR="00506A53">
        <w:rPr>
          <w:sz w:val="28"/>
          <w:szCs w:val="28"/>
        </w:rPr>
        <w:t xml:space="preserve">mecanismului de coordonare intersectorială, </w:t>
      </w:r>
      <w:r w:rsidRPr="007351BB">
        <w:rPr>
          <w:sz w:val="28"/>
          <w:szCs w:val="28"/>
        </w:rPr>
        <w:t xml:space="preserve">precum şi pe dezvoltarea capacităţilor </w:t>
      </w:r>
      <w:r w:rsidR="00184527">
        <w:rPr>
          <w:sz w:val="28"/>
          <w:szCs w:val="28"/>
        </w:rPr>
        <w:t>Ministerului Sănătății</w:t>
      </w:r>
      <w:r w:rsidR="00806516">
        <w:rPr>
          <w:sz w:val="28"/>
          <w:szCs w:val="28"/>
        </w:rPr>
        <w:t>, Muncii și Protecției Sociale</w:t>
      </w:r>
      <w:r w:rsidR="00184527">
        <w:rPr>
          <w:sz w:val="28"/>
          <w:szCs w:val="28"/>
        </w:rPr>
        <w:t xml:space="preserve"> și </w:t>
      </w:r>
      <w:r w:rsidRPr="007351BB">
        <w:rPr>
          <w:sz w:val="28"/>
          <w:szCs w:val="28"/>
        </w:rPr>
        <w:t xml:space="preserve">tuturor partenerilor cu atribuţii şi responsabilităţi </w:t>
      </w:r>
      <w:r w:rsidR="00184527">
        <w:rPr>
          <w:sz w:val="28"/>
          <w:szCs w:val="28"/>
        </w:rPr>
        <w:t>în creșterea reziliențe și adaptării la schimbările climatice</w:t>
      </w:r>
      <w:r w:rsidRPr="007351BB">
        <w:rPr>
          <w:sz w:val="28"/>
          <w:szCs w:val="28"/>
        </w:rPr>
        <w:t>;</w:t>
      </w:r>
    </w:p>
    <w:p w:rsidR="00532D3A" w:rsidRPr="007351BB" w:rsidRDefault="00532D3A" w:rsidP="00AD2B4A">
      <w:pPr>
        <w:pStyle w:val="af1"/>
        <w:spacing w:before="0" w:beforeAutospacing="0" w:after="0" w:afterAutospacing="0"/>
        <w:jc w:val="both"/>
        <w:divId w:val="169106370"/>
        <w:rPr>
          <w:sz w:val="28"/>
          <w:szCs w:val="28"/>
        </w:rPr>
      </w:pPr>
      <w:r w:rsidRPr="007351BB">
        <w:rPr>
          <w:sz w:val="28"/>
          <w:szCs w:val="28"/>
        </w:rPr>
        <w:t>2) pentru etapa II – anii 20</w:t>
      </w:r>
      <w:r w:rsidR="00806516">
        <w:rPr>
          <w:sz w:val="28"/>
          <w:szCs w:val="28"/>
        </w:rPr>
        <w:t>20</w:t>
      </w:r>
      <w:r w:rsidRPr="007351BB">
        <w:rPr>
          <w:sz w:val="28"/>
          <w:szCs w:val="28"/>
        </w:rPr>
        <w:t>-202</w:t>
      </w:r>
      <w:r w:rsidR="00806516">
        <w:rPr>
          <w:sz w:val="28"/>
          <w:szCs w:val="28"/>
        </w:rPr>
        <w:t>2</w:t>
      </w:r>
      <w:r w:rsidRPr="007351BB">
        <w:rPr>
          <w:sz w:val="28"/>
          <w:szCs w:val="28"/>
        </w:rPr>
        <w:t xml:space="preserve"> – se preconizează </w:t>
      </w:r>
      <w:r w:rsidR="00184527" w:rsidRPr="007351BB">
        <w:rPr>
          <w:sz w:val="28"/>
          <w:szCs w:val="28"/>
        </w:rPr>
        <w:t>implementarea prevederilor actelor normative</w:t>
      </w:r>
      <w:r w:rsidR="00184527">
        <w:rPr>
          <w:sz w:val="28"/>
          <w:szCs w:val="28"/>
        </w:rPr>
        <w:t>, asigurareda funcționalității sistemelor informaționale</w:t>
      </w:r>
      <w:r w:rsidR="00184527" w:rsidRPr="007351BB">
        <w:rPr>
          <w:sz w:val="28"/>
          <w:szCs w:val="28"/>
        </w:rPr>
        <w:t xml:space="preserve">, </w:t>
      </w:r>
      <w:r w:rsidRPr="007351BB">
        <w:rPr>
          <w:sz w:val="28"/>
          <w:szCs w:val="28"/>
        </w:rPr>
        <w:t xml:space="preserve">realizarea acţiunilor în scopul </w:t>
      </w:r>
      <w:r w:rsidR="00184527">
        <w:rPr>
          <w:sz w:val="28"/>
          <w:szCs w:val="28"/>
        </w:rPr>
        <w:t xml:space="preserve">protecției </w:t>
      </w:r>
      <w:r w:rsidRPr="007351BB">
        <w:rPr>
          <w:sz w:val="28"/>
          <w:szCs w:val="28"/>
        </w:rPr>
        <w:t xml:space="preserve">sănătăţii populaţiei, ceea ce va contribui şi la </w:t>
      </w:r>
      <w:r w:rsidR="00184527">
        <w:rPr>
          <w:sz w:val="28"/>
          <w:szCs w:val="28"/>
        </w:rPr>
        <w:t>realizarea obiectivelor Strategiei</w:t>
      </w:r>
      <w:r w:rsidRPr="007351BB">
        <w:rPr>
          <w:sz w:val="28"/>
          <w:szCs w:val="28"/>
        </w:rPr>
        <w:t xml:space="preserve">. </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8</w:t>
      </w:r>
      <w:r w:rsidR="004A606E">
        <w:rPr>
          <w:b/>
          <w:bCs/>
          <w:sz w:val="28"/>
          <w:szCs w:val="28"/>
        </w:rPr>
        <w:t>2</w:t>
      </w:r>
      <w:r w:rsidR="00532D3A" w:rsidRPr="007351BB">
        <w:rPr>
          <w:b/>
          <w:bCs/>
          <w:sz w:val="28"/>
          <w:szCs w:val="28"/>
        </w:rPr>
        <w:t>.</w:t>
      </w:r>
      <w:r w:rsidR="00532D3A" w:rsidRPr="007351BB">
        <w:rPr>
          <w:sz w:val="28"/>
          <w:szCs w:val="28"/>
        </w:rPr>
        <w:t xml:space="preserve"> Termenele de realizare a măsurilor privind dezvoltarea, implementarea şi evaluarea acţiunilor de </w:t>
      </w:r>
      <w:r w:rsidR="00184527">
        <w:rPr>
          <w:sz w:val="28"/>
          <w:szCs w:val="28"/>
        </w:rPr>
        <w:t>adaptare a sistemului de sănătate la schimbările climatice</w:t>
      </w:r>
      <w:r w:rsidR="00532D3A" w:rsidRPr="007351BB">
        <w:rPr>
          <w:sz w:val="28"/>
          <w:szCs w:val="28"/>
        </w:rPr>
        <w:t xml:space="preserve"> sînt stipulate în Planul de acţiuni pentru implementarea Strategiei (anexa nr.1 la prezentul document). </w:t>
      </w:r>
    </w:p>
    <w:p w:rsidR="007351BB" w:rsidRDefault="007351BB" w:rsidP="00532D3A">
      <w:pPr>
        <w:pStyle w:val="cp"/>
        <w:divId w:val="169106370"/>
        <w:rPr>
          <w:lang w:val="it-IT"/>
        </w:rPr>
      </w:pPr>
    </w:p>
    <w:p w:rsidR="00532D3A" w:rsidRPr="0020661C" w:rsidRDefault="00B12975" w:rsidP="00532D3A">
      <w:pPr>
        <w:pStyle w:val="cp"/>
        <w:divId w:val="169106370"/>
        <w:rPr>
          <w:sz w:val="28"/>
          <w:szCs w:val="28"/>
          <w:lang w:val="en-US"/>
        </w:rPr>
      </w:pPr>
      <w:r w:rsidRPr="0020661C">
        <w:rPr>
          <w:sz w:val="28"/>
          <w:szCs w:val="28"/>
          <w:lang w:val="it-IT"/>
        </w:rPr>
        <w:t>IX</w:t>
      </w:r>
      <w:r w:rsidR="00532D3A" w:rsidRPr="0020661C">
        <w:rPr>
          <w:sz w:val="28"/>
          <w:szCs w:val="28"/>
          <w:lang w:val="en-US"/>
        </w:rPr>
        <w:t>. ROLUL ŞI RESPONSABILITĂŢILE PARTENERILOR</w:t>
      </w:r>
    </w:p>
    <w:p w:rsidR="00532D3A" w:rsidRPr="0020661C" w:rsidRDefault="00B12975" w:rsidP="00AD2B4A">
      <w:pPr>
        <w:pStyle w:val="af1"/>
        <w:jc w:val="both"/>
        <w:divId w:val="169106370"/>
        <w:rPr>
          <w:sz w:val="28"/>
          <w:szCs w:val="28"/>
        </w:rPr>
      </w:pPr>
      <w:r w:rsidRPr="0020661C">
        <w:rPr>
          <w:b/>
          <w:bCs/>
          <w:sz w:val="28"/>
          <w:szCs w:val="28"/>
        </w:rPr>
        <w:lastRenderedPageBreak/>
        <w:t>8</w:t>
      </w:r>
      <w:r w:rsidR="004A606E">
        <w:rPr>
          <w:b/>
          <w:bCs/>
          <w:sz w:val="28"/>
          <w:szCs w:val="28"/>
        </w:rPr>
        <w:t>3</w:t>
      </w:r>
      <w:r w:rsidR="00532D3A" w:rsidRPr="0020661C">
        <w:rPr>
          <w:b/>
          <w:bCs/>
          <w:sz w:val="28"/>
          <w:szCs w:val="28"/>
        </w:rPr>
        <w:t>.</w:t>
      </w:r>
      <w:r w:rsidR="00532D3A" w:rsidRPr="0020661C">
        <w:rPr>
          <w:sz w:val="28"/>
          <w:szCs w:val="28"/>
        </w:rPr>
        <w:t xml:space="preserve"> </w:t>
      </w:r>
      <w:r w:rsidR="005655A3">
        <w:rPr>
          <w:sz w:val="28"/>
          <w:szCs w:val="28"/>
        </w:rPr>
        <w:t xml:space="preserve">Autoritățile și instituțiile </w:t>
      </w:r>
      <w:r w:rsidR="00532D3A" w:rsidRPr="0020661C">
        <w:rPr>
          <w:sz w:val="28"/>
          <w:szCs w:val="28"/>
        </w:rPr>
        <w:t xml:space="preserve">implicate în </w:t>
      </w:r>
      <w:r w:rsidR="005655A3">
        <w:rPr>
          <w:sz w:val="28"/>
          <w:szCs w:val="28"/>
        </w:rPr>
        <w:t xml:space="preserve">implementarea măsurilor de protecție a </w:t>
      </w:r>
      <w:r w:rsidR="00532D3A" w:rsidRPr="0020661C">
        <w:rPr>
          <w:sz w:val="28"/>
          <w:szCs w:val="28"/>
        </w:rPr>
        <w:t xml:space="preserve"> sănătăţii şi </w:t>
      </w:r>
      <w:r w:rsidR="005655A3">
        <w:rPr>
          <w:sz w:val="28"/>
          <w:szCs w:val="28"/>
        </w:rPr>
        <w:t xml:space="preserve">de adaptare la schimbările climatice </w:t>
      </w:r>
      <w:r w:rsidR="00532D3A" w:rsidRPr="0020661C">
        <w:rPr>
          <w:sz w:val="28"/>
          <w:szCs w:val="28"/>
        </w:rPr>
        <w:t>poartă deplina responsabilitate în faţa publicului. Aceste structuri asigură accesul publicului la planurile sale strategice, la rezultatele evaluărilor obţinute, la informaţia privind utilizarea fondurilor şi eficienţa activităţilor instituţiei. </w:t>
      </w:r>
    </w:p>
    <w:p w:rsidR="00532D3A" w:rsidRPr="0020661C" w:rsidRDefault="00532D3A" w:rsidP="00532D3A">
      <w:pPr>
        <w:pStyle w:val="cp"/>
        <w:divId w:val="169106370"/>
        <w:rPr>
          <w:sz w:val="28"/>
          <w:szCs w:val="28"/>
          <w:lang w:val="en-US"/>
        </w:rPr>
      </w:pPr>
      <w:r w:rsidRPr="0020661C">
        <w:rPr>
          <w:sz w:val="28"/>
          <w:szCs w:val="28"/>
          <w:lang w:val="en-US"/>
        </w:rPr>
        <w:t>X. COOPERAREA INTERNAŢIONALĂ</w:t>
      </w:r>
    </w:p>
    <w:p w:rsidR="00532D3A" w:rsidRPr="0020661C" w:rsidRDefault="00B12975" w:rsidP="00AD2B4A">
      <w:pPr>
        <w:pStyle w:val="af1"/>
        <w:jc w:val="both"/>
        <w:divId w:val="169106370"/>
        <w:rPr>
          <w:sz w:val="28"/>
          <w:szCs w:val="28"/>
        </w:rPr>
      </w:pPr>
      <w:r w:rsidRPr="0020661C">
        <w:rPr>
          <w:b/>
          <w:bCs/>
          <w:sz w:val="28"/>
          <w:szCs w:val="28"/>
        </w:rPr>
        <w:t>8</w:t>
      </w:r>
      <w:r w:rsidR="004A606E">
        <w:rPr>
          <w:b/>
          <w:bCs/>
          <w:sz w:val="28"/>
          <w:szCs w:val="28"/>
        </w:rPr>
        <w:t>4</w:t>
      </w:r>
      <w:r w:rsidR="00532D3A" w:rsidRPr="0020661C">
        <w:rPr>
          <w:b/>
          <w:bCs/>
          <w:sz w:val="28"/>
          <w:szCs w:val="28"/>
        </w:rPr>
        <w:t>.</w:t>
      </w:r>
      <w:r w:rsidR="00532D3A" w:rsidRPr="0020661C">
        <w:rPr>
          <w:sz w:val="28"/>
          <w:szCs w:val="28"/>
        </w:rPr>
        <w:t xml:space="preserve"> Cooperarea internaţională se va dezvolta în ritm ascendent. Va continua colaborarea atît cu partenerii tradiţionali </w:t>
      </w:r>
      <w:r w:rsidR="00396394">
        <w:rPr>
          <w:sz w:val="28"/>
          <w:szCs w:val="28"/>
        </w:rPr>
        <w:t xml:space="preserve">de dezvoltare </w:t>
      </w:r>
      <w:r w:rsidR="00532D3A" w:rsidRPr="0020661C">
        <w:rPr>
          <w:sz w:val="28"/>
          <w:szCs w:val="28"/>
        </w:rPr>
        <w:t xml:space="preserve">(Organizaţia Mondială a Sănătăţii, </w:t>
      </w:r>
      <w:r w:rsidR="00396394">
        <w:rPr>
          <w:sz w:val="28"/>
          <w:szCs w:val="28"/>
        </w:rPr>
        <w:t xml:space="preserve">Uniunea Europeană, </w:t>
      </w:r>
      <w:r w:rsidR="0020661C">
        <w:rPr>
          <w:sz w:val="28"/>
          <w:szCs w:val="28"/>
        </w:rPr>
        <w:t xml:space="preserve">Banca Mondială, </w:t>
      </w:r>
      <w:r w:rsidR="00532D3A" w:rsidRPr="0020661C">
        <w:rPr>
          <w:sz w:val="28"/>
          <w:szCs w:val="28"/>
        </w:rPr>
        <w:t xml:space="preserve">Fondul </w:t>
      </w:r>
      <w:r w:rsidR="0020661C">
        <w:rPr>
          <w:sz w:val="28"/>
          <w:szCs w:val="28"/>
        </w:rPr>
        <w:t xml:space="preserve">Global de Mediu – GEF, Programul Națiunilor Unite pentru Mediu – UNEP, </w:t>
      </w:r>
      <w:r w:rsidR="00532D3A" w:rsidRPr="0020661C">
        <w:rPr>
          <w:sz w:val="28"/>
          <w:szCs w:val="28"/>
        </w:rPr>
        <w:t>Fondul ONU pentru Populaţie, Organizaţia Naţiunilor Unite pentru Alimentaţie şi Agricultură</w:t>
      </w:r>
      <w:r w:rsidR="0020661C">
        <w:rPr>
          <w:sz w:val="28"/>
          <w:szCs w:val="28"/>
        </w:rPr>
        <w:t xml:space="preserve"> FAO</w:t>
      </w:r>
      <w:r w:rsidR="00532D3A" w:rsidRPr="0020661C">
        <w:rPr>
          <w:sz w:val="28"/>
          <w:szCs w:val="28"/>
        </w:rPr>
        <w:t>, Codex Alimentarius</w:t>
      </w:r>
      <w:r w:rsidR="0020661C">
        <w:rPr>
          <w:sz w:val="28"/>
          <w:szCs w:val="28"/>
        </w:rPr>
        <w:t xml:space="preserve">, </w:t>
      </w:r>
      <w:r w:rsidR="00532D3A" w:rsidRPr="0020661C">
        <w:rPr>
          <w:sz w:val="28"/>
          <w:szCs w:val="28"/>
        </w:rPr>
        <w:t>etc.), cît şi la nivel european, cu ţările, instituţiile şi serviciile interesate.</w:t>
      </w:r>
    </w:p>
    <w:sectPr w:rsidR="00532D3A" w:rsidRPr="0020661C" w:rsidSect="004B2A4D">
      <w:footerReference w:type="default" r:id="rId14"/>
      <w:pgSz w:w="11906" w:h="16838" w:code="9"/>
      <w:pgMar w:top="709" w:right="849" w:bottom="568" w:left="1276" w:header="709" w:footer="32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123C" w:rsidRDefault="00A8123C" w:rsidP="00FC5699">
      <w:r>
        <w:separator/>
      </w:r>
    </w:p>
  </w:endnote>
  <w:endnote w:type="continuationSeparator" w:id="0">
    <w:p w:rsidR="00A8123C" w:rsidRDefault="00A8123C" w:rsidP="00FC569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Lucida Grande">
    <w:panose1 w:val="00000000000000000000"/>
    <w:charset w:val="00"/>
    <w:family w:val="auto"/>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Titoli temi)">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C7F" w:rsidRDefault="00ED0C7F" w:rsidP="001A261A">
    <w:pPr>
      <w:pStyle w:val="aa"/>
      <w:tabs>
        <w:tab w:val="clear" w:pos="4819"/>
        <w:tab w:val="center" w:pos="4253"/>
      </w:tabs>
    </w:pPr>
    <w:r>
      <w:tab/>
    </w:r>
  </w:p>
  <w:p w:rsidR="00ED0C7F" w:rsidRDefault="00ED0C7F" w:rsidP="00FC5699">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123C" w:rsidRDefault="00A8123C" w:rsidP="00FC5699">
      <w:r>
        <w:separator/>
      </w:r>
    </w:p>
  </w:footnote>
  <w:footnote w:type="continuationSeparator" w:id="0">
    <w:p w:rsidR="00A8123C" w:rsidRDefault="00A8123C" w:rsidP="00FC569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E29AA872"/>
    <w:lvl w:ilvl="0">
      <w:start w:val="1"/>
      <w:numFmt w:val="bullet"/>
      <w:pStyle w:val="2"/>
      <w:lvlText w:val=""/>
      <w:lvlJc w:val="left"/>
      <w:pPr>
        <w:tabs>
          <w:tab w:val="num" w:pos="785"/>
        </w:tabs>
        <w:ind w:left="785" w:hanging="360"/>
      </w:pPr>
      <w:rPr>
        <w:rFonts w:ascii="Symbol" w:hAnsi="Symbol" w:hint="default"/>
      </w:rPr>
    </w:lvl>
  </w:abstractNum>
  <w:abstractNum w:abstractNumId="1">
    <w:nsid w:val="00005AF1"/>
    <w:multiLevelType w:val="hybridMultilevel"/>
    <w:tmpl w:val="000041BB"/>
    <w:lvl w:ilvl="0" w:tplc="000026E9">
      <w:start w:val="1"/>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12598B"/>
    <w:multiLevelType w:val="hybridMultilevel"/>
    <w:tmpl w:val="BFA6B9D6"/>
    <w:lvl w:ilvl="0" w:tplc="156657C2">
      <w:start w:val="1"/>
      <w:numFmt w:val="decimal"/>
      <w:pStyle w:val="a"/>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0F2C2D80"/>
    <w:multiLevelType w:val="hybridMultilevel"/>
    <w:tmpl w:val="CA523330"/>
    <w:lvl w:ilvl="0" w:tplc="F06C0B52">
      <w:start w:val="1"/>
      <w:numFmt w:val="lowerLetter"/>
      <w:pStyle w:val="Bandbold"/>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10CB7D63"/>
    <w:multiLevelType w:val="multilevel"/>
    <w:tmpl w:val="27D0AB64"/>
    <w:lvl w:ilvl="0">
      <w:start w:val="8"/>
      <w:numFmt w:val="decimal"/>
      <w:lvlText w:val="%1."/>
      <w:lvlJc w:val="left"/>
      <w:pPr>
        <w:ind w:left="450" w:hanging="450"/>
      </w:pPr>
      <w:rPr>
        <w:rFonts w:hint="default"/>
      </w:rPr>
    </w:lvl>
    <w:lvl w:ilvl="1">
      <w:start w:val="4"/>
      <w:numFmt w:val="decimal"/>
      <w:lvlText w:val="%1.%2."/>
      <w:lvlJc w:val="left"/>
      <w:pPr>
        <w:ind w:left="1872" w:hanging="72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536" w:hanging="1080"/>
      </w:pPr>
      <w:rPr>
        <w:rFonts w:hint="default"/>
      </w:rPr>
    </w:lvl>
    <w:lvl w:ilvl="4">
      <w:start w:val="1"/>
      <w:numFmt w:val="decimal"/>
      <w:lvlText w:val="%1.%2.%3.%4.%5."/>
      <w:lvlJc w:val="left"/>
      <w:pPr>
        <w:ind w:left="5688"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8712" w:hanging="1800"/>
      </w:pPr>
      <w:rPr>
        <w:rFonts w:hint="default"/>
      </w:rPr>
    </w:lvl>
    <w:lvl w:ilvl="7">
      <w:start w:val="1"/>
      <w:numFmt w:val="decimal"/>
      <w:lvlText w:val="%1.%2.%3.%4.%5.%6.%7.%8."/>
      <w:lvlJc w:val="left"/>
      <w:pPr>
        <w:ind w:left="9864" w:hanging="1800"/>
      </w:pPr>
      <w:rPr>
        <w:rFonts w:hint="default"/>
      </w:rPr>
    </w:lvl>
    <w:lvl w:ilvl="8">
      <w:start w:val="1"/>
      <w:numFmt w:val="decimal"/>
      <w:lvlText w:val="%1.%2.%3.%4.%5.%6.%7.%8.%9."/>
      <w:lvlJc w:val="left"/>
      <w:pPr>
        <w:ind w:left="11376" w:hanging="2160"/>
      </w:pPr>
      <w:rPr>
        <w:rFonts w:hint="default"/>
      </w:rPr>
    </w:lvl>
  </w:abstractNum>
  <w:abstractNum w:abstractNumId="5">
    <w:nsid w:val="171530ED"/>
    <w:multiLevelType w:val="multilevel"/>
    <w:tmpl w:val="DDA6C660"/>
    <w:lvl w:ilvl="0">
      <w:start w:val="1"/>
      <w:numFmt w:val="decimal"/>
      <w:pStyle w:val="Autonumber"/>
      <w:lvlText w:val="%1."/>
      <w:lvlJc w:val="left"/>
      <w:pPr>
        <w:ind w:left="360" w:hanging="360"/>
      </w:pPr>
      <w:rPr>
        <w:rFonts w:hint="default"/>
      </w:rPr>
    </w:lvl>
    <w:lvl w:ilvl="1">
      <w:start w:val="1"/>
      <w:numFmt w:val="decimal"/>
      <w:pStyle w:val="Autonumber2"/>
      <w:lvlText w:val="%1.%2."/>
      <w:lvlJc w:val="left"/>
      <w:pPr>
        <w:ind w:left="113" w:firstLine="0"/>
      </w:pPr>
      <w:rPr>
        <w:rFonts w:cs="Times New Roman"/>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A154C4C"/>
    <w:multiLevelType w:val="hybridMultilevel"/>
    <w:tmpl w:val="A56CAAF0"/>
    <w:lvl w:ilvl="0" w:tplc="04190011">
      <w:start w:val="7"/>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22233E99"/>
    <w:multiLevelType w:val="hybridMultilevel"/>
    <w:tmpl w:val="48EC1B5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42D10D1"/>
    <w:multiLevelType w:val="hybridMultilevel"/>
    <w:tmpl w:val="AE30F6F0"/>
    <w:lvl w:ilvl="0" w:tplc="C960DFAE">
      <w:start w:val="1"/>
      <w:numFmt w:val="decimal"/>
      <w:pStyle w:val="Annex"/>
      <w:lvlText w:val="Annex %1"/>
      <w:lvlJc w:val="left"/>
      <w:pPr>
        <w:ind w:left="360" w:hanging="360"/>
      </w:pPr>
      <w:rPr>
        <w:rFonts w:cs="Times New Roman" w:hint="default"/>
      </w:rPr>
    </w:lvl>
    <w:lvl w:ilvl="1" w:tplc="04100019" w:tentative="1">
      <w:start w:val="1"/>
      <w:numFmt w:val="lowerLetter"/>
      <w:lvlText w:val="%2."/>
      <w:lvlJc w:val="left"/>
      <w:pPr>
        <w:ind w:left="1780" w:hanging="360"/>
      </w:pPr>
      <w:rPr>
        <w:rFonts w:cs="Times New Roman"/>
      </w:rPr>
    </w:lvl>
    <w:lvl w:ilvl="2" w:tplc="0410001B" w:tentative="1">
      <w:start w:val="1"/>
      <w:numFmt w:val="lowerRoman"/>
      <w:lvlText w:val="%3."/>
      <w:lvlJc w:val="right"/>
      <w:pPr>
        <w:ind w:left="2500" w:hanging="180"/>
      </w:pPr>
      <w:rPr>
        <w:rFonts w:cs="Times New Roman"/>
      </w:rPr>
    </w:lvl>
    <w:lvl w:ilvl="3" w:tplc="0410000F" w:tentative="1">
      <w:start w:val="1"/>
      <w:numFmt w:val="decimal"/>
      <w:lvlText w:val="%4."/>
      <w:lvlJc w:val="left"/>
      <w:pPr>
        <w:ind w:left="3220" w:hanging="360"/>
      </w:pPr>
      <w:rPr>
        <w:rFonts w:cs="Times New Roman"/>
      </w:rPr>
    </w:lvl>
    <w:lvl w:ilvl="4" w:tplc="04100019" w:tentative="1">
      <w:start w:val="1"/>
      <w:numFmt w:val="lowerLetter"/>
      <w:lvlText w:val="%5."/>
      <w:lvlJc w:val="left"/>
      <w:pPr>
        <w:ind w:left="3940" w:hanging="360"/>
      </w:pPr>
      <w:rPr>
        <w:rFonts w:cs="Times New Roman"/>
      </w:rPr>
    </w:lvl>
    <w:lvl w:ilvl="5" w:tplc="0410001B" w:tentative="1">
      <w:start w:val="1"/>
      <w:numFmt w:val="lowerRoman"/>
      <w:lvlText w:val="%6."/>
      <w:lvlJc w:val="right"/>
      <w:pPr>
        <w:ind w:left="4660" w:hanging="180"/>
      </w:pPr>
      <w:rPr>
        <w:rFonts w:cs="Times New Roman"/>
      </w:rPr>
    </w:lvl>
    <w:lvl w:ilvl="6" w:tplc="0410000F" w:tentative="1">
      <w:start w:val="1"/>
      <w:numFmt w:val="decimal"/>
      <w:lvlText w:val="%7."/>
      <w:lvlJc w:val="left"/>
      <w:pPr>
        <w:ind w:left="5380" w:hanging="360"/>
      </w:pPr>
      <w:rPr>
        <w:rFonts w:cs="Times New Roman"/>
      </w:rPr>
    </w:lvl>
    <w:lvl w:ilvl="7" w:tplc="04100019" w:tentative="1">
      <w:start w:val="1"/>
      <w:numFmt w:val="lowerLetter"/>
      <w:lvlText w:val="%8."/>
      <w:lvlJc w:val="left"/>
      <w:pPr>
        <w:ind w:left="6100" w:hanging="360"/>
      </w:pPr>
      <w:rPr>
        <w:rFonts w:cs="Times New Roman"/>
      </w:rPr>
    </w:lvl>
    <w:lvl w:ilvl="8" w:tplc="0410001B" w:tentative="1">
      <w:start w:val="1"/>
      <w:numFmt w:val="lowerRoman"/>
      <w:lvlText w:val="%9."/>
      <w:lvlJc w:val="right"/>
      <w:pPr>
        <w:ind w:left="6820" w:hanging="180"/>
      </w:pPr>
      <w:rPr>
        <w:rFonts w:cs="Times New Roman"/>
      </w:rPr>
    </w:lvl>
  </w:abstractNum>
  <w:abstractNum w:abstractNumId="9">
    <w:nsid w:val="290F6D71"/>
    <w:multiLevelType w:val="hybridMultilevel"/>
    <w:tmpl w:val="405C7400"/>
    <w:lvl w:ilvl="0" w:tplc="8DEADB86">
      <w:start w:val="13"/>
      <w:numFmt w:val="bullet"/>
      <w:lvlText w:val="-"/>
      <w:lvlJc w:val="left"/>
      <w:pPr>
        <w:ind w:left="720" w:hanging="360"/>
      </w:pPr>
      <w:rPr>
        <w:rFonts w:ascii="Calibri" w:eastAsia="Times New Roman"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31E3143B"/>
    <w:multiLevelType w:val="multilevel"/>
    <w:tmpl w:val="A90EFC6E"/>
    <w:lvl w:ilvl="0">
      <w:start w:val="886"/>
      <w:numFmt w:val="decimal"/>
      <w:lvlText w:val="%1"/>
      <w:lvlJc w:val="left"/>
      <w:pPr>
        <w:ind w:left="540" w:hanging="540"/>
      </w:pPr>
      <w:rPr>
        <w:rFonts w:hint="default"/>
        <w:color w:val="auto"/>
      </w:rPr>
    </w:lvl>
    <w:lvl w:ilvl="1">
      <w:start w:val="4"/>
      <w:numFmt w:val="decimal"/>
      <w:lvlText w:val="%1.%2"/>
      <w:lvlJc w:val="left"/>
      <w:pPr>
        <w:ind w:left="540" w:hanging="54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1">
    <w:nsid w:val="31F65B23"/>
    <w:multiLevelType w:val="hybridMultilevel"/>
    <w:tmpl w:val="5DBA3732"/>
    <w:lvl w:ilvl="0" w:tplc="A53A14E0">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34F9004E"/>
    <w:multiLevelType w:val="hybridMultilevel"/>
    <w:tmpl w:val="E1E0E6BC"/>
    <w:lvl w:ilvl="0" w:tplc="3FBC8760">
      <w:start w:val="1"/>
      <w:numFmt w:val="decimal"/>
      <w:lvlText w:val="%1."/>
      <w:lvlJc w:val="left"/>
      <w:pPr>
        <w:ind w:left="720" w:hanging="360"/>
      </w:pPr>
      <w:rPr>
        <w:rFonts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37101A28"/>
    <w:multiLevelType w:val="hybridMultilevel"/>
    <w:tmpl w:val="55B42C4A"/>
    <w:lvl w:ilvl="0" w:tplc="3D20687A">
      <w:start w:val="1"/>
      <w:numFmt w:val="decimal"/>
      <w:pStyle w:val="listnumnorm"/>
      <w:lvlText w:val="%1)"/>
      <w:lvlJc w:val="left"/>
      <w:pPr>
        <w:ind w:left="36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nsid w:val="37393DF6"/>
    <w:multiLevelType w:val="hybridMultilevel"/>
    <w:tmpl w:val="865E416A"/>
    <w:lvl w:ilvl="0" w:tplc="8DEADB86">
      <w:start w:val="13"/>
      <w:numFmt w:val="bullet"/>
      <w:lvlText w:val="-"/>
      <w:lvlJc w:val="left"/>
      <w:pPr>
        <w:ind w:left="720" w:hanging="360"/>
      </w:pPr>
      <w:rPr>
        <w:rFonts w:ascii="Calibri" w:eastAsia="Times New Roman" w:hAnsi="Calibri"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96D56D1"/>
    <w:multiLevelType w:val="multilevel"/>
    <w:tmpl w:val="977AA8E0"/>
    <w:lvl w:ilvl="0">
      <w:start w:val="6"/>
      <w:numFmt w:val="decimal"/>
      <w:lvlText w:val="%1"/>
      <w:lvlJc w:val="left"/>
      <w:pPr>
        <w:ind w:left="360" w:hanging="360"/>
      </w:pPr>
      <w:rPr>
        <w:rFonts w:hint="default"/>
      </w:rPr>
    </w:lvl>
    <w:lvl w:ilvl="1">
      <w:start w:val="4"/>
      <w:numFmt w:val="decimal"/>
      <w:lvlText w:val="%1.%2"/>
      <w:lvlJc w:val="left"/>
      <w:pPr>
        <w:ind w:left="1512" w:hanging="36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176" w:hanging="720"/>
      </w:pPr>
      <w:rPr>
        <w:rFonts w:hint="default"/>
      </w:rPr>
    </w:lvl>
    <w:lvl w:ilvl="4">
      <w:start w:val="1"/>
      <w:numFmt w:val="decimal"/>
      <w:lvlText w:val="%1.%2.%3.%4.%5"/>
      <w:lvlJc w:val="left"/>
      <w:pPr>
        <w:ind w:left="5328" w:hanging="72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7992" w:hanging="1080"/>
      </w:pPr>
      <w:rPr>
        <w:rFonts w:hint="default"/>
      </w:rPr>
    </w:lvl>
    <w:lvl w:ilvl="7">
      <w:start w:val="1"/>
      <w:numFmt w:val="decimal"/>
      <w:lvlText w:val="%1.%2.%3.%4.%5.%6.%7.%8"/>
      <w:lvlJc w:val="left"/>
      <w:pPr>
        <w:ind w:left="9504" w:hanging="1440"/>
      </w:pPr>
      <w:rPr>
        <w:rFonts w:hint="default"/>
      </w:rPr>
    </w:lvl>
    <w:lvl w:ilvl="8">
      <w:start w:val="1"/>
      <w:numFmt w:val="decimal"/>
      <w:lvlText w:val="%1.%2.%3.%4.%5.%6.%7.%8.%9"/>
      <w:lvlJc w:val="left"/>
      <w:pPr>
        <w:ind w:left="10656" w:hanging="1440"/>
      </w:pPr>
      <w:rPr>
        <w:rFonts w:hint="default"/>
      </w:rPr>
    </w:lvl>
  </w:abstractNum>
  <w:abstractNum w:abstractNumId="16">
    <w:nsid w:val="39BF1F75"/>
    <w:multiLevelType w:val="hybridMultilevel"/>
    <w:tmpl w:val="68447B20"/>
    <w:lvl w:ilvl="0" w:tplc="3A227802">
      <w:start w:val="1"/>
      <w:numFmt w:val="bullet"/>
      <w:pStyle w:val="flag1"/>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3A440CA7"/>
    <w:multiLevelType w:val="hybridMultilevel"/>
    <w:tmpl w:val="057E0C4E"/>
    <w:lvl w:ilvl="0" w:tplc="8DEADB86">
      <w:start w:val="13"/>
      <w:numFmt w:val="bullet"/>
      <w:lvlText w:val="-"/>
      <w:lvlJc w:val="left"/>
      <w:pPr>
        <w:ind w:left="360" w:hanging="360"/>
      </w:pPr>
      <w:rPr>
        <w:rFonts w:ascii="Calibri" w:eastAsia="Times New Roman" w:hAnsi="Calibri"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8">
    <w:nsid w:val="3C775E03"/>
    <w:multiLevelType w:val="hybridMultilevel"/>
    <w:tmpl w:val="749AD88C"/>
    <w:lvl w:ilvl="0" w:tplc="C11009EE">
      <w:start w:val="54"/>
      <w:numFmt w:val="decimal"/>
      <w:lvlText w:val="%1."/>
      <w:lvlJc w:val="left"/>
      <w:pPr>
        <w:ind w:left="1800" w:hanging="375"/>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9">
    <w:nsid w:val="44FD6574"/>
    <w:multiLevelType w:val="hybridMultilevel"/>
    <w:tmpl w:val="61545CD2"/>
    <w:lvl w:ilvl="0" w:tplc="0652EEEC">
      <w:start w:val="5"/>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88F6B0F"/>
    <w:multiLevelType w:val="hybridMultilevel"/>
    <w:tmpl w:val="B9BAADB8"/>
    <w:lvl w:ilvl="0" w:tplc="FD70355A">
      <w:numFmt w:val="bullet"/>
      <w:pStyle w:val="tabcaselis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49354990"/>
    <w:multiLevelType w:val="hybridMultilevel"/>
    <w:tmpl w:val="924881E8"/>
    <w:lvl w:ilvl="0" w:tplc="01D494B2">
      <w:numFmt w:val="bullet"/>
      <w:pStyle w:val="list1"/>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4D6E3177"/>
    <w:multiLevelType w:val="multilevel"/>
    <w:tmpl w:val="3C423AAA"/>
    <w:styleLink w:val="Stile1"/>
    <w:lvl w:ilvl="0">
      <w:start w:val="1"/>
      <w:numFmt w:val="decimal"/>
      <w:lvlText w:val="%1."/>
      <w:lvlJc w:val="left"/>
      <w:pPr>
        <w:ind w:left="360" w:hanging="360"/>
      </w:pPr>
      <w:rPr>
        <w:rFonts w:hint="default"/>
        <w:color w:val="31849B"/>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E88706F"/>
    <w:multiLevelType w:val="hybridMultilevel"/>
    <w:tmpl w:val="5B647F40"/>
    <w:lvl w:ilvl="0" w:tplc="8DEADB86">
      <w:start w:val="13"/>
      <w:numFmt w:val="bullet"/>
      <w:lvlText w:val="-"/>
      <w:lvlJc w:val="left"/>
      <w:pPr>
        <w:ind w:left="360" w:hanging="360"/>
      </w:pPr>
      <w:rPr>
        <w:rFonts w:ascii="Calibri" w:eastAsia="Times New Roman" w:hAnsi="Calibri"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2AD0D43"/>
    <w:multiLevelType w:val="multilevel"/>
    <w:tmpl w:val="4126C4C0"/>
    <w:lvl w:ilvl="0">
      <w:start w:val="1"/>
      <w:numFmt w:val="decimal"/>
      <w:pStyle w:val="1"/>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pStyle w:val="3"/>
      <w:lvlText w:val="%3)"/>
      <w:lvlJc w:val="left"/>
      <w:pPr>
        <w:ind w:left="1288" w:hanging="720"/>
      </w:pPr>
      <w:rPr>
        <w:rFonts w:ascii="Times New Roman" w:eastAsia="Times New Roman" w:hAnsi="Times New Roman" w:cs="Times New Roman"/>
      </w:rPr>
    </w:lvl>
    <w:lvl w:ilvl="3">
      <w:start w:val="1"/>
      <w:numFmt w:val="decimal"/>
      <w:pStyle w:val="4"/>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pStyle w:val="7"/>
      <w:lvlText w:val="%1.%2.%3.%4.%5.%6.%7"/>
      <w:lvlJc w:val="left"/>
      <w:pPr>
        <w:ind w:left="1296" w:hanging="1296"/>
      </w:pPr>
      <w:rPr>
        <w:rFonts w:cs="Times New Roman"/>
      </w:rPr>
    </w:lvl>
    <w:lvl w:ilvl="7">
      <w:start w:val="1"/>
      <w:numFmt w:val="decimal"/>
      <w:pStyle w:val="8"/>
      <w:lvlText w:val="%1.%2.%3.%4.%5.%6.%7.%8"/>
      <w:lvlJc w:val="left"/>
      <w:pPr>
        <w:ind w:left="1440" w:hanging="1440"/>
      </w:pPr>
      <w:rPr>
        <w:rFonts w:cs="Times New Roman"/>
      </w:rPr>
    </w:lvl>
    <w:lvl w:ilvl="8">
      <w:start w:val="1"/>
      <w:numFmt w:val="decimal"/>
      <w:pStyle w:val="9"/>
      <w:lvlText w:val="%1.%2.%3.%4.%5.%6.%7.%8.%9"/>
      <w:lvlJc w:val="left"/>
      <w:pPr>
        <w:ind w:left="1584" w:hanging="1584"/>
      </w:pPr>
      <w:rPr>
        <w:rFonts w:cs="Times New Roman"/>
      </w:rPr>
    </w:lvl>
  </w:abstractNum>
  <w:abstractNum w:abstractNumId="25">
    <w:nsid w:val="531B0BDB"/>
    <w:multiLevelType w:val="hybridMultilevel"/>
    <w:tmpl w:val="B73E5712"/>
    <w:lvl w:ilvl="0" w:tplc="0DC23D0E">
      <w:start w:val="17"/>
      <w:numFmt w:val="decimal"/>
      <w:lvlText w:val="%1."/>
      <w:lvlJc w:val="left"/>
      <w:pPr>
        <w:ind w:left="735" w:hanging="37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5458022C"/>
    <w:multiLevelType w:val="hybridMultilevel"/>
    <w:tmpl w:val="EC729AFA"/>
    <w:lvl w:ilvl="0" w:tplc="F2904008">
      <w:start w:val="1"/>
      <w:numFmt w:val="upperRoman"/>
      <w:lvlText w:val="%1."/>
      <w:lvlJc w:val="left"/>
      <w:pPr>
        <w:ind w:left="1080" w:hanging="720"/>
      </w:pPr>
      <w:rPr>
        <w:rFonts w:hint="default"/>
        <w:color w:val="auto"/>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59B95FCF"/>
    <w:multiLevelType w:val="hybridMultilevel"/>
    <w:tmpl w:val="0FC2E36E"/>
    <w:lvl w:ilvl="0" w:tplc="D48EDE34">
      <w:start w:val="1"/>
      <w:numFmt w:val="decimal"/>
      <w:pStyle w:val="Bandnum"/>
      <w:lvlText w:val="%1."/>
      <w:lvlJc w:val="left"/>
      <w:pPr>
        <w:ind w:left="644" w:hanging="360"/>
      </w:pPr>
    </w:lvl>
    <w:lvl w:ilvl="1" w:tplc="04100019" w:tentative="1">
      <w:start w:val="1"/>
      <w:numFmt w:val="lowerLetter"/>
      <w:lvlText w:val="%2."/>
      <w:lvlJc w:val="left"/>
      <w:pPr>
        <w:ind w:left="1439" w:hanging="360"/>
      </w:pPr>
    </w:lvl>
    <w:lvl w:ilvl="2" w:tplc="0410001B" w:tentative="1">
      <w:start w:val="1"/>
      <w:numFmt w:val="lowerRoman"/>
      <w:lvlText w:val="%3."/>
      <w:lvlJc w:val="right"/>
      <w:pPr>
        <w:ind w:left="2159" w:hanging="180"/>
      </w:pPr>
    </w:lvl>
    <w:lvl w:ilvl="3" w:tplc="0410000F" w:tentative="1">
      <w:start w:val="1"/>
      <w:numFmt w:val="decimal"/>
      <w:lvlText w:val="%4."/>
      <w:lvlJc w:val="left"/>
      <w:pPr>
        <w:ind w:left="2879" w:hanging="360"/>
      </w:pPr>
    </w:lvl>
    <w:lvl w:ilvl="4" w:tplc="04100019" w:tentative="1">
      <w:start w:val="1"/>
      <w:numFmt w:val="lowerLetter"/>
      <w:lvlText w:val="%5."/>
      <w:lvlJc w:val="left"/>
      <w:pPr>
        <w:ind w:left="3599" w:hanging="360"/>
      </w:pPr>
    </w:lvl>
    <w:lvl w:ilvl="5" w:tplc="0410001B" w:tentative="1">
      <w:start w:val="1"/>
      <w:numFmt w:val="lowerRoman"/>
      <w:lvlText w:val="%6."/>
      <w:lvlJc w:val="right"/>
      <w:pPr>
        <w:ind w:left="4319" w:hanging="180"/>
      </w:pPr>
    </w:lvl>
    <w:lvl w:ilvl="6" w:tplc="0410000F" w:tentative="1">
      <w:start w:val="1"/>
      <w:numFmt w:val="decimal"/>
      <w:lvlText w:val="%7."/>
      <w:lvlJc w:val="left"/>
      <w:pPr>
        <w:ind w:left="5039" w:hanging="360"/>
      </w:pPr>
    </w:lvl>
    <w:lvl w:ilvl="7" w:tplc="04100019" w:tentative="1">
      <w:start w:val="1"/>
      <w:numFmt w:val="lowerLetter"/>
      <w:lvlText w:val="%8."/>
      <w:lvlJc w:val="left"/>
      <w:pPr>
        <w:ind w:left="5759" w:hanging="360"/>
      </w:pPr>
    </w:lvl>
    <w:lvl w:ilvl="8" w:tplc="0410001B" w:tentative="1">
      <w:start w:val="1"/>
      <w:numFmt w:val="lowerRoman"/>
      <w:lvlText w:val="%9."/>
      <w:lvlJc w:val="right"/>
      <w:pPr>
        <w:ind w:left="6479" w:hanging="180"/>
      </w:pPr>
    </w:lvl>
  </w:abstractNum>
  <w:abstractNum w:abstractNumId="28">
    <w:nsid w:val="62830432"/>
    <w:multiLevelType w:val="hybridMultilevel"/>
    <w:tmpl w:val="42E6F15A"/>
    <w:lvl w:ilvl="0" w:tplc="C95A1844">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9">
    <w:nsid w:val="638A0196"/>
    <w:multiLevelType w:val="hybridMultilevel"/>
    <w:tmpl w:val="1D826F74"/>
    <w:lvl w:ilvl="0" w:tplc="04100001">
      <w:start w:val="1"/>
      <w:numFmt w:val="bullet"/>
      <w:lvlText w:val=""/>
      <w:lvlJc w:val="left"/>
      <w:pPr>
        <w:ind w:left="1713" w:hanging="360"/>
      </w:pPr>
      <w:rPr>
        <w:rFonts w:ascii="Symbol" w:hAnsi="Symbol" w:hint="default"/>
      </w:rPr>
    </w:lvl>
    <w:lvl w:ilvl="1" w:tplc="04100003">
      <w:start w:val="1"/>
      <w:numFmt w:val="bullet"/>
      <w:lvlText w:val="o"/>
      <w:lvlJc w:val="left"/>
      <w:pPr>
        <w:ind w:left="2433" w:hanging="360"/>
      </w:pPr>
      <w:rPr>
        <w:rFonts w:ascii="Courier New" w:hAnsi="Courier New" w:hint="default"/>
      </w:rPr>
    </w:lvl>
    <w:lvl w:ilvl="2" w:tplc="04100005" w:tentative="1">
      <w:start w:val="1"/>
      <w:numFmt w:val="bullet"/>
      <w:lvlText w:val=""/>
      <w:lvlJc w:val="left"/>
      <w:pPr>
        <w:ind w:left="3153" w:hanging="360"/>
      </w:pPr>
      <w:rPr>
        <w:rFonts w:ascii="Wingdings" w:hAnsi="Wingdings" w:hint="default"/>
      </w:rPr>
    </w:lvl>
    <w:lvl w:ilvl="3" w:tplc="04100001" w:tentative="1">
      <w:start w:val="1"/>
      <w:numFmt w:val="bullet"/>
      <w:lvlText w:val=""/>
      <w:lvlJc w:val="left"/>
      <w:pPr>
        <w:ind w:left="3873" w:hanging="360"/>
      </w:pPr>
      <w:rPr>
        <w:rFonts w:ascii="Symbol" w:hAnsi="Symbol" w:hint="default"/>
      </w:rPr>
    </w:lvl>
    <w:lvl w:ilvl="4" w:tplc="04100003" w:tentative="1">
      <w:start w:val="1"/>
      <w:numFmt w:val="bullet"/>
      <w:lvlText w:val="o"/>
      <w:lvlJc w:val="left"/>
      <w:pPr>
        <w:ind w:left="4593" w:hanging="360"/>
      </w:pPr>
      <w:rPr>
        <w:rFonts w:ascii="Courier New" w:hAnsi="Courier New" w:hint="default"/>
      </w:rPr>
    </w:lvl>
    <w:lvl w:ilvl="5" w:tplc="04100005" w:tentative="1">
      <w:start w:val="1"/>
      <w:numFmt w:val="bullet"/>
      <w:lvlText w:val=""/>
      <w:lvlJc w:val="left"/>
      <w:pPr>
        <w:ind w:left="5313" w:hanging="360"/>
      </w:pPr>
      <w:rPr>
        <w:rFonts w:ascii="Wingdings" w:hAnsi="Wingdings" w:hint="default"/>
      </w:rPr>
    </w:lvl>
    <w:lvl w:ilvl="6" w:tplc="04100001" w:tentative="1">
      <w:start w:val="1"/>
      <w:numFmt w:val="bullet"/>
      <w:lvlText w:val=""/>
      <w:lvlJc w:val="left"/>
      <w:pPr>
        <w:ind w:left="6033" w:hanging="360"/>
      </w:pPr>
      <w:rPr>
        <w:rFonts w:ascii="Symbol" w:hAnsi="Symbol" w:hint="default"/>
      </w:rPr>
    </w:lvl>
    <w:lvl w:ilvl="7" w:tplc="04100003" w:tentative="1">
      <w:start w:val="1"/>
      <w:numFmt w:val="bullet"/>
      <w:lvlText w:val="o"/>
      <w:lvlJc w:val="left"/>
      <w:pPr>
        <w:ind w:left="6753" w:hanging="360"/>
      </w:pPr>
      <w:rPr>
        <w:rFonts w:ascii="Courier New" w:hAnsi="Courier New" w:hint="default"/>
      </w:rPr>
    </w:lvl>
    <w:lvl w:ilvl="8" w:tplc="04100005" w:tentative="1">
      <w:start w:val="1"/>
      <w:numFmt w:val="bullet"/>
      <w:lvlText w:val=""/>
      <w:lvlJc w:val="left"/>
      <w:pPr>
        <w:ind w:left="7473" w:hanging="360"/>
      </w:pPr>
      <w:rPr>
        <w:rFonts w:ascii="Wingdings" w:hAnsi="Wingdings" w:hint="default"/>
      </w:rPr>
    </w:lvl>
  </w:abstractNum>
  <w:abstractNum w:abstractNumId="30">
    <w:nsid w:val="66E47E2F"/>
    <w:multiLevelType w:val="hybridMultilevel"/>
    <w:tmpl w:val="6BEA907E"/>
    <w:lvl w:ilvl="0" w:tplc="C94C1208">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nsid w:val="6BB97583"/>
    <w:multiLevelType w:val="multilevel"/>
    <w:tmpl w:val="F97CB346"/>
    <w:lvl w:ilvl="0">
      <w:start w:val="4"/>
      <w:numFmt w:val="decimal"/>
      <w:lvlText w:val="%1."/>
      <w:lvlJc w:val="left"/>
      <w:pPr>
        <w:ind w:left="390" w:hanging="390"/>
      </w:pPr>
      <w:rPr>
        <w:rFonts w:hint="default"/>
      </w:rPr>
    </w:lvl>
    <w:lvl w:ilvl="1">
      <w:start w:val="1"/>
      <w:numFmt w:val="decimal"/>
      <w:lvlText w:val="%1.%2."/>
      <w:lvlJc w:val="left"/>
      <w:pPr>
        <w:ind w:left="1288" w:hanging="720"/>
      </w:pPr>
      <w:rPr>
        <w:rFonts w:hint="default"/>
        <w:color w:val="auto"/>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32">
    <w:nsid w:val="6D5764B3"/>
    <w:multiLevelType w:val="hybridMultilevel"/>
    <w:tmpl w:val="6A76B9AA"/>
    <w:lvl w:ilvl="0" w:tplc="456C8BD4">
      <w:start w:val="1"/>
      <w:numFmt w:val="decimal"/>
      <w:pStyle w:val="5"/>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nsid w:val="71A04578"/>
    <w:multiLevelType w:val="multilevel"/>
    <w:tmpl w:val="B0B0E088"/>
    <w:lvl w:ilvl="0">
      <w:start w:val="1"/>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7A4C7B8D"/>
    <w:multiLevelType w:val="hybridMultilevel"/>
    <w:tmpl w:val="CD001132"/>
    <w:lvl w:ilvl="0" w:tplc="04161B18">
      <w:start w:val="1"/>
      <w:numFmt w:val="bullet"/>
      <w:pStyle w:val="bandpall"/>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5">
    <w:nsid w:val="7AA559E0"/>
    <w:multiLevelType w:val="hybridMultilevel"/>
    <w:tmpl w:val="91FCD390"/>
    <w:lvl w:ilvl="0" w:tplc="E97CEFDA">
      <w:start w:val="1"/>
      <w:numFmt w:val="decimal"/>
      <w:lvlText w:val="Tab. %1"/>
      <w:lvlJc w:val="left"/>
      <w:pPr>
        <w:ind w:left="1070" w:hanging="360"/>
      </w:pPr>
      <w:rPr>
        <w:rFonts w:ascii="Calibri" w:hAnsi="Calibri" w:cs="Times New Roman" w:hint="default"/>
        <w:b/>
        <w:bCs/>
        <w:i/>
        <w:iCs/>
        <w:color w:val="0070C0"/>
        <w:sz w:val="24"/>
        <w:szCs w:val="24"/>
      </w:rPr>
    </w:lvl>
    <w:lvl w:ilvl="1" w:tplc="04100019">
      <w:start w:val="1"/>
      <w:numFmt w:val="lowerLetter"/>
      <w:lvlText w:val="%2."/>
      <w:lvlJc w:val="left"/>
      <w:pPr>
        <w:ind w:left="2150" w:hanging="360"/>
      </w:pPr>
      <w:rPr>
        <w:rFonts w:cs="Times New Roman"/>
      </w:rPr>
    </w:lvl>
    <w:lvl w:ilvl="2" w:tplc="0410001B" w:tentative="1">
      <w:start w:val="1"/>
      <w:numFmt w:val="lowerRoman"/>
      <w:lvlText w:val="%3."/>
      <w:lvlJc w:val="right"/>
      <w:pPr>
        <w:ind w:left="2870" w:hanging="180"/>
      </w:pPr>
      <w:rPr>
        <w:rFonts w:cs="Times New Roman"/>
      </w:rPr>
    </w:lvl>
    <w:lvl w:ilvl="3" w:tplc="0410000F" w:tentative="1">
      <w:start w:val="1"/>
      <w:numFmt w:val="decimal"/>
      <w:lvlText w:val="%4."/>
      <w:lvlJc w:val="left"/>
      <w:pPr>
        <w:ind w:left="3590" w:hanging="360"/>
      </w:pPr>
      <w:rPr>
        <w:rFonts w:cs="Times New Roman"/>
      </w:rPr>
    </w:lvl>
    <w:lvl w:ilvl="4" w:tplc="04100019" w:tentative="1">
      <w:start w:val="1"/>
      <w:numFmt w:val="lowerLetter"/>
      <w:lvlText w:val="%5."/>
      <w:lvlJc w:val="left"/>
      <w:pPr>
        <w:ind w:left="4310" w:hanging="360"/>
      </w:pPr>
      <w:rPr>
        <w:rFonts w:cs="Times New Roman"/>
      </w:rPr>
    </w:lvl>
    <w:lvl w:ilvl="5" w:tplc="0410001B" w:tentative="1">
      <w:start w:val="1"/>
      <w:numFmt w:val="lowerRoman"/>
      <w:lvlText w:val="%6."/>
      <w:lvlJc w:val="right"/>
      <w:pPr>
        <w:ind w:left="5030" w:hanging="180"/>
      </w:pPr>
      <w:rPr>
        <w:rFonts w:cs="Times New Roman"/>
      </w:rPr>
    </w:lvl>
    <w:lvl w:ilvl="6" w:tplc="0410000F" w:tentative="1">
      <w:start w:val="1"/>
      <w:numFmt w:val="decimal"/>
      <w:lvlText w:val="%7."/>
      <w:lvlJc w:val="left"/>
      <w:pPr>
        <w:ind w:left="5750" w:hanging="360"/>
      </w:pPr>
      <w:rPr>
        <w:rFonts w:cs="Times New Roman"/>
      </w:rPr>
    </w:lvl>
    <w:lvl w:ilvl="7" w:tplc="04100019" w:tentative="1">
      <w:start w:val="1"/>
      <w:numFmt w:val="lowerLetter"/>
      <w:lvlText w:val="%8."/>
      <w:lvlJc w:val="left"/>
      <w:pPr>
        <w:ind w:left="6470" w:hanging="360"/>
      </w:pPr>
      <w:rPr>
        <w:rFonts w:cs="Times New Roman"/>
      </w:rPr>
    </w:lvl>
    <w:lvl w:ilvl="8" w:tplc="0410001B" w:tentative="1">
      <w:start w:val="1"/>
      <w:numFmt w:val="lowerRoman"/>
      <w:lvlText w:val="%9."/>
      <w:lvlJc w:val="right"/>
      <w:pPr>
        <w:ind w:left="7190" w:hanging="180"/>
      </w:pPr>
      <w:rPr>
        <w:rFonts w:cs="Times New Roman"/>
      </w:rPr>
    </w:lvl>
  </w:abstractNum>
  <w:abstractNum w:abstractNumId="36">
    <w:nsid w:val="7B640543"/>
    <w:multiLevelType w:val="hybridMultilevel"/>
    <w:tmpl w:val="1000136A"/>
    <w:lvl w:ilvl="0" w:tplc="0D0242C4">
      <w:start w:val="1"/>
      <w:numFmt w:val="decimal"/>
      <w:lvlText w:val="Fig. %1"/>
      <w:lvlJc w:val="left"/>
      <w:pPr>
        <w:ind w:left="360" w:hanging="360"/>
      </w:pPr>
      <w:rPr>
        <w:rFonts w:ascii="Calibri" w:hAnsi="Calibri" w:cs="Times New Roman" w:hint="default"/>
        <w:b/>
        <w:bCs/>
        <w:i/>
        <w:iCs/>
        <w:color w:val="0070C0"/>
        <w:sz w:val="24"/>
        <w:szCs w:val="24"/>
        <w:lang w:val="en-US"/>
      </w:rPr>
    </w:lvl>
    <w:lvl w:ilvl="1" w:tplc="04100019">
      <w:start w:val="1"/>
      <w:numFmt w:val="lowerLetter"/>
      <w:lvlText w:val="%2."/>
      <w:lvlJc w:val="left"/>
      <w:pPr>
        <w:ind w:left="2149" w:hanging="360"/>
      </w:pPr>
      <w:rPr>
        <w:rFonts w:cs="Times New Roman"/>
      </w:rPr>
    </w:lvl>
    <w:lvl w:ilvl="2" w:tplc="0410001B" w:tentative="1">
      <w:start w:val="1"/>
      <w:numFmt w:val="lowerRoman"/>
      <w:lvlText w:val="%3."/>
      <w:lvlJc w:val="right"/>
      <w:pPr>
        <w:ind w:left="2869" w:hanging="180"/>
      </w:pPr>
      <w:rPr>
        <w:rFonts w:cs="Times New Roman"/>
      </w:rPr>
    </w:lvl>
    <w:lvl w:ilvl="3" w:tplc="0410000F" w:tentative="1">
      <w:start w:val="1"/>
      <w:numFmt w:val="decimal"/>
      <w:lvlText w:val="%4."/>
      <w:lvlJc w:val="left"/>
      <w:pPr>
        <w:ind w:left="3589" w:hanging="360"/>
      </w:pPr>
      <w:rPr>
        <w:rFonts w:cs="Times New Roman"/>
      </w:rPr>
    </w:lvl>
    <w:lvl w:ilvl="4" w:tplc="04100019" w:tentative="1">
      <w:start w:val="1"/>
      <w:numFmt w:val="lowerLetter"/>
      <w:lvlText w:val="%5."/>
      <w:lvlJc w:val="left"/>
      <w:pPr>
        <w:ind w:left="4309" w:hanging="360"/>
      </w:pPr>
      <w:rPr>
        <w:rFonts w:cs="Times New Roman"/>
      </w:rPr>
    </w:lvl>
    <w:lvl w:ilvl="5" w:tplc="0410001B" w:tentative="1">
      <w:start w:val="1"/>
      <w:numFmt w:val="lowerRoman"/>
      <w:lvlText w:val="%6."/>
      <w:lvlJc w:val="right"/>
      <w:pPr>
        <w:ind w:left="5029" w:hanging="180"/>
      </w:pPr>
      <w:rPr>
        <w:rFonts w:cs="Times New Roman"/>
      </w:rPr>
    </w:lvl>
    <w:lvl w:ilvl="6" w:tplc="0410000F" w:tentative="1">
      <w:start w:val="1"/>
      <w:numFmt w:val="decimal"/>
      <w:lvlText w:val="%7."/>
      <w:lvlJc w:val="left"/>
      <w:pPr>
        <w:ind w:left="5749" w:hanging="360"/>
      </w:pPr>
      <w:rPr>
        <w:rFonts w:cs="Times New Roman"/>
      </w:rPr>
    </w:lvl>
    <w:lvl w:ilvl="7" w:tplc="04100019" w:tentative="1">
      <w:start w:val="1"/>
      <w:numFmt w:val="lowerLetter"/>
      <w:lvlText w:val="%8."/>
      <w:lvlJc w:val="left"/>
      <w:pPr>
        <w:ind w:left="6469" w:hanging="360"/>
      </w:pPr>
      <w:rPr>
        <w:rFonts w:cs="Times New Roman"/>
      </w:rPr>
    </w:lvl>
    <w:lvl w:ilvl="8" w:tplc="0410001B" w:tentative="1">
      <w:start w:val="1"/>
      <w:numFmt w:val="lowerRoman"/>
      <w:lvlText w:val="%9."/>
      <w:lvlJc w:val="right"/>
      <w:pPr>
        <w:ind w:left="7189" w:hanging="180"/>
      </w:pPr>
      <w:rPr>
        <w:rFonts w:cs="Times New Roman"/>
      </w:rPr>
    </w:lvl>
  </w:abstractNum>
  <w:abstractNum w:abstractNumId="37">
    <w:nsid w:val="7BF66B25"/>
    <w:multiLevelType w:val="hybridMultilevel"/>
    <w:tmpl w:val="80861F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8">
    <w:nsid w:val="7DF56A3D"/>
    <w:multiLevelType w:val="multilevel"/>
    <w:tmpl w:val="CED671F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4"/>
  </w:num>
  <w:num w:numId="3">
    <w:abstractNumId w:val="2"/>
  </w:num>
  <w:num w:numId="4">
    <w:abstractNumId w:val="16"/>
  </w:num>
  <w:num w:numId="5">
    <w:abstractNumId w:val="36"/>
  </w:num>
  <w:num w:numId="6">
    <w:abstractNumId w:val="29"/>
  </w:num>
  <w:num w:numId="7">
    <w:abstractNumId w:val="35"/>
  </w:num>
  <w:num w:numId="8">
    <w:abstractNumId w:val="13"/>
  </w:num>
  <w:num w:numId="9">
    <w:abstractNumId w:val="0"/>
  </w:num>
  <w:num w:numId="10">
    <w:abstractNumId w:val="9"/>
  </w:num>
  <w:num w:numId="11">
    <w:abstractNumId w:val="30"/>
  </w:num>
  <w:num w:numId="12">
    <w:abstractNumId w:val="20"/>
  </w:num>
  <w:num w:numId="13">
    <w:abstractNumId w:val="3"/>
  </w:num>
  <w:num w:numId="14">
    <w:abstractNumId w:val="27"/>
  </w:num>
  <w:num w:numId="15">
    <w:abstractNumId w:val="22"/>
  </w:num>
  <w:num w:numId="16">
    <w:abstractNumId w:val="21"/>
  </w:num>
  <w:num w:numId="17">
    <w:abstractNumId w:val="37"/>
  </w:num>
  <w:num w:numId="18">
    <w:abstractNumId w:val="34"/>
  </w:num>
  <w:num w:numId="19">
    <w:abstractNumId w:val="32"/>
  </w:num>
  <w:num w:numId="20">
    <w:abstractNumId w:val="5"/>
  </w:num>
  <w:num w:numId="21">
    <w:abstractNumId w:val="5"/>
    <w:lvlOverride w:ilvl="0">
      <w:lvl w:ilvl="0">
        <w:start w:val="1"/>
        <w:numFmt w:val="decimal"/>
        <w:pStyle w:val="Autonumber"/>
        <w:lvlText w:val="%1."/>
        <w:lvlJc w:val="left"/>
        <w:pPr>
          <w:ind w:left="360" w:hanging="360"/>
        </w:pPr>
        <w:rPr>
          <w:rFonts w:hint="default"/>
        </w:rPr>
      </w:lvl>
    </w:lvlOverride>
    <w:lvlOverride w:ilvl="1">
      <w:lvl w:ilvl="1">
        <w:start w:val="1"/>
        <w:numFmt w:val="decimal"/>
        <w:pStyle w:val="Autonumber2"/>
        <w:lvlText w:val="%1.%2."/>
        <w:lvlJc w:val="left"/>
        <w:pPr>
          <w:ind w:left="113" w:firstLine="0"/>
        </w:pPr>
        <w:rPr>
          <w:rFonts w:cs="Times New Roman" w:hint="default"/>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abstractNumId w:val="33"/>
  </w:num>
  <w:num w:numId="23">
    <w:abstractNumId w:val="14"/>
  </w:num>
  <w:num w:numId="24">
    <w:abstractNumId w:val="23"/>
  </w:num>
  <w:num w:numId="25">
    <w:abstractNumId w:val="21"/>
  </w:num>
  <w:num w:numId="26">
    <w:abstractNumId w:val="17"/>
  </w:num>
  <w:num w:numId="27">
    <w:abstractNumId w:val="21"/>
  </w:num>
  <w:num w:numId="28">
    <w:abstractNumId w:val="11"/>
  </w:num>
  <w:num w:numId="29">
    <w:abstractNumId w:val="24"/>
  </w:num>
  <w:num w:numId="30">
    <w:abstractNumId w:val="1"/>
  </w:num>
  <w:num w:numId="31">
    <w:abstractNumId w:val="24"/>
  </w:num>
  <w:num w:numId="32">
    <w:abstractNumId w:val="24"/>
  </w:num>
  <w:num w:numId="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num>
  <w:num w:numId="35">
    <w:abstractNumId w:val="12"/>
  </w:num>
  <w:num w:numId="36">
    <w:abstractNumId w:val="38"/>
  </w:num>
  <w:num w:numId="37">
    <w:abstractNumId w:val="31"/>
  </w:num>
  <w:num w:numId="38">
    <w:abstractNumId w:val="31"/>
  </w:num>
  <w:num w:numId="39">
    <w:abstractNumId w:val="26"/>
  </w:num>
  <w:num w:numId="40">
    <w:abstractNumId w:val="15"/>
  </w:num>
  <w:num w:numId="41">
    <w:abstractNumId w:val="31"/>
    <w:lvlOverride w:ilvl="0">
      <w:startOverride w:val="6"/>
    </w:lvlOverride>
    <w:lvlOverride w:ilvl="1">
      <w:startOverride w:val="5"/>
    </w:lvlOverride>
  </w:num>
  <w:num w:numId="42">
    <w:abstractNumId w:val="28"/>
  </w:num>
  <w:num w:numId="43">
    <w:abstractNumId w:val="10"/>
  </w:num>
  <w:num w:numId="44">
    <w:abstractNumId w:val="25"/>
  </w:num>
  <w:num w:numId="45">
    <w:abstractNumId w:val="19"/>
  </w:num>
  <w:num w:numId="46">
    <w:abstractNumId w:val="18"/>
  </w:num>
  <w:num w:numId="47">
    <w:abstractNumId w:val="4"/>
  </w:num>
  <w:num w:numId="48">
    <w:abstractNumId w:val="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proofState w:grammar="clean"/>
  <w:defaultTabStop w:val="709"/>
  <w:hyphenationZone w:val="283"/>
  <w:characterSpacingControl w:val="doNotCompress"/>
  <w:hdrShapeDefaults>
    <o:shapedefaults v:ext="edit" spidmax="17410"/>
  </w:hdrShapeDefaults>
  <w:footnotePr>
    <w:footnote w:id="-1"/>
    <w:footnote w:id="0"/>
  </w:footnotePr>
  <w:endnotePr>
    <w:endnote w:id="-1"/>
    <w:endnote w:id="0"/>
  </w:endnotePr>
  <w:compat/>
  <w:rsids>
    <w:rsidRoot w:val="00E34E53"/>
    <w:rsid w:val="00000204"/>
    <w:rsid w:val="000007A4"/>
    <w:rsid w:val="000027B4"/>
    <w:rsid w:val="0000368F"/>
    <w:rsid w:val="00004110"/>
    <w:rsid w:val="00004467"/>
    <w:rsid w:val="00005220"/>
    <w:rsid w:val="00007A32"/>
    <w:rsid w:val="00007EB6"/>
    <w:rsid w:val="00013AEB"/>
    <w:rsid w:val="0001470F"/>
    <w:rsid w:val="00014FFE"/>
    <w:rsid w:val="00016C8B"/>
    <w:rsid w:val="000201F1"/>
    <w:rsid w:val="00020654"/>
    <w:rsid w:val="00021DE7"/>
    <w:rsid w:val="00021E0C"/>
    <w:rsid w:val="00022298"/>
    <w:rsid w:val="00023315"/>
    <w:rsid w:val="00023898"/>
    <w:rsid w:val="00023C00"/>
    <w:rsid w:val="00026D68"/>
    <w:rsid w:val="00030184"/>
    <w:rsid w:val="000367A5"/>
    <w:rsid w:val="00036932"/>
    <w:rsid w:val="00040133"/>
    <w:rsid w:val="00041129"/>
    <w:rsid w:val="00041C98"/>
    <w:rsid w:val="00045016"/>
    <w:rsid w:val="00046F6E"/>
    <w:rsid w:val="0004733B"/>
    <w:rsid w:val="000474A1"/>
    <w:rsid w:val="00047C29"/>
    <w:rsid w:val="00047ED4"/>
    <w:rsid w:val="00052E39"/>
    <w:rsid w:val="00056654"/>
    <w:rsid w:val="00056F56"/>
    <w:rsid w:val="0006058F"/>
    <w:rsid w:val="000645BB"/>
    <w:rsid w:val="000648B3"/>
    <w:rsid w:val="0007106A"/>
    <w:rsid w:val="00072AAF"/>
    <w:rsid w:val="00073629"/>
    <w:rsid w:val="00074094"/>
    <w:rsid w:val="0007530C"/>
    <w:rsid w:val="00075451"/>
    <w:rsid w:val="000765EA"/>
    <w:rsid w:val="0007670A"/>
    <w:rsid w:val="00081A49"/>
    <w:rsid w:val="00081DDB"/>
    <w:rsid w:val="00083BC4"/>
    <w:rsid w:val="000841D9"/>
    <w:rsid w:val="00085B2C"/>
    <w:rsid w:val="00086648"/>
    <w:rsid w:val="0009009B"/>
    <w:rsid w:val="00091290"/>
    <w:rsid w:val="000915E8"/>
    <w:rsid w:val="000917F7"/>
    <w:rsid w:val="000950A3"/>
    <w:rsid w:val="000958CA"/>
    <w:rsid w:val="00096FC2"/>
    <w:rsid w:val="00097DC1"/>
    <w:rsid w:val="000A19FF"/>
    <w:rsid w:val="000A1D1C"/>
    <w:rsid w:val="000A2C7C"/>
    <w:rsid w:val="000A31A5"/>
    <w:rsid w:val="000A4F16"/>
    <w:rsid w:val="000A7423"/>
    <w:rsid w:val="000B03ED"/>
    <w:rsid w:val="000B2B40"/>
    <w:rsid w:val="000B2F78"/>
    <w:rsid w:val="000B416E"/>
    <w:rsid w:val="000B47F0"/>
    <w:rsid w:val="000B556B"/>
    <w:rsid w:val="000B6D5B"/>
    <w:rsid w:val="000B70FA"/>
    <w:rsid w:val="000B745B"/>
    <w:rsid w:val="000B7B94"/>
    <w:rsid w:val="000B7C92"/>
    <w:rsid w:val="000C1486"/>
    <w:rsid w:val="000C14D4"/>
    <w:rsid w:val="000C1D0B"/>
    <w:rsid w:val="000C228C"/>
    <w:rsid w:val="000C2300"/>
    <w:rsid w:val="000C3B83"/>
    <w:rsid w:val="000C46D7"/>
    <w:rsid w:val="000C58E7"/>
    <w:rsid w:val="000C60D3"/>
    <w:rsid w:val="000C6661"/>
    <w:rsid w:val="000C69D8"/>
    <w:rsid w:val="000C7233"/>
    <w:rsid w:val="000D0D9B"/>
    <w:rsid w:val="000D0E07"/>
    <w:rsid w:val="000D19BD"/>
    <w:rsid w:val="000D1FF3"/>
    <w:rsid w:val="000D2B66"/>
    <w:rsid w:val="000D3E9F"/>
    <w:rsid w:val="000D426A"/>
    <w:rsid w:val="000D51BB"/>
    <w:rsid w:val="000D5411"/>
    <w:rsid w:val="000E06EC"/>
    <w:rsid w:val="000E214B"/>
    <w:rsid w:val="000E751C"/>
    <w:rsid w:val="000F0B97"/>
    <w:rsid w:val="000F0DD0"/>
    <w:rsid w:val="000F265D"/>
    <w:rsid w:val="000F341A"/>
    <w:rsid w:val="000F3E37"/>
    <w:rsid w:val="000F4298"/>
    <w:rsid w:val="000F5113"/>
    <w:rsid w:val="000F59A9"/>
    <w:rsid w:val="000F68EE"/>
    <w:rsid w:val="000F7DC1"/>
    <w:rsid w:val="000F7ED4"/>
    <w:rsid w:val="0010058D"/>
    <w:rsid w:val="00105314"/>
    <w:rsid w:val="00105618"/>
    <w:rsid w:val="00105EA2"/>
    <w:rsid w:val="001068AF"/>
    <w:rsid w:val="00107B09"/>
    <w:rsid w:val="0011123E"/>
    <w:rsid w:val="00111716"/>
    <w:rsid w:val="0011185C"/>
    <w:rsid w:val="00112E20"/>
    <w:rsid w:val="00113650"/>
    <w:rsid w:val="00113B47"/>
    <w:rsid w:val="00115F46"/>
    <w:rsid w:val="00116F0F"/>
    <w:rsid w:val="00117577"/>
    <w:rsid w:val="0011780F"/>
    <w:rsid w:val="001245C3"/>
    <w:rsid w:val="0012478B"/>
    <w:rsid w:val="00125D98"/>
    <w:rsid w:val="001272CA"/>
    <w:rsid w:val="00130A47"/>
    <w:rsid w:val="00131A82"/>
    <w:rsid w:val="00131AC7"/>
    <w:rsid w:val="00132FDE"/>
    <w:rsid w:val="00134C76"/>
    <w:rsid w:val="001350AB"/>
    <w:rsid w:val="001359A7"/>
    <w:rsid w:val="00137B0B"/>
    <w:rsid w:val="00143D7E"/>
    <w:rsid w:val="00144E4D"/>
    <w:rsid w:val="0014562C"/>
    <w:rsid w:val="001456F6"/>
    <w:rsid w:val="00146FB2"/>
    <w:rsid w:val="001478D5"/>
    <w:rsid w:val="00147E92"/>
    <w:rsid w:val="001505A2"/>
    <w:rsid w:val="00151556"/>
    <w:rsid w:val="00153457"/>
    <w:rsid w:val="00155A43"/>
    <w:rsid w:val="00157460"/>
    <w:rsid w:val="0016016B"/>
    <w:rsid w:val="0016117D"/>
    <w:rsid w:val="00161FB3"/>
    <w:rsid w:val="001621F5"/>
    <w:rsid w:val="00163076"/>
    <w:rsid w:val="00164759"/>
    <w:rsid w:val="00173871"/>
    <w:rsid w:val="00173D71"/>
    <w:rsid w:val="0017440B"/>
    <w:rsid w:val="0017541F"/>
    <w:rsid w:val="0017734B"/>
    <w:rsid w:val="00177CC9"/>
    <w:rsid w:val="00180035"/>
    <w:rsid w:val="00183F7A"/>
    <w:rsid w:val="00184527"/>
    <w:rsid w:val="00184FB7"/>
    <w:rsid w:val="001850C7"/>
    <w:rsid w:val="001867F3"/>
    <w:rsid w:val="00187374"/>
    <w:rsid w:val="001873A2"/>
    <w:rsid w:val="00187546"/>
    <w:rsid w:val="0019047B"/>
    <w:rsid w:val="00192EC1"/>
    <w:rsid w:val="00193322"/>
    <w:rsid w:val="00193393"/>
    <w:rsid w:val="001938D4"/>
    <w:rsid w:val="001948DD"/>
    <w:rsid w:val="0019525E"/>
    <w:rsid w:val="001961DF"/>
    <w:rsid w:val="0019717C"/>
    <w:rsid w:val="0019746E"/>
    <w:rsid w:val="001A1360"/>
    <w:rsid w:val="001A261A"/>
    <w:rsid w:val="001A2A24"/>
    <w:rsid w:val="001A3142"/>
    <w:rsid w:val="001A3467"/>
    <w:rsid w:val="001A572D"/>
    <w:rsid w:val="001A7F31"/>
    <w:rsid w:val="001B1444"/>
    <w:rsid w:val="001B1D5A"/>
    <w:rsid w:val="001B4B99"/>
    <w:rsid w:val="001B546E"/>
    <w:rsid w:val="001C0912"/>
    <w:rsid w:val="001C0EAB"/>
    <w:rsid w:val="001C13BC"/>
    <w:rsid w:val="001C1E21"/>
    <w:rsid w:val="001C2CAC"/>
    <w:rsid w:val="001C5154"/>
    <w:rsid w:val="001C5854"/>
    <w:rsid w:val="001C63ED"/>
    <w:rsid w:val="001C65A9"/>
    <w:rsid w:val="001C6632"/>
    <w:rsid w:val="001C6FC2"/>
    <w:rsid w:val="001C760B"/>
    <w:rsid w:val="001C7E57"/>
    <w:rsid w:val="001D136B"/>
    <w:rsid w:val="001D13E0"/>
    <w:rsid w:val="001D2152"/>
    <w:rsid w:val="001D361E"/>
    <w:rsid w:val="001D5BCF"/>
    <w:rsid w:val="001D64D4"/>
    <w:rsid w:val="001D7E61"/>
    <w:rsid w:val="001E0386"/>
    <w:rsid w:val="001E29BE"/>
    <w:rsid w:val="001E2BFD"/>
    <w:rsid w:val="001E2D9E"/>
    <w:rsid w:val="001E3345"/>
    <w:rsid w:val="001E33BF"/>
    <w:rsid w:val="001E6A07"/>
    <w:rsid w:val="001F13BE"/>
    <w:rsid w:val="001F1D39"/>
    <w:rsid w:val="001F234E"/>
    <w:rsid w:val="001F2ABF"/>
    <w:rsid w:val="001F43FF"/>
    <w:rsid w:val="001F49EC"/>
    <w:rsid w:val="001F5A5B"/>
    <w:rsid w:val="001F6056"/>
    <w:rsid w:val="001F76E3"/>
    <w:rsid w:val="001F7D9D"/>
    <w:rsid w:val="00201C4E"/>
    <w:rsid w:val="00201EFC"/>
    <w:rsid w:val="0020661C"/>
    <w:rsid w:val="00207747"/>
    <w:rsid w:val="002078BF"/>
    <w:rsid w:val="00210AA0"/>
    <w:rsid w:val="00210F67"/>
    <w:rsid w:val="002121D9"/>
    <w:rsid w:val="00213FC4"/>
    <w:rsid w:val="00214720"/>
    <w:rsid w:val="00214D73"/>
    <w:rsid w:val="00215BCE"/>
    <w:rsid w:val="00215E89"/>
    <w:rsid w:val="002167D4"/>
    <w:rsid w:val="0021726C"/>
    <w:rsid w:val="00217380"/>
    <w:rsid w:val="0022007A"/>
    <w:rsid w:val="0022111F"/>
    <w:rsid w:val="00221749"/>
    <w:rsid w:val="002222D5"/>
    <w:rsid w:val="00224211"/>
    <w:rsid w:val="002247CC"/>
    <w:rsid w:val="00224CCD"/>
    <w:rsid w:val="00224FB4"/>
    <w:rsid w:val="002266E4"/>
    <w:rsid w:val="00230B33"/>
    <w:rsid w:val="002312CA"/>
    <w:rsid w:val="002334D7"/>
    <w:rsid w:val="00233510"/>
    <w:rsid w:val="002349DC"/>
    <w:rsid w:val="00234A2F"/>
    <w:rsid w:val="00235815"/>
    <w:rsid w:val="00236CD2"/>
    <w:rsid w:val="002372D7"/>
    <w:rsid w:val="0023784B"/>
    <w:rsid w:val="00240BBE"/>
    <w:rsid w:val="00241910"/>
    <w:rsid w:val="00242DC1"/>
    <w:rsid w:val="0024374D"/>
    <w:rsid w:val="00243ED1"/>
    <w:rsid w:val="00247A42"/>
    <w:rsid w:val="002500FC"/>
    <w:rsid w:val="00251A21"/>
    <w:rsid w:val="002520FA"/>
    <w:rsid w:val="00253985"/>
    <w:rsid w:val="00254E72"/>
    <w:rsid w:val="002560E8"/>
    <w:rsid w:val="00257E86"/>
    <w:rsid w:val="00262AA4"/>
    <w:rsid w:val="00263BB4"/>
    <w:rsid w:val="00264F7E"/>
    <w:rsid w:val="00265439"/>
    <w:rsid w:val="00266EE9"/>
    <w:rsid w:val="00266F2E"/>
    <w:rsid w:val="002701CA"/>
    <w:rsid w:val="00270335"/>
    <w:rsid w:val="0027049B"/>
    <w:rsid w:val="002719B4"/>
    <w:rsid w:val="00271CD3"/>
    <w:rsid w:val="002732B7"/>
    <w:rsid w:val="00273C66"/>
    <w:rsid w:val="0027444E"/>
    <w:rsid w:val="00275BF3"/>
    <w:rsid w:val="0028433F"/>
    <w:rsid w:val="002845F6"/>
    <w:rsid w:val="002854DB"/>
    <w:rsid w:val="00287381"/>
    <w:rsid w:val="002875D0"/>
    <w:rsid w:val="00287815"/>
    <w:rsid w:val="002909E9"/>
    <w:rsid w:val="002914CD"/>
    <w:rsid w:val="0029203F"/>
    <w:rsid w:val="002924F1"/>
    <w:rsid w:val="00292A2B"/>
    <w:rsid w:val="0029324A"/>
    <w:rsid w:val="00293476"/>
    <w:rsid w:val="00294384"/>
    <w:rsid w:val="00294DE1"/>
    <w:rsid w:val="00295432"/>
    <w:rsid w:val="00297628"/>
    <w:rsid w:val="002A0016"/>
    <w:rsid w:val="002A1944"/>
    <w:rsid w:val="002A2236"/>
    <w:rsid w:val="002A2558"/>
    <w:rsid w:val="002A2D39"/>
    <w:rsid w:val="002A3007"/>
    <w:rsid w:val="002A5CDF"/>
    <w:rsid w:val="002A6290"/>
    <w:rsid w:val="002B05B5"/>
    <w:rsid w:val="002B250B"/>
    <w:rsid w:val="002B4DE1"/>
    <w:rsid w:val="002B5D36"/>
    <w:rsid w:val="002B6365"/>
    <w:rsid w:val="002B7E93"/>
    <w:rsid w:val="002C08C1"/>
    <w:rsid w:val="002C2A1B"/>
    <w:rsid w:val="002C3234"/>
    <w:rsid w:val="002C5399"/>
    <w:rsid w:val="002C637B"/>
    <w:rsid w:val="002C6D44"/>
    <w:rsid w:val="002C6D57"/>
    <w:rsid w:val="002D0F76"/>
    <w:rsid w:val="002D2F74"/>
    <w:rsid w:val="002D3BE5"/>
    <w:rsid w:val="002D5D14"/>
    <w:rsid w:val="002D70F1"/>
    <w:rsid w:val="002D7541"/>
    <w:rsid w:val="002D7F37"/>
    <w:rsid w:val="002D7F3E"/>
    <w:rsid w:val="002E12F6"/>
    <w:rsid w:val="002E207F"/>
    <w:rsid w:val="002E282A"/>
    <w:rsid w:val="002E389B"/>
    <w:rsid w:val="002E440F"/>
    <w:rsid w:val="002E4944"/>
    <w:rsid w:val="002E4A96"/>
    <w:rsid w:val="002E4D81"/>
    <w:rsid w:val="002E5098"/>
    <w:rsid w:val="002E529F"/>
    <w:rsid w:val="002E6002"/>
    <w:rsid w:val="002E6909"/>
    <w:rsid w:val="002E7B41"/>
    <w:rsid w:val="002F0081"/>
    <w:rsid w:val="002F2C46"/>
    <w:rsid w:val="002F3925"/>
    <w:rsid w:val="002F4459"/>
    <w:rsid w:val="002F4F2B"/>
    <w:rsid w:val="002F5C97"/>
    <w:rsid w:val="002F60D9"/>
    <w:rsid w:val="002F6B25"/>
    <w:rsid w:val="002F6C14"/>
    <w:rsid w:val="002F74AE"/>
    <w:rsid w:val="003001A9"/>
    <w:rsid w:val="003015F1"/>
    <w:rsid w:val="00302CF4"/>
    <w:rsid w:val="0030339E"/>
    <w:rsid w:val="003040BA"/>
    <w:rsid w:val="0030468C"/>
    <w:rsid w:val="0030522E"/>
    <w:rsid w:val="00307AAB"/>
    <w:rsid w:val="0031292B"/>
    <w:rsid w:val="00313AE8"/>
    <w:rsid w:val="00313B3D"/>
    <w:rsid w:val="00313EC8"/>
    <w:rsid w:val="00315FFA"/>
    <w:rsid w:val="00317A06"/>
    <w:rsid w:val="00321026"/>
    <w:rsid w:val="0032222E"/>
    <w:rsid w:val="003226EB"/>
    <w:rsid w:val="00323260"/>
    <w:rsid w:val="003235FB"/>
    <w:rsid w:val="00325743"/>
    <w:rsid w:val="00326580"/>
    <w:rsid w:val="003266C6"/>
    <w:rsid w:val="00326B95"/>
    <w:rsid w:val="00326DE0"/>
    <w:rsid w:val="00327096"/>
    <w:rsid w:val="00327165"/>
    <w:rsid w:val="00333A56"/>
    <w:rsid w:val="00334016"/>
    <w:rsid w:val="00334061"/>
    <w:rsid w:val="00336A6D"/>
    <w:rsid w:val="00340F3B"/>
    <w:rsid w:val="003411AA"/>
    <w:rsid w:val="0034314B"/>
    <w:rsid w:val="00343419"/>
    <w:rsid w:val="00346510"/>
    <w:rsid w:val="00347384"/>
    <w:rsid w:val="003478CC"/>
    <w:rsid w:val="0035239B"/>
    <w:rsid w:val="00352E15"/>
    <w:rsid w:val="00354299"/>
    <w:rsid w:val="0035626D"/>
    <w:rsid w:val="00360EA0"/>
    <w:rsid w:val="003629F5"/>
    <w:rsid w:val="00362CA6"/>
    <w:rsid w:val="00364327"/>
    <w:rsid w:val="00364CAC"/>
    <w:rsid w:val="00364EC2"/>
    <w:rsid w:val="00364F41"/>
    <w:rsid w:val="00364F88"/>
    <w:rsid w:val="00367770"/>
    <w:rsid w:val="00373007"/>
    <w:rsid w:val="0037545F"/>
    <w:rsid w:val="00376372"/>
    <w:rsid w:val="003766BD"/>
    <w:rsid w:val="003803D2"/>
    <w:rsid w:val="003809ED"/>
    <w:rsid w:val="00380C83"/>
    <w:rsid w:val="00383472"/>
    <w:rsid w:val="003834CE"/>
    <w:rsid w:val="003853CB"/>
    <w:rsid w:val="00385F8F"/>
    <w:rsid w:val="00386DD6"/>
    <w:rsid w:val="00387AF3"/>
    <w:rsid w:val="003907B5"/>
    <w:rsid w:val="00391861"/>
    <w:rsid w:val="00391F23"/>
    <w:rsid w:val="00392577"/>
    <w:rsid w:val="00393289"/>
    <w:rsid w:val="003932F8"/>
    <w:rsid w:val="003941AD"/>
    <w:rsid w:val="003942CB"/>
    <w:rsid w:val="00394988"/>
    <w:rsid w:val="00395C56"/>
    <w:rsid w:val="00396394"/>
    <w:rsid w:val="003965B4"/>
    <w:rsid w:val="003A09C0"/>
    <w:rsid w:val="003A6144"/>
    <w:rsid w:val="003A650C"/>
    <w:rsid w:val="003A6640"/>
    <w:rsid w:val="003A7262"/>
    <w:rsid w:val="003B17BB"/>
    <w:rsid w:val="003B338D"/>
    <w:rsid w:val="003B5E2D"/>
    <w:rsid w:val="003C2B24"/>
    <w:rsid w:val="003C30DF"/>
    <w:rsid w:val="003C5273"/>
    <w:rsid w:val="003C5A5F"/>
    <w:rsid w:val="003D18D3"/>
    <w:rsid w:val="003D2396"/>
    <w:rsid w:val="003D5DF2"/>
    <w:rsid w:val="003D790C"/>
    <w:rsid w:val="003E0207"/>
    <w:rsid w:val="003E0278"/>
    <w:rsid w:val="003E377A"/>
    <w:rsid w:val="003E4990"/>
    <w:rsid w:val="003E513A"/>
    <w:rsid w:val="003E64ED"/>
    <w:rsid w:val="003E66AC"/>
    <w:rsid w:val="003F0166"/>
    <w:rsid w:val="003F02AE"/>
    <w:rsid w:val="003F055D"/>
    <w:rsid w:val="003F09CC"/>
    <w:rsid w:val="003F0D48"/>
    <w:rsid w:val="003F1371"/>
    <w:rsid w:val="003F1F77"/>
    <w:rsid w:val="003F2FD1"/>
    <w:rsid w:val="003F45FE"/>
    <w:rsid w:val="003F4705"/>
    <w:rsid w:val="003F7704"/>
    <w:rsid w:val="0040008E"/>
    <w:rsid w:val="00400452"/>
    <w:rsid w:val="00400658"/>
    <w:rsid w:val="0040286F"/>
    <w:rsid w:val="0040294B"/>
    <w:rsid w:val="004039C5"/>
    <w:rsid w:val="004056B0"/>
    <w:rsid w:val="00406482"/>
    <w:rsid w:val="004068A4"/>
    <w:rsid w:val="00406BD3"/>
    <w:rsid w:val="00407F7E"/>
    <w:rsid w:val="00411A21"/>
    <w:rsid w:val="004121C2"/>
    <w:rsid w:val="00412FF7"/>
    <w:rsid w:val="00413421"/>
    <w:rsid w:val="00413683"/>
    <w:rsid w:val="004144F7"/>
    <w:rsid w:val="00415214"/>
    <w:rsid w:val="004153B7"/>
    <w:rsid w:val="004157EA"/>
    <w:rsid w:val="00420C96"/>
    <w:rsid w:val="0042179F"/>
    <w:rsid w:val="0042219E"/>
    <w:rsid w:val="0042289F"/>
    <w:rsid w:val="00423C7B"/>
    <w:rsid w:val="004259E4"/>
    <w:rsid w:val="00426051"/>
    <w:rsid w:val="004268FD"/>
    <w:rsid w:val="00426B91"/>
    <w:rsid w:val="00430035"/>
    <w:rsid w:val="00430C74"/>
    <w:rsid w:val="00430F15"/>
    <w:rsid w:val="0043134E"/>
    <w:rsid w:val="0043156D"/>
    <w:rsid w:val="00431BE1"/>
    <w:rsid w:val="004322F9"/>
    <w:rsid w:val="004325A6"/>
    <w:rsid w:val="0043522A"/>
    <w:rsid w:val="00435B58"/>
    <w:rsid w:val="00436B08"/>
    <w:rsid w:val="004413E7"/>
    <w:rsid w:val="00441FD9"/>
    <w:rsid w:val="00442E5D"/>
    <w:rsid w:val="00442ED5"/>
    <w:rsid w:val="0044300C"/>
    <w:rsid w:val="00443651"/>
    <w:rsid w:val="004443BC"/>
    <w:rsid w:val="00445F05"/>
    <w:rsid w:val="004476C5"/>
    <w:rsid w:val="004505D8"/>
    <w:rsid w:val="00450A98"/>
    <w:rsid w:val="00453434"/>
    <w:rsid w:val="00453781"/>
    <w:rsid w:val="00453BF0"/>
    <w:rsid w:val="0045554B"/>
    <w:rsid w:val="004555CE"/>
    <w:rsid w:val="00455A3A"/>
    <w:rsid w:val="00455C00"/>
    <w:rsid w:val="00456960"/>
    <w:rsid w:val="00456F3B"/>
    <w:rsid w:val="0046077F"/>
    <w:rsid w:val="00460B4A"/>
    <w:rsid w:val="00461239"/>
    <w:rsid w:val="00462460"/>
    <w:rsid w:val="00463A7E"/>
    <w:rsid w:val="0046451B"/>
    <w:rsid w:val="004649DE"/>
    <w:rsid w:val="00464B8E"/>
    <w:rsid w:val="00464C49"/>
    <w:rsid w:val="004656E3"/>
    <w:rsid w:val="00466130"/>
    <w:rsid w:val="00466CDF"/>
    <w:rsid w:val="0046717A"/>
    <w:rsid w:val="00471963"/>
    <w:rsid w:val="00471D8A"/>
    <w:rsid w:val="0047262E"/>
    <w:rsid w:val="00472E28"/>
    <w:rsid w:val="00473646"/>
    <w:rsid w:val="00473856"/>
    <w:rsid w:val="004748E1"/>
    <w:rsid w:val="00474F76"/>
    <w:rsid w:val="00483CEB"/>
    <w:rsid w:val="00484A84"/>
    <w:rsid w:val="00485547"/>
    <w:rsid w:val="00485C87"/>
    <w:rsid w:val="00486875"/>
    <w:rsid w:val="00487003"/>
    <w:rsid w:val="00490823"/>
    <w:rsid w:val="0049184B"/>
    <w:rsid w:val="00491DEB"/>
    <w:rsid w:val="004922EF"/>
    <w:rsid w:val="00494101"/>
    <w:rsid w:val="00494C0F"/>
    <w:rsid w:val="00495CC4"/>
    <w:rsid w:val="00496CF7"/>
    <w:rsid w:val="004972FA"/>
    <w:rsid w:val="004A0617"/>
    <w:rsid w:val="004A32B2"/>
    <w:rsid w:val="004A3960"/>
    <w:rsid w:val="004A3A78"/>
    <w:rsid w:val="004A4307"/>
    <w:rsid w:val="004A606E"/>
    <w:rsid w:val="004A619C"/>
    <w:rsid w:val="004A7DCC"/>
    <w:rsid w:val="004B043F"/>
    <w:rsid w:val="004B17C4"/>
    <w:rsid w:val="004B2957"/>
    <w:rsid w:val="004B2A4D"/>
    <w:rsid w:val="004B2C8C"/>
    <w:rsid w:val="004B57CB"/>
    <w:rsid w:val="004B5FA7"/>
    <w:rsid w:val="004B61E2"/>
    <w:rsid w:val="004B6421"/>
    <w:rsid w:val="004B78E9"/>
    <w:rsid w:val="004C1707"/>
    <w:rsid w:val="004C17FC"/>
    <w:rsid w:val="004C22E2"/>
    <w:rsid w:val="004C3B1C"/>
    <w:rsid w:val="004C3FDF"/>
    <w:rsid w:val="004C4358"/>
    <w:rsid w:val="004C4C5C"/>
    <w:rsid w:val="004C53D2"/>
    <w:rsid w:val="004C559E"/>
    <w:rsid w:val="004C614A"/>
    <w:rsid w:val="004C6D22"/>
    <w:rsid w:val="004C7276"/>
    <w:rsid w:val="004C7E5B"/>
    <w:rsid w:val="004D2BF7"/>
    <w:rsid w:val="004D2E00"/>
    <w:rsid w:val="004D43D5"/>
    <w:rsid w:val="004D4DE1"/>
    <w:rsid w:val="004D59B5"/>
    <w:rsid w:val="004D767E"/>
    <w:rsid w:val="004E0889"/>
    <w:rsid w:val="004E18AF"/>
    <w:rsid w:val="004E26AD"/>
    <w:rsid w:val="004E4B6D"/>
    <w:rsid w:val="004F0904"/>
    <w:rsid w:val="004F2DDA"/>
    <w:rsid w:val="004F445C"/>
    <w:rsid w:val="004F470F"/>
    <w:rsid w:val="004F56E2"/>
    <w:rsid w:val="004F6406"/>
    <w:rsid w:val="004F6B3F"/>
    <w:rsid w:val="004F7859"/>
    <w:rsid w:val="004F7A15"/>
    <w:rsid w:val="00502719"/>
    <w:rsid w:val="00502D28"/>
    <w:rsid w:val="00504A85"/>
    <w:rsid w:val="005050A2"/>
    <w:rsid w:val="00505808"/>
    <w:rsid w:val="00505964"/>
    <w:rsid w:val="00506A53"/>
    <w:rsid w:val="00507095"/>
    <w:rsid w:val="00511CED"/>
    <w:rsid w:val="00511D91"/>
    <w:rsid w:val="00511EFA"/>
    <w:rsid w:val="00512084"/>
    <w:rsid w:val="005121F9"/>
    <w:rsid w:val="00514E4E"/>
    <w:rsid w:val="00515FF4"/>
    <w:rsid w:val="00520BCA"/>
    <w:rsid w:val="005213F3"/>
    <w:rsid w:val="00521D81"/>
    <w:rsid w:val="00522C52"/>
    <w:rsid w:val="005241AF"/>
    <w:rsid w:val="00524AA1"/>
    <w:rsid w:val="00524B72"/>
    <w:rsid w:val="00524CC7"/>
    <w:rsid w:val="005263C5"/>
    <w:rsid w:val="005265EF"/>
    <w:rsid w:val="00526CED"/>
    <w:rsid w:val="00531CC9"/>
    <w:rsid w:val="005328B7"/>
    <w:rsid w:val="00532D3A"/>
    <w:rsid w:val="0053485F"/>
    <w:rsid w:val="00535F8B"/>
    <w:rsid w:val="005373F9"/>
    <w:rsid w:val="00537B05"/>
    <w:rsid w:val="00537B9C"/>
    <w:rsid w:val="00537DD1"/>
    <w:rsid w:val="00540AB0"/>
    <w:rsid w:val="00542E48"/>
    <w:rsid w:val="00543F73"/>
    <w:rsid w:val="0054519E"/>
    <w:rsid w:val="0054623A"/>
    <w:rsid w:val="005464DB"/>
    <w:rsid w:val="00550056"/>
    <w:rsid w:val="005504FF"/>
    <w:rsid w:val="00550611"/>
    <w:rsid w:val="005507EF"/>
    <w:rsid w:val="00550845"/>
    <w:rsid w:val="00551215"/>
    <w:rsid w:val="00551A80"/>
    <w:rsid w:val="00552911"/>
    <w:rsid w:val="00552B58"/>
    <w:rsid w:val="005538B5"/>
    <w:rsid w:val="00553EF0"/>
    <w:rsid w:val="00554F4C"/>
    <w:rsid w:val="00555816"/>
    <w:rsid w:val="005571C9"/>
    <w:rsid w:val="00560877"/>
    <w:rsid w:val="00561A78"/>
    <w:rsid w:val="00563EB1"/>
    <w:rsid w:val="00564D87"/>
    <w:rsid w:val="00564DC3"/>
    <w:rsid w:val="005655A3"/>
    <w:rsid w:val="00570342"/>
    <w:rsid w:val="005717A5"/>
    <w:rsid w:val="005719C8"/>
    <w:rsid w:val="00571BFC"/>
    <w:rsid w:val="00576208"/>
    <w:rsid w:val="00576EA0"/>
    <w:rsid w:val="005779AF"/>
    <w:rsid w:val="00582C5D"/>
    <w:rsid w:val="00583772"/>
    <w:rsid w:val="0058672E"/>
    <w:rsid w:val="0058776E"/>
    <w:rsid w:val="00587B1D"/>
    <w:rsid w:val="005919E8"/>
    <w:rsid w:val="005922DF"/>
    <w:rsid w:val="005925FA"/>
    <w:rsid w:val="00592837"/>
    <w:rsid w:val="00593C0F"/>
    <w:rsid w:val="005969E9"/>
    <w:rsid w:val="00596A89"/>
    <w:rsid w:val="00596B40"/>
    <w:rsid w:val="005A2EC8"/>
    <w:rsid w:val="005A44E7"/>
    <w:rsid w:val="005A5029"/>
    <w:rsid w:val="005A616F"/>
    <w:rsid w:val="005A69F3"/>
    <w:rsid w:val="005B03A6"/>
    <w:rsid w:val="005B6860"/>
    <w:rsid w:val="005B7050"/>
    <w:rsid w:val="005C016B"/>
    <w:rsid w:val="005C1CE8"/>
    <w:rsid w:val="005C4877"/>
    <w:rsid w:val="005C7D7E"/>
    <w:rsid w:val="005D115F"/>
    <w:rsid w:val="005D5C43"/>
    <w:rsid w:val="005D6343"/>
    <w:rsid w:val="005D6D69"/>
    <w:rsid w:val="005D6DDF"/>
    <w:rsid w:val="005D792A"/>
    <w:rsid w:val="005E0708"/>
    <w:rsid w:val="005E0D92"/>
    <w:rsid w:val="005E0D9D"/>
    <w:rsid w:val="005E1D68"/>
    <w:rsid w:val="005E5C1C"/>
    <w:rsid w:val="005E6372"/>
    <w:rsid w:val="005E6B32"/>
    <w:rsid w:val="005F2B95"/>
    <w:rsid w:val="005F4754"/>
    <w:rsid w:val="005F4D37"/>
    <w:rsid w:val="005F783B"/>
    <w:rsid w:val="00601BD5"/>
    <w:rsid w:val="0060261C"/>
    <w:rsid w:val="00604B3A"/>
    <w:rsid w:val="00605AD6"/>
    <w:rsid w:val="0060736D"/>
    <w:rsid w:val="00611227"/>
    <w:rsid w:val="00612ADD"/>
    <w:rsid w:val="0061377B"/>
    <w:rsid w:val="00614E36"/>
    <w:rsid w:val="00614F88"/>
    <w:rsid w:val="006153E2"/>
    <w:rsid w:val="006164CA"/>
    <w:rsid w:val="00621AA6"/>
    <w:rsid w:val="00621CA6"/>
    <w:rsid w:val="006224B6"/>
    <w:rsid w:val="0062250A"/>
    <w:rsid w:val="0062250B"/>
    <w:rsid w:val="00624EC3"/>
    <w:rsid w:val="00625630"/>
    <w:rsid w:val="00626821"/>
    <w:rsid w:val="006302A8"/>
    <w:rsid w:val="00631C93"/>
    <w:rsid w:val="00631F9F"/>
    <w:rsid w:val="0063215B"/>
    <w:rsid w:val="006329EB"/>
    <w:rsid w:val="006333C8"/>
    <w:rsid w:val="00634E3D"/>
    <w:rsid w:val="006353F3"/>
    <w:rsid w:val="006374D1"/>
    <w:rsid w:val="00640452"/>
    <w:rsid w:val="0064285B"/>
    <w:rsid w:val="00643CD6"/>
    <w:rsid w:val="006463F8"/>
    <w:rsid w:val="00647386"/>
    <w:rsid w:val="006501EC"/>
    <w:rsid w:val="00650707"/>
    <w:rsid w:val="00652F84"/>
    <w:rsid w:val="006541C7"/>
    <w:rsid w:val="00654FF9"/>
    <w:rsid w:val="00657345"/>
    <w:rsid w:val="0065767A"/>
    <w:rsid w:val="0066005F"/>
    <w:rsid w:val="00661A15"/>
    <w:rsid w:val="00661B3A"/>
    <w:rsid w:val="00663E92"/>
    <w:rsid w:val="00663ECA"/>
    <w:rsid w:val="00663ECE"/>
    <w:rsid w:val="0066431A"/>
    <w:rsid w:val="0066506F"/>
    <w:rsid w:val="006653E1"/>
    <w:rsid w:val="0066712C"/>
    <w:rsid w:val="006679A8"/>
    <w:rsid w:val="006710B1"/>
    <w:rsid w:val="00671885"/>
    <w:rsid w:val="00671F05"/>
    <w:rsid w:val="00680E13"/>
    <w:rsid w:val="00680E83"/>
    <w:rsid w:val="006814B8"/>
    <w:rsid w:val="00681856"/>
    <w:rsid w:val="00682157"/>
    <w:rsid w:val="00684E66"/>
    <w:rsid w:val="0068512E"/>
    <w:rsid w:val="0068598E"/>
    <w:rsid w:val="00685E0F"/>
    <w:rsid w:val="00686D93"/>
    <w:rsid w:val="006908A2"/>
    <w:rsid w:val="00692290"/>
    <w:rsid w:val="006940EF"/>
    <w:rsid w:val="00694D70"/>
    <w:rsid w:val="0069524C"/>
    <w:rsid w:val="00695BAF"/>
    <w:rsid w:val="006967E9"/>
    <w:rsid w:val="006974F6"/>
    <w:rsid w:val="006A0AFA"/>
    <w:rsid w:val="006A1A14"/>
    <w:rsid w:val="006A220F"/>
    <w:rsid w:val="006A2241"/>
    <w:rsid w:val="006A239D"/>
    <w:rsid w:val="006A2551"/>
    <w:rsid w:val="006A2AE4"/>
    <w:rsid w:val="006A301F"/>
    <w:rsid w:val="006A610E"/>
    <w:rsid w:val="006A698D"/>
    <w:rsid w:val="006B153F"/>
    <w:rsid w:val="006B1B3E"/>
    <w:rsid w:val="006B1BAA"/>
    <w:rsid w:val="006B1BFC"/>
    <w:rsid w:val="006B216A"/>
    <w:rsid w:val="006B4E8C"/>
    <w:rsid w:val="006B7DFA"/>
    <w:rsid w:val="006C1BAE"/>
    <w:rsid w:val="006C24E2"/>
    <w:rsid w:val="006C2723"/>
    <w:rsid w:val="006C3BDC"/>
    <w:rsid w:val="006C5AEF"/>
    <w:rsid w:val="006C62CD"/>
    <w:rsid w:val="006C75A8"/>
    <w:rsid w:val="006C7C13"/>
    <w:rsid w:val="006D0083"/>
    <w:rsid w:val="006D06B1"/>
    <w:rsid w:val="006D293A"/>
    <w:rsid w:val="006D6779"/>
    <w:rsid w:val="006D7B0F"/>
    <w:rsid w:val="006E08C3"/>
    <w:rsid w:val="006E129B"/>
    <w:rsid w:val="006E160D"/>
    <w:rsid w:val="006E4135"/>
    <w:rsid w:val="006E4697"/>
    <w:rsid w:val="006E476F"/>
    <w:rsid w:val="006E62F3"/>
    <w:rsid w:val="006E66D7"/>
    <w:rsid w:val="006F3281"/>
    <w:rsid w:val="006F4FF5"/>
    <w:rsid w:val="006F5377"/>
    <w:rsid w:val="006F577C"/>
    <w:rsid w:val="006F6954"/>
    <w:rsid w:val="00702923"/>
    <w:rsid w:val="00702FA3"/>
    <w:rsid w:val="00705AE0"/>
    <w:rsid w:val="00706923"/>
    <w:rsid w:val="00707490"/>
    <w:rsid w:val="00711359"/>
    <w:rsid w:val="00711858"/>
    <w:rsid w:val="00711ED2"/>
    <w:rsid w:val="007120B8"/>
    <w:rsid w:val="00712168"/>
    <w:rsid w:val="007134E1"/>
    <w:rsid w:val="00713AF2"/>
    <w:rsid w:val="00714490"/>
    <w:rsid w:val="0071570E"/>
    <w:rsid w:val="00716C38"/>
    <w:rsid w:val="007175B6"/>
    <w:rsid w:val="00720C32"/>
    <w:rsid w:val="00724DB8"/>
    <w:rsid w:val="00726386"/>
    <w:rsid w:val="007315C0"/>
    <w:rsid w:val="00731DB4"/>
    <w:rsid w:val="00731F2F"/>
    <w:rsid w:val="007351BB"/>
    <w:rsid w:val="0073629F"/>
    <w:rsid w:val="007376B6"/>
    <w:rsid w:val="00740474"/>
    <w:rsid w:val="00740DAC"/>
    <w:rsid w:val="00740EC7"/>
    <w:rsid w:val="00741397"/>
    <w:rsid w:val="007423B7"/>
    <w:rsid w:val="00742C78"/>
    <w:rsid w:val="00743DA9"/>
    <w:rsid w:val="00743F1A"/>
    <w:rsid w:val="00744F50"/>
    <w:rsid w:val="007455FF"/>
    <w:rsid w:val="00745B32"/>
    <w:rsid w:val="0074672C"/>
    <w:rsid w:val="00746AF1"/>
    <w:rsid w:val="00746FDF"/>
    <w:rsid w:val="00753616"/>
    <w:rsid w:val="007541BE"/>
    <w:rsid w:val="00755F05"/>
    <w:rsid w:val="0075691C"/>
    <w:rsid w:val="00757609"/>
    <w:rsid w:val="00762EE2"/>
    <w:rsid w:val="007645C7"/>
    <w:rsid w:val="007657DE"/>
    <w:rsid w:val="00765DD7"/>
    <w:rsid w:val="00766D95"/>
    <w:rsid w:val="00767EB4"/>
    <w:rsid w:val="00770320"/>
    <w:rsid w:val="00771436"/>
    <w:rsid w:val="007717A1"/>
    <w:rsid w:val="00772C72"/>
    <w:rsid w:val="00773C79"/>
    <w:rsid w:val="00774672"/>
    <w:rsid w:val="007772FA"/>
    <w:rsid w:val="00777505"/>
    <w:rsid w:val="00780835"/>
    <w:rsid w:val="007808BF"/>
    <w:rsid w:val="007815B0"/>
    <w:rsid w:val="007849A0"/>
    <w:rsid w:val="00785DD3"/>
    <w:rsid w:val="0078633A"/>
    <w:rsid w:val="00787E77"/>
    <w:rsid w:val="007907CF"/>
    <w:rsid w:val="00791558"/>
    <w:rsid w:val="0079341B"/>
    <w:rsid w:val="00793CC7"/>
    <w:rsid w:val="00793FBF"/>
    <w:rsid w:val="00794217"/>
    <w:rsid w:val="0079489F"/>
    <w:rsid w:val="00795182"/>
    <w:rsid w:val="00795DAB"/>
    <w:rsid w:val="007964F7"/>
    <w:rsid w:val="0079721D"/>
    <w:rsid w:val="007975AC"/>
    <w:rsid w:val="007A157C"/>
    <w:rsid w:val="007A44F1"/>
    <w:rsid w:val="007A515F"/>
    <w:rsid w:val="007A53F9"/>
    <w:rsid w:val="007A5837"/>
    <w:rsid w:val="007A5EB8"/>
    <w:rsid w:val="007A6AB0"/>
    <w:rsid w:val="007A77FD"/>
    <w:rsid w:val="007B0761"/>
    <w:rsid w:val="007B0EB6"/>
    <w:rsid w:val="007B36F6"/>
    <w:rsid w:val="007B5423"/>
    <w:rsid w:val="007B56FC"/>
    <w:rsid w:val="007C15DF"/>
    <w:rsid w:val="007C5365"/>
    <w:rsid w:val="007C7EED"/>
    <w:rsid w:val="007C7F71"/>
    <w:rsid w:val="007D19C0"/>
    <w:rsid w:val="007D2C41"/>
    <w:rsid w:val="007D2F8D"/>
    <w:rsid w:val="007D30CF"/>
    <w:rsid w:val="007D3586"/>
    <w:rsid w:val="007D3D20"/>
    <w:rsid w:val="007D6E04"/>
    <w:rsid w:val="007E0847"/>
    <w:rsid w:val="007E15B4"/>
    <w:rsid w:val="007E1733"/>
    <w:rsid w:val="007E18F2"/>
    <w:rsid w:val="007E19BD"/>
    <w:rsid w:val="007E22DF"/>
    <w:rsid w:val="007E2C86"/>
    <w:rsid w:val="007E3AB9"/>
    <w:rsid w:val="007E3B20"/>
    <w:rsid w:val="007E5528"/>
    <w:rsid w:val="007E68EA"/>
    <w:rsid w:val="007E76A0"/>
    <w:rsid w:val="007F0091"/>
    <w:rsid w:val="007F032E"/>
    <w:rsid w:val="007F1E07"/>
    <w:rsid w:val="007F3A86"/>
    <w:rsid w:val="007F4756"/>
    <w:rsid w:val="007F5A8B"/>
    <w:rsid w:val="007F6E7C"/>
    <w:rsid w:val="007F7640"/>
    <w:rsid w:val="007F7875"/>
    <w:rsid w:val="00800301"/>
    <w:rsid w:val="00800F3A"/>
    <w:rsid w:val="00800F80"/>
    <w:rsid w:val="0080196E"/>
    <w:rsid w:val="00802A7D"/>
    <w:rsid w:val="00803463"/>
    <w:rsid w:val="00803A3D"/>
    <w:rsid w:val="00803AD7"/>
    <w:rsid w:val="00803B3F"/>
    <w:rsid w:val="00803C61"/>
    <w:rsid w:val="008040CF"/>
    <w:rsid w:val="00806516"/>
    <w:rsid w:val="00806D4F"/>
    <w:rsid w:val="00806FE7"/>
    <w:rsid w:val="00807C72"/>
    <w:rsid w:val="0081273B"/>
    <w:rsid w:val="00813224"/>
    <w:rsid w:val="00813AF7"/>
    <w:rsid w:val="00817417"/>
    <w:rsid w:val="0081761A"/>
    <w:rsid w:val="008216F8"/>
    <w:rsid w:val="0082206A"/>
    <w:rsid w:val="00823B04"/>
    <w:rsid w:val="008240C8"/>
    <w:rsid w:val="00824D16"/>
    <w:rsid w:val="00825548"/>
    <w:rsid w:val="00827307"/>
    <w:rsid w:val="008276FC"/>
    <w:rsid w:val="00827CAB"/>
    <w:rsid w:val="00831CB9"/>
    <w:rsid w:val="0083208A"/>
    <w:rsid w:val="00832A9C"/>
    <w:rsid w:val="00834010"/>
    <w:rsid w:val="00836FB8"/>
    <w:rsid w:val="00841E2B"/>
    <w:rsid w:val="008427D8"/>
    <w:rsid w:val="00843E81"/>
    <w:rsid w:val="00844CB4"/>
    <w:rsid w:val="008451CC"/>
    <w:rsid w:val="008451E4"/>
    <w:rsid w:val="008468D5"/>
    <w:rsid w:val="00846DA0"/>
    <w:rsid w:val="00846EFF"/>
    <w:rsid w:val="00847630"/>
    <w:rsid w:val="00847A39"/>
    <w:rsid w:val="00851FCE"/>
    <w:rsid w:val="00852216"/>
    <w:rsid w:val="008530D1"/>
    <w:rsid w:val="00853D28"/>
    <w:rsid w:val="008541CA"/>
    <w:rsid w:val="008561F4"/>
    <w:rsid w:val="00856A93"/>
    <w:rsid w:val="00856FB6"/>
    <w:rsid w:val="00860059"/>
    <w:rsid w:val="00860217"/>
    <w:rsid w:val="00861298"/>
    <w:rsid w:val="00861E78"/>
    <w:rsid w:val="008623DB"/>
    <w:rsid w:val="00862455"/>
    <w:rsid w:val="00862ED1"/>
    <w:rsid w:val="00863E58"/>
    <w:rsid w:val="00863EBA"/>
    <w:rsid w:val="008661CF"/>
    <w:rsid w:val="00866954"/>
    <w:rsid w:val="00866C26"/>
    <w:rsid w:val="0087156E"/>
    <w:rsid w:val="00872D9C"/>
    <w:rsid w:val="00874BAA"/>
    <w:rsid w:val="00874D55"/>
    <w:rsid w:val="00875A75"/>
    <w:rsid w:val="00876A0E"/>
    <w:rsid w:val="00877E75"/>
    <w:rsid w:val="00877EB4"/>
    <w:rsid w:val="00880C23"/>
    <w:rsid w:val="00882758"/>
    <w:rsid w:val="008838DE"/>
    <w:rsid w:val="00883E64"/>
    <w:rsid w:val="00885FA0"/>
    <w:rsid w:val="008873A1"/>
    <w:rsid w:val="00887CA4"/>
    <w:rsid w:val="0089002F"/>
    <w:rsid w:val="0089260A"/>
    <w:rsid w:val="00892907"/>
    <w:rsid w:val="00892DDA"/>
    <w:rsid w:val="00896F00"/>
    <w:rsid w:val="008976E5"/>
    <w:rsid w:val="00897D94"/>
    <w:rsid w:val="008A0320"/>
    <w:rsid w:val="008A2980"/>
    <w:rsid w:val="008A2D63"/>
    <w:rsid w:val="008A399E"/>
    <w:rsid w:val="008A473E"/>
    <w:rsid w:val="008A4972"/>
    <w:rsid w:val="008A575B"/>
    <w:rsid w:val="008A6192"/>
    <w:rsid w:val="008A74D2"/>
    <w:rsid w:val="008B016A"/>
    <w:rsid w:val="008B018A"/>
    <w:rsid w:val="008B2764"/>
    <w:rsid w:val="008B4D19"/>
    <w:rsid w:val="008B4F73"/>
    <w:rsid w:val="008B53BF"/>
    <w:rsid w:val="008B6133"/>
    <w:rsid w:val="008B6747"/>
    <w:rsid w:val="008C0299"/>
    <w:rsid w:val="008C08A2"/>
    <w:rsid w:val="008C3256"/>
    <w:rsid w:val="008C5F41"/>
    <w:rsid w:val="008C6CDA"/>
    <w:rsid w:val="008C6E9D"/>
    <w:rsid w:val="008C6ECF"/>
    <w:rsid w:val="008C7047"/>
    <w:rsid w:val="008C74D1"/>
    <w:rsid w:val="008D0B5A"/>
    <w:rsid w:val="008D1551"/>
    <w:rsid w:val="008D21EA"/>
    <w:rsid w:val="008D3814"/>
    <w:rsid w:val="008D4AD7"/>
    <w:rsid w:val="008D5643"/>
    <w:rsid w:val="008D5660"/>
    <w:rsid w:val="008D7100"/>
    <w:rsid w:val="008E202D"/>
    <w:rsid w:val="008E2B95"/>
    <w:rsid w:val="008E2DCC"/>
    <w:rsid w:val="008E2EA5"/>
    <w:rsid w:val="008E66F5"/>
    <w:rsid w:val="008E78F5"/>
    <w:rsid w:val="008F25D7"/>
    <w:rsid w:val="008F3C4E"/>
    <w:rsid w:val="008F3C57"/>
    <w:rsid w:val="008F3F20"/>
    <w:rsid w:val="008F4ED6"/>
    <w:rsid w:val="008F5966"/>
    <w:rsid w:val="008F5BED"/>
    <w:rsid w:val="008F633C"/>
    <w:rsid w:val="008F720A"/>
    <w:rsid w:val="00900E11"/>
    <w:rsid w:val="009018DE"/>
    <w:rsid w:val="00901AB4"/>
    <w:rsid w:val="009035FB"/>
    <w:rsid w:val="00903BC1"/>
    <w:rsid w:val="009042F3"/>
    <w:rsid w:val="00911E6F"/>
    <w:rsid w:val="00912192"/>
    <w:rsid w:val="00912FAB"/>
    <w:rsid w:val="00917DAF"/>
    <w:rsid w:val="0092030A"/>
    <w:rsid w:val="00921DE2"/>
    <w:rsid w:val="00922B71"/>
    <w:rsid w:val="0092402B"/>
    <w:rsid w:val="00924B7D"/>
    <w:rsid w:val="00924BCC"/>
    <w:rsid w:val="0092697C"/>
    <w:rsid w:val="00927B36"/>
    <w:rsid w:val="00932127"/>
    <w:rsid w:val="00932395"/>
    <w:rsid w:val="00932C15"/>
    <w:rsid w:val="009340C0"/>
    <w:rsid w:val="0093466A"/>
    <w:rsid w:val="0093683C"/>
    <w:rsid w:val="00936BDB"/>
    <w:rsid w:val="009402CF"/>
    <w:rsid w:val="009422C4"/>
    <w:rsid w:val="009443C2"/>
    <w:rsid w:val="00944428"/>
    <w:rsid w:val="009450FB"/>
    <w:rsid w:val="009468C3"/>
    <w:rsid w:val="009468CC"/>
    <w:rsid w:val="00947675"/>
    <w:rsid w:val="00947839"/>
    <w:rsid w:val="00953069"/>
    <w:rsid w:val="00953B61"/>
    <w:rsid w:val="009566D8"/>
    <w:rsid w:val="00956E14"/>
    <w:rsid w:val="00957159"/>
    <w:rsid w:val="00960ACE"/>
    <w:rsid w:val="00960EC8"/>
    <w:rsid w:val="0096154F"/>
    <w:rsid w:val="009622C4"/>
    <w:rsid w:val="00962876"/>
    <w:rsid w:val="00962A7B"/>
    <w:rsid w:val="00962C11"/>
    <w:rsid w:val="00964554"/>
    <w:rsid w:val="0096481E"/>
    <w:rsid w:val="0096651F"/>
    <w:rsid w:val="00966891"/>
    <w:rsid w:val="00966B79"/>
    <w:rsid w:val="00967C67"/>
    <w:rsid w:val="00970261"/>
    <w:rsid w:val="00970604"/>
    <w:rsid w:val="00970A77"/>
    <w:rsid w:val="009719C5"/>
    <w:rsid w:val="00972724"/>
    <w:rsid w:val="00972CB4"/>
    <w:rsid w:val="00972DBB"/>
    <w:rsid w:val="009747BC"/>
    <w:rsid w:val="00975B15"/>
    <w:rsid w:val="0097683E"/>
    <w:rsid w:val="009774A6"/>
    <w:rsid w:val="00982866"/>
    <w:rsid w:val="00982BAA"/>
    <w:rsid w:val="0098369B"/>
    <w:rsid w:val="00986789"/>
    <w:rsid w:val="00986CBB"/>
    <w:rsid w:val="00990420"/>
    <w:rsid w:val="009904F9"/>
    <w:rsid w:val="0099098C"/>
    <w:rsid w:val="009938D3"/>
    <w:rsid w:val="00993FEC"/>
    <w:rsid w:val="009A1260"/>
    <w:rsid w:val="009A3E95"/>
    <w:rsid w:val="009A41D1"/>
    <w:rsid w:val="009A460E"/>
    <w:rsid w:val="009A6E48"/>
    <w:rsid w:val="009B07A2"/>
    <w:rsid w:val="009B0CDF"/>
    <w:rsid w:val="009B1D65"/>
    <w:rsid w:val="009B3E00"/>
    <w:rsid w:val="009B4273"/>
    <w:rsid w:val="009B4461"/>
    <w:rsid w:val="009B499E"/>
    <w:rsid w:val="009B4B5F"/>
    <w:rsid w:val="009B4BBD"/>
    <w:rsid w:val="009B4C1C"/>
    <w:rsid w:val="009B5441"/>
    <w:rsid w:val="009B580F"/>
    <w:rsid w:val="009B675B"/>
    <w:rsid w:val="009B6A91"/>
    <w:rsid w:val="009C41AA"/>
    <w:rsid w:val="009C474D"/>
    <w:rsid w:val="009C5490"/>
    <w:rsid w:val="009C59F6"/>
    <w:rsid w:val="009C6A1D"/>
    <w:rsid w:val="009C7161"/>
    <w:rsid w:val="009C77FF"/>
    <w:rsid w:val="009D0D1B"/>
    <w:rsid w:val="009D2DD2"/>
    <w:rsid w:val="009D3190"/>
    <w:rsid w:val="009D344B"/>
    <w:rsid w:val="009D6DCF"/>
    <w:rsid w:val="009E4D95"/>
    <w:rsid w:val="009E4DEF"/>
    <w:rsid w:val="009E52B7"/>
    <w:rsid w:val="009E54E3"/>
    <w:rsid w:val="009E6A3A"/>
    <w:rsid w:val="009E7B50"/>
    <w:rsid w:val="009F0FEC"/>
    <w:rsid w:val="009F13F5"/>
    <w:rsid w:val="009F1EF8"/>
    <w:rsid w:val="009F2EA3"/>
    <w:rsid w:val="009F2F97"/>
    <w:rsid w:val="009F3913"/>
    <w:rsid w:val="009F43C6"/>
    <w:rsid w:val="009F4FEB"/>
    <w:rsid w:val="009F6072"/>
    <w:rsid w:val="009F7A28"/>
    <w:rsid w:val="009F7C76"/>
    <w:rsid w:val="00A002C7"/>
    <w:rsid w:val="00A007FC"/>
    <w:rsid w:val="00A01D8B"/>
    <w:rsid w:val="00A03E9C"/>
    <w:rsid w:val="00A04643"/>
    <w:rsid w:val="00A05328"/>
    <w:rsid w:val="00A05493"/>
    <w:rsid w:val="00A10D38"/>
    <w:rsid w:val="00A10E2A"/>
    <w:rsid w:val="00A10F80"/>
    <w:rsid w:val="00A122BA"/>
    <w:rsid w:val="00A1518A"/>
    <w:rsid w:val="00A15C0B"/>
    <w:rsid w:val="00A15CF2"/>
    <w:rsid w:val="00A16530"/>
    <w:rsid w:val="00A1680A"/>
    <w:rsid w:val="00A21603"/>
    <w:rsid w:val="00A21E00"/>
    <w:rsid w:val="00A227F3"/>
    <w:rsid w:val="00A233BF"/>
    <w:rsid w:val="00A24601"/>
    <w:rsid w:val="00A24C86"/>
    <w:rsid w:val="00A2579A"/>
    <w:rsid w:val="00A258BE"/>
    <w:rsid w:val="00A258FF"/>
    <w:rsid w:val="00A25C1E"/>
    <w:rsid w:val="00A26646"/>
    <w:rsid w:val="00A26A26"/>
    <w:rsid w:val="00A30B96"/>
    <w:rsid w:val="00A312E3"/>
    <w:rsid w:val="00A31B75"/>
    <w:rsid w:val="00A369CF"/>
    <w:rsid w:val="00A37BA8"/>
    <w:rsid w:val="00A41333"/>
    <w:rsid w:val="00A416A6"/>
    <w:rsid w:val="00A4233B"/>
    <w:rsid w:val="00A45A01"/>
    <w:rsid w:val="00A4639A"/>
    <w:rsid w:val="00A4642E"/>
    <w:rsid w:val="00A46BF8"/>
    <w:rsid w:val="00A47718"/>
    <w:rsid w:val="00A47871"/>
    <w:rsid w:val="00A522E1"/>
    <w:rsid w:val="00A52399"/>
    <w:rsid w:val="00A534DC"/>
    <w:rsid w:val="00A564F9"/>
    <w:rsid w:val="00A570F8"/>
    <w:rsid w:val="00A618FB"/>
    <w:rsid w:val="00A632DC"/>
    <w:rsid w:val="00A6334C"/>
    <w:rsid w:val="00A63B00"/>
    <w:rsid w:val="00A63F91"/>
    <w:rsid w:val="00A64A90"/>
    <w:rsid w:val="00A64EFE"/>
    <w:rsid w:val="00A65046"/>
    <w:rsid w:val="00A65B9F"/>
    <w:rsid w:val="00A67B18"/>
    <w:rsid w:val="00A70177"/>
    <w:rsid w:val="00A7038A"/>
    <w:rsid w:val="00A71FD6"/>
    <w:rsid w:val="00A72184"/>
    <w:rsid w:val="00A729B4"/>
    <w:rsid w:val="00A733A0"/>
    <w:rsid w:val="00A7392A"/>
    <w:rsid w:val="00A7399A"/>
    <w:rsid w:val="00A73F23"/>
    <w:rsid w:val="00A749CE"/>
    <w:rsid w:val="00A7678B"/>
    <w:rsid w:val="00A771CF"/>
    <w:rsid w:val="00A776DC"/>
    <w:rsid w:val="00A8123C"/>
    <w:rsid w:val="00A81E3B"/>
    <w:rsid w:val="00A8236C"/>
    <w:rsid w:val="00A83FE6"/>
    <w:rsid w:val="00A847C5"/>
    <w:rsid w:val="00A847F3"/>
    <w:rsid w:val="00A85D5F"/>
    <w:rsid w:val="00A917E9"/>
    <w:rsid w:val="00A92112"/>
    <w:rsid w:val="00A94C5D"/>
    <w:rsid w:val="00A94D4D"/>
    <w:rsid w:val="00A9504A"/>
    <w:rsid w:val="00AA0B55"/>
    <w:rsid w:val="00AA120E"/>
    <w:rsid w:val="00AA35F8"/>
    <w:rsid w:val="00AA3AC3"/>
    <w:rsid w:val="00AA467A"/>
    <w:rsid w:val="00AA54E9"/>
    <w:rsid w:val="00AA6344"/>
    <w:rsid w:val="00AA6A20"/>
    <w:rsid w:val="00AA7D5E"/>
    <w:rsid w:val="00AB085C"/>
    <w:rsid w:val="00AB1500"/>
    <w:rsid w:val="00AB18F5"/>
    <w:rsid w:val="00AB1E98"/>
    <w:rsid w:val="00AB2952"/>
    <w:rsid w:val="00AB2A34"/>
    <w:rsid w:val="00AB44E4"/>
    <w:rsid w:val="00AB52E8"/>
    <w:rsid w:val="00AB53BC"/>
    <w:rsid w:val="00AB5630"/>
    <w:rsid w:val="00AB5E42"/>
    <w:rsid w:val="00AB6610"/>
    <w:rsid w:val="00AC0575"/>
    <w:rsid w:val="00AC0C94"/>
    <w:rsid w:val="00AC0FE7"/>
    <w:rsid w:val="00AC1851"/>
    <w:rsid w:val="00AC2410"/>
    <w:rsid w:val="00AC4C88"/>
    <w:rsid w:val="00AC52F8"/>
    <w:rsid w:val="00AC54EC"/>
    <w:rsid w:val="00AC723C"/>
    <w:rsid w:val="00AC787C"/>
    <w:rsid w:val="00AC7E6A"/>
    <w:rsid w:val="00AD098D"/>
    <w:rsid w:val="00AD215F"/>
    <w:rsid w:val="00AD2B4A"/>
    <w:rsid w:val="00AD2F92"/>
    <w:rsid w:val="00AD32ED"/>
    <w:rsid w:val="00AD4E1A"/>
    <w:rsid w:val="00AD5150"/>
    <w:rsid w:val="00AD689F"/>
    <w:rsid w:val="00AD6D18"/>
    <w:rsid w:val="00AD70C3"/>
    <w:rsid w:val="00AD7E50"/>
    <w:rsid w:val="00AE14D7"/>
    <w:rsid w:val="00AE153C"/>
    <w:rsid w:val="00AE2571"/>
    <w:rsid w:val="00AE3F45"/>
    <w:rsid w:val="00AE55EA"/>
    <w:rsid w:val="00AE6A84"/>
    <w:rsid w:val="00AE7EC3"/>
    <w:rsid w:val="00AF0189"/>
    <w:rsid w:val="00AF094B"/>
    <w:rsid w:val="00AF20FF"/>
    <w:rsid w:val="00AF31C7"/>
    <w:rsid w:val="00AF3AAD"/>
    <w:rsid w:val="00AF3E14"/>
    <w:rsid w:val="00AF3F14"/>
    <w:rsid w:val="00AF59A8"/>
    <w:rsid w:val="00AF7D90"/>
    <w:rsid w:val="00B00507"/>
    <w:rsid w:val="00B018DC"/>
    <w:rsid w:val="00B03069"/>
    <w:rsid w:val="00B04CF9"/>
    <w:rsid w:val="00B05CA7"/>
    <w:rsid w:val="00B07DD8"/>
    <w:rsid w:val="00B11E11"/>
    <w:rsid w:val="00B12975"/>
    <w:rsid w:val="00B135C9"/>
    <w:rsid w:val="00B1506C"/>
    <w:rsid w:val="00B1696C"/>
    <w:rsid w:val="00B16D6F"/>
    <w:rsid w:val="00B17165"/>
    <w:rsid w:val="00B20ADB"/>
    <w:rsid w:val="00B241EF"/>
    <w:rsid w:val="00B250B1"/>
    <w:rsid w:val="00B264A3"/>
    <w:rsid w:val="00B26D59"/>
    <w:rsid w:val="00B27335"/>
    <w:rsid w:val="00B3042E"/>
    <w:rsid w:val="00B305C9"/>
    <w:rsid w:val="00B354F3"/>
    <w:rsid w:val="00B37158"/>
    <w:rsid w:val="00B40EFD"/>
    <w:rsid w:val="00B416E2"/>
    <w:rsid w:val="00B44FE0"/>
    <w:rsid w:val="00B45996"/>
    <w:rsid w:val="00B476A3"/>
    <w:rsid w:val="00B503FC"/>
    <w:rsid w:val="00B51384"/>
    <w:rsid w:val="00B51737"/>
    <w:rsid w:val="00B525BD"/>
    <w:rsid w:val="00B535AA"/>
    <w:rsid w:val="00B53F09"/>
    <w:rsid w:val="00B55B35"/>
    <w:rsid w:val="00B57410"/>
    <w:rsid w:val="00B574C5"/>
    <w:rsid w:val="00B57B8C"/>
    <w:rsid w:val="00B60AEA"/>
    <w:rsid w:val="00B64688"/>
    <w:rsid w:val="00B65193"/>
    <w:rsid w:val="00B6546C"/>
    <w:rsid w:val="00B672AF"/>
    <w:rsid w:val="00B6749F"/>
    <w:rsid w:val="00B67F97"/>
    <w:rsid w:val="00B70B21"/>
    <w:rsid w:val="00B72DB6"/>
    <w:rsid w:val="00B72DC8"/>
    <w:rsid w:val="00B73BA6"/>
    <w:rsid w:val="00B74260"/>
    <w:rsid w:val="00B74F18"/>
    <w:rsid w:val="00B77A65"/>
    <w:rsid w:val="00B83BB0"/>
    <w:rsid w:val="00B854A6"/>
    <w:rsid w:val="00B855EA"/>
    <w:rsid w:val="00B85736"/>
    <w:rsid w:val="00B86035"/>
    <w:rsid w:val="00B86C41"/>
    <w:rsid w:val="00B900BB"/>
    <w:rsid w:val="00B927F5"/>
    <w:rsid w:val="00B9318D"/>
    <w:rsid w:val="00B937B3"/>
    <w:rsid w:val="00B93F45"/>
    <w:rsid w:val="00B94D15"/>
    <w:rsid w:val="00BA06BD"/>
    <w:rsid w:val="00BA0CD1"/>
    <w:rsid w:val="00BA1196"/>
    <w:rsid w:val="00BA209E"/>
    <w:rsid w:val="00BA3F61"/>
    <w:rsid w:val="00BA4BA9"/>
    <w:rsid w:val="00BA7452"/>
    <w:rsid w:val="00BB00F5"/>
    <w:rsid w:val="00BB0DCF"/>
    <w:rsid w:val="00BB3438"/>
    <w:rsid w:val="00BB4FC3"/>
    <w:rsid w:val="00BB740F"/>
    <w:rsid w:val="00BB7D5B"/>
    <w:rsid w:val="00BC048B"/>
    <w:rsid w:val="00BC1C8A"/>
    <w:rsid w:val="00BC3526"/>
    <w:rsid w:val="00BC4E9E"/>
    <w:rsid w:val="00BC6420"/>
    <w:rsid w:val="00BC72B0"/>
    <w:rsid w:val="00BC7FD6"/>
    <w:rsid w:val="00BD1120"/>
    <w:rsid w:val="00BD1650"/>
    <w:rsid w:val="00BD2C5E"/>
    <w:rsid w:val="00BD2CA9"/>
    <w:rsid w:val="00BD40D9"/>
    <w:rsid w:val="00BD5585"/>
    <w:rsid w:val="00BD558C"/>
    <w:rsid w:val="00BD735E"/>
    <w:rsid w:val="00BD7C52"/>
    <w:rsid w:val="00BE02E5"/>
    <w:rsid w:val="00BE159C"/>
    <w:rsid w:val="00BE3460"/>
    <w:rsid w:val="00BE3761"/>
    <w:rsid w:val="00BE4679"/>
    <w:rsid w:val="00BE5B6D"/>
    <w:rsid w:val="00BE5CF8"/>
    <w:rsid w:val="00BF00E9"/>
    <w:rsid w:val="00BF0364"/>
    <w:rsid w:val="00BF0B23"/>
    <w:rsid w:val="00BF1497"/>
    <w:rsid w:val="00BF369F"/>
    <w:rsid w:val="00BF4171"/>
    <w:rsid w:val="00BF5789"/>
    <w:rsid w:val="00BF7B39"/>
    <w:rsid w:val="00C01F7F"/>
    <w:rsid w:val="00C030B0"/>
    <w:rsid w:val="00C06026"/>
    <w:rsid w:val="00C064EB"/>
    <w:rsid w:val="00C06E8B"/>
    <w:rsid w:val="00C07134"/>
    <w:rsid w:val="00C07BF6"/>
    <w:rsid w:val="00C07F72"/>
    <w:rsid w:val="00C1158C"/>
    <w:rsid w:val="00C13381"/>
    <w:rsid w:val="00C22039"/>
    <w:rsid w:val="00C2276C"/>
    <w:rsid w:val="00C231FC"/>
    <w:rsid w:val="00C23CDE"/>
    <w:rsid w:val="00C23DAB"/>
    <w:rsid w:val="00C24932"/>
    <w:rsid w:val="00C24E23"/>
    <w:rsid w:val="00C26981"/>
    <w:rsid w:val="00C3451C"/>
    <w:rsid w:val="00C34599"/>
    <w:rsid w:val="00C34AA5"/>
    <w:rsid w:val="00C354E3"/>
    <w:rsid w:val="00C355A7"/>
    <w:rsid w:val="00C36677"/>
    <w:rsid w:val="00C36D4B"/>
    <w:rsid w:val="00C4068F"/>
    <w:rsid w:val="00C4094F"/>
    <w:rsid w:val="00C418AC"/>
    <w:rsid w:val="00C42474"/>
    <w:rsid w:val="00C42C86"/>
    <w:rsid w:val="00C449C9"/>
    <w:rsid w:val="00C45B2C"/>
    <w:rsid w:val="00C46204"/>
    <w:rsid w:val="00C463C6"/>
    <w:rsid w:val="00C465CA"/>
    <w:rsid w:val="00C51D2D"/>
    <w:rsid w:val="00C528CF"/>
    <w:rsid w:val="00C52BA1"/>
    <w:rsid w:val="00C5319C"/>
    <w:rsid w:val="00C54A62"/>
    <w:rsid w:val="00C567F2"/>
    <w:rsid w:val="00C60C69"/>
    <w:rsid w:val="00C61A59"/>
    <w:rsid w:val="00C6213E"/>
    <w:rsid w:val="00C643CC"/>
    <w:rsid w:val="00C64C91"/>
    <w:rsid w:val="00C653EA"/>
    <w:rsid w:val="00C6549F"/>
    <w:rsid w:val="00C70318"/>
    <w:rsid w:val="00C7150E"/>
    <w:rsid w:val="00C71F39"/>
    <w:rsid w:val="00C72167"/>
    <w:rsid w:val="00C729FB"/>
    <w:rsid w:val="00C74515"/>
    <w:rsid w:val="00C758ED"/>
    <w:rsid w:val="00C80D9F"/>
    <w:rsid w:val="00C8208C"/>
    <w:rsid w:val="00C82E2E"/>
    <w:rsid w:val="00C83289"/>
    <w:rsid w:val="00C85EEF"/>
    <w:rsid w:val="00C86A32"/>
    <w:rsid w:val="00C86EC9"/>
    <w:rsid w:val="00C8714C"/>
    <w:rsid w:val="00C87276"/>
    <w:rsid w:val="00C873D8"/>
    <w:rsid w:val="00C91608"/>
    <w:rsid w:val="00C91E94"/>
    <w:rsid w:val="00C922E0"/>
    <w:rsid w:val="00C926F4"/>
    <w:rsid w:val="00C92DD8"/>
    <w:rsid w:val="00C9320B"/>
    <w:rsid w:val="00C93478"/>
    <w:rsid w:val="00C936B3"/>
    <w:rsid w:val="00C94063"/>
    <w:rsid w:val="00C94BA9"/>
    <w:rsid w:val="00C959F0"/>
    <w:rsid w:val="00C96073"/>
    <w:rsid w:val="00C965EC"/>
    <w:rsid w:val="00CA2B9B"/>
    <w:rsid w:val="00CA3484"/>
    <w:rsid w:val="00CA58FC"/>
    <w:rsid w:val="00CA7BE1"/>
    <w:rsid w:val="00CA7EE6"/>
    <w:rsid w:val="00CB1842"/>
    <w:rsid w:val="00CB1952"/>
    <w:rsid w:val="00CB28FB"/>
    <w:rsid w:val="00CB35EA"/>
    <w:rsid w:val="00CB3973"/>
    <w:rsid w:val="00CB6565"/>
    <w:rsid w:val="00CB66E5"/>
    <w:rsid w:val="00CC1645"/>
    <w:rsid w:val="00CC276A"/>
    <w:rsid w:val="00CC2A1F"/>
    <w:rsid w:val="00CC37D6"/>
    <w:rsid w:val="00CC44A0"/>
    <w:rsid w:val="00CD05B3"/>
    <w:rsid w:val="00CD0C7F"/>
    <w:rsid w:val="00CD2051"/>
    <w:rsid w:val="00CD5601"/>
    <w:rsid w:val="00CD60A5"/>
    <w:rsid w:val="00CE1F17"/>
    <w:rsid w:val="00CE23EF"/>
    <w:rsid w:val="00CE2DCC"/>
    <w:rsid w:val="00CE33DD"/>
    <w:rsid w:val="00CE542C"/>
    <w:rsid w:val="00CE59CA"/>
    <w:rsid w:val="00CE60FD"/>
    <w:rsid w:val="00CE7EAA"/>
    <w:rsid w:val="00CE7FA7"/>
    <w:rsid w:val="00CF08BA"/>
    <w:rsid w:val="00CF1A3D"/>
    <w:rsid w:val="00CF1E53"/>
    <w:rsid w:val="00CF2877"/>
    <w:rsid w:val="00CF33A0"/>
    <w:rsid w:val="00CF5356"/>
    <w:rsid w:val="00CF5790"/>
    <w:rsid w:val="00CF6362"/>
    <w:rsid w:val="00CF70AD"/>
    <w:rsid w:val="00CF72D8"/>
    <w:rsid w:val="00CF7A8F"/>
    <w:rsid w:val="00D01179"/>
    <w:rsid w:val="00D015E0"/>
    <w:rsid w:val="00D0200E"/>
    <w:rsid w:val="00D0666B"/>
    <w:rsid w:val="00D06D9F"/>
    <w:rsid w:val="00D10723"/>
    <w:rsid w:val="00D10DA4"/>
    <w:rsid w:val="00D10F79"/>
    <w:rsid w:val="00D11616"/>
    <w:rsid w:val="00D11D4E"/>
    <w:rsid w:val="00D15ACE"/>
    <w:rsid w:val="00D15B61"/>
    <w:rsid w:val="00D1784E"/>
    <w:rsid w:val="00D201B6"/>
    <w:rsid w:val="00D223FA"/>
    <w:rsid w:val="00D23284"/>
    <w:rsid w:val="00D2651B"/>
    <w:rsid w:val="00D2781F"/>
    <w:rsid w:val="00D278CC"/>
    <w:rsid w:val="00D30558"/>
    <w:rsid w:val="00D32DA5"/>
    <w:rsid w:val="00D3440C"/>
    <w:rsid w:val="00D3496F"/>
    <w:rsid w:val="00D3645D"/>
    <w:rsid w:val="00D378EB"/>
    <w:rsid w:val="00D37BE4"/>
    <w:rsid w:val="00D40119"/>
    <w:rsid w:val="00D40DE3"/>
    <w:rsid w:val="00D41228"/>
    <w:rsid w:val="00D41301"/>
    <w:rsid w:val="00D42D1C"/>
    <w:rsid w:val="00D437A6"/>
    <w:rsid w:val="00D452DE"/>
    <w:rsid w:val="00D455DD"/>
    <w:rsid w:val="00D46093"/>
    <w:rsid w:val="00D4659A"/>
    <w:rsid w:val="00D46D29"/>
    <w:rsid w:val="00D51235"/>
    <w:rsid w:val="00D5130A"/>
    <w:rsid w:val="00D528C4"/>
    <w:rsid w:val="00D52F12"/>
    <w:rsid w:val="00D54217"/>
    <w:rsid w:val="00D54467"/>
    <w:rsid w:val="00D557C0"/>
    <w:rsid w:val="00D55B82"/>
    <w:rsid w:val="00D56CFF"/>
    <w:rsid w:val="00D56DAA"/>
    <w:rsid w:val="00D5772D"/>
    <w:rsid w:val="00D601B2"/>
    <w:rsid w:val="00D619F6"/>
    <w:rsid w:val="00D626DE"/>
    <w:rsid w:val="00D64722"/>
    <w:rsid w:val="00D65369"/>
    <w:rsid w:val="00D656F8"/>
    <w:rsid w:val="00D65AA7"/>
    <w:rsid w:val="00D66ECC"/>
    <w:rsid w:val="00D70621"/>
    <w:rsid w:val="00D71345"/>
    <w:rsid w:val="00D71485"/>
    <w:rsid w:val="00D7190E"/>
    <w:rsid w:val="00D73734"/>
    <w:rsid w:val="00D75A10"/>
    <w:rsid w:val="00D76A92"/>
    <w:rsid w:val="00D80748"/>
    <w:rsid w:val="00D81C33"/>
    <w:rsid w:val="00D82611"/>
    <w:rsid w:val="00D82FAC"/>
    <w:rsid w:val="00D8338E"/>
    <w:rsid w:val="00D84884"/>
    <w:rsid w:val="00D8553C"/>
    <w:rsid w:val="00D85F7C"/>
    <w:rsid w:val="00D87D32"/>
    <w:rsid w:val="00D942AF"/>
    <w:rsid w:val="00D94579"/>
    <w:rsid w:val="00D94E96"/>
    <w:rsid w:val="00D96B20"/>
    <w:rsid w:val="00D97FD2"/>
    <w:rsid w:val="00DA1314"/>
    <w:rsid w:val="00DA14DE"/>
    <w:rsid w:val="00DA240C"/>
    <w:rsid w:val="00DA268A"/>
    <w:rsid w:val="00DA2C0B"/>
    <w:rsid w:val="00DA4A4E"/>
    <w:rsid w:val="00DA6718"/>
    <w:rsid w:val="00DA6DEB"/>
    <w:rsid w:val="00DA7BB9"/>
    <w:rsid w:val="00DB1735"/>
    <w:rsid w:val="00DB1D5C"/>
    <w:rsid w:val="00DB1EFE"/>
    <w:rsid w:val="00DB3ABE"/>
    <w:rsid w:val="00DB3CD2"/>
    <w:rsid w:val="00DB4334"/>
    <w:rsid w:val="00DB54C4"/>
    <w:rsid w:val="00DB5E24"/>
    <w:rsid w:val="00DC134A"/>
    <w:rsid w:val="00DC1522"/>
    <w:rsid w:val="00DC17A2"/>
    <w:rsid w:val="00DC313A"/>
    <w:rsid w:val="00DC4510"/>
    <w:rsid w:val="00DC4CAF"/>
    <w:rsid w:val="00DC4E34"/>
    <w:rsid w:val="00DD210F"/>
    <w:rsid w:val="00DD3306"/>
    <w:rsid w:val="00DD3B51"/>
    <w:rsid w:val="00DD576B"/>
    <w:rsid w:val="00DD6F2A"/>
    <w:rsid w:val="00DD7784"/>
    <w:rsid w:val="00DD7F4E"/>
    <w:rsid w:val="00DE14B7"/>
    <w:rsid w:val="00DE3EE0"/>
    <w:rsid w:val="00DE42B5"/>
    <w:rsid w:val="00DE5701"/>
    <w:rsid w:val="00DE6B73"/>
    <w:rsid w:val="00DE6F22"/>
    <w:rsid w:val="00DE7112"/>
    <w:rsid w:val="00DE7B67"/>
    <w:rsid w:val="00DF0C8F"/>
    <w:rsid w:val="00DF1335"/>
    <w:rsid w:val="00DF19DE"/>
    <w:rsid w:val="00DF21AB"/>
    <w:rsid w:val="00DF3BDD"/>
    <w:rsid w:val="00DF66C1"/>
    <w:rsid w:val="00DF7301"/>
    <w:rsid w:val="00DF7D87"/>
    <w:rsid w:val="00E009FE"/>
    <w:rsid w:val="00E01067"/>
    <w:rsid w:val="00E027B0"/>
    <w:rsid w:val="00E0437A"/>
    <w:rsid w:val="00E04A22"/>
    <w:rsid w:val="00E058E4"/>
    <w:rsid w:val="00E0770E"/>
    <w:rsid w:val="00E10331"/>
    <w:rsid w:val="00E10E44"/>
    <w:rsid w:val="00E13E36"/>
    <w:rsid w:val="00E13F82"/>
    <w:rsid w:val="00E14749"/>
    <w:rsid w:val="00E156A5"/>
    <w:rsid w:val="00E16B71"/>
    <w:rsid w:val="00E20E71"/>
    <w:rsid w:val="00E210A3"/>
    <w:rsid w:val="00E21455"/>
    <w:rsid w:val="00E21834"/>
    <w:rsid w:val="00E22630"/>
    <w:rsid w:val="00E22837"/>
    <w:rsid w:val="00E2331A"/>
    <w:rsid w:val="00E252D9"/>
    <w:rsid w:val="00E2646A"/>
    <w:rsid w:val="00E27E1E"/>
    <w:rsid w:val="00E300DD"/>
    <w:rsid w:val="00E3017B"/>
    <w:rsid w:val="00E31D76"/>
    <w:rsid w:val="00E339D5"/>
    <w:rsid w:val="00E3459E"/>
    <w:rsid w:val="00E345AF"/>
    <w:rsid w:val="00E34E53"/>
    <w:rsid w:val="00E34F47"/>
    <w:rsid w:val="00E35597"/>
    <w:rsid w:val="00E35D60"/>
    <w:rsid w:val="00E363B7"/>
    <w:rsid w:val="00E36618"/>
    <w:rsid w:val="00E40002"/>
    <w:rsid w:val="00E40866"/>
    <w:rsid w:val="00E41F69"/>
    <w:rsid w:val="00E421E3"/>
    <w:rsid w:val="00E42F3B"/>
    <w:rsid w:val="00E4342A"/>
    <w:rsid w:val="00E44A48"/>
    <w:rsid w:val="00E50544"/>
    <w:rsid w:val="00E505A2"/>
    <w:rsid w:val="00E5188B"/>
    <w:rsid w:val="00E53968"/>
    <w:rsid w:val="00E548BF"/>
    <w:rsid w:val="00E55DAC"/>
    <w:rsid w:val="00E56CFE"/>
    <w:rsid w:val="00E56F80"/>
    <w:rsid w:val="00E5795F"/>
    <w:rsid w:val="00E60CA7"/>
    <w:rsid w:val="00E61186"/>
    <w:rsid w:val="00E6396F"/>
    <w:rsid w:val="00E645C5"/>
    <w:rsid w:val="00E6508C"/>
    <w:rsid w:val="00E656E1"/>
    <w:rsid w:val="00E6669F"/>
    <w:rsid w:val="00E66ED6"/>
    <w:rsid w:val="00E673C6"/>
    <w:rsid w:val="00E7076F"/>
    <w:rsid w:val="00E70C0C"/>
    <w:rsid w:val="00E70E5C"/>
    <w:rsid w:val="00E71562"/>
    <w:rsid w:val="00E72367"/>
    <w:rsid w:val="00E74DD4"/>
    <w:rsid w:val="00E74DF4"/>
    <w:rsid w:val="00E7565A"/>
    <w:rsid w:val="00E768A0"/>
    <w:rsid w:val="00E76C5D"/>
    <w:rsid w:val="00E80755"/>
    <w:rsid w:val="00E80B4F"/>
    <w:rsid w:val="00E80F8A"/>
    <w:rsid w:val="00E81D37"/>
    <w:rsid w:val="00E81E80"/>
    <w:rsid w:val="00E82D3A"/>
    <w:rsid w:val="00E83285"/>
    <w:rsid w:val="00E836F9"/>
    <w:rsid w:val="00E846C4"/>
    <w:rsid w:val="00E86CA5"/>
    <w:rsid w:val="00E87DDD"/>
    <w:rsid w:val="00E900EB"/>
    <w:rsid w:val="00E90216"/>
    <w:rsid w:val="00E90303"/>
    <w:rsid w:val="00E905F8"/>
    <w:rsid w:val="00E90868"/>
    <w:rsid w:val="00E9180E"/>
    <w:rsid w:val="00E922FF"/>
    <w:rsid w:val="00E92C61"/>
    <w:rsid w:val="00E92F38"/>
    <w:rsid w:val="00E93625"/>
    <w:rsid w:val="00E93C69"/>
    <w:rsid w:val="00E93E7F"/>
    <w:rsid w:val="00E93EFC"/>
    <w:rsid w:val="00E957E7"/>
    <w:rsid w:val="00E9707D"/>
    <w:rsid w:val="00EA01A9"/>
    <w:rsid w:val="00EA0541"/>
    <w:rsid w:val="00EA0900"/>
    <w:rsid w:val="00EA143E"/>
    <w:rsid w:val="00EA356B"/>
    <w:rsid w:val="00EA359A"/>
    <w:rsid w:val="00EB0344"/>
    <w:rsid w:val="00EB0EDE"/>
    <w:rsid w:val="00EB3965"/>
    <w:rsid w:val="00EB3FEE"/>
    <w:rsid w:val="00EB481E"/>
    <w:rsid w:val="00EB579C"/>
    <w:rsid w:val="00EB607A"/>
    <w:rsid w:val="00EC2D09"/>
    <w:rsid w:val="00EC3810"/>
    <w:rsid w:val="00EC3FD7"/>
    <w:rsid w:val="00EC4D6B"/>
    <w:rsid w:val="00EC4F5D"/>
    <w:rsid w:val="00EC510B"/>
    <w:rsid w:val="00EC67EB"/>
    <w:rsid w:val="00EC7720"/>
    <w:rsid w:val="00ED0287"/>
    <w:rsid w:val="00ED0C7F"/>
    <w:rsid w:val="00ED24CD"/>
    <w:rsid w:val="00ED34AD"/>
    <w:rsid w:val="00ED3EFB"/>
    <w:rsid w:val="00ED792F"/>
    <w:rsid w:val="00EE05CB"/>
    <w:rsid w:val="00EE28F5"/>
    <w:rsid w:val="00EE39F4"/>
    <w:rsid w:val="00EE4223"/>
    <w:rsid w:val="00EE4528"/>
    <w:rsid w:val="00EE49BB"/>
    <w:rsid w:val="00EE553F"/>
    <w:rsid w:val="00EE5ECB"/>
    <w:rsid w:val="00EF0547"/>
    <w:rsid w:val="00EF17C2"/>
    <w:rsid w:val="00EF2B58"/>
    <w:rsid w:val="00EF3F2F"/>
    <w:rsid w:val="00EF4392"/>
    <w:rsid w:val="00EF460E"/>
    <w:rsid w:val="00EF643B"/>
    <w:rsid w:val="00EF6F21"/>
    <w:rsid w:val="00EF765A"/>
    <w:rsid w:val="00EF7AFD"/>
    <w:rsid w:val="00F000C4"/>
    <w:rsid w:val="00F00868"/>
    <w:rsid w:val="00F05858"/>
    <w:rsid w:val="00F0658D"/>
    <w:rsid w:val="00F065C3"/>
    <w:rsid w:val="00F1121B"/>
    <w:rsid w:val="00F11504"/>
    <w:rsid w:val="00F11846"/>
    <w:rsid w:val="00F118E5"/>
    <w:rsid w:val="00F12387"/>
    <w:rsid w:val="00F13554"/>
    <w:rsid w:val="00F139B7"/>
    <w:rsid w:val="00F13BF9"/>
    <w:rsid w:val="00F16AE6"/>
    <w:rsid w:val="00F23512"/>
    <w:rsid w:val="00F23678"/>
    <w:rsid w:val="00F244E6"/>
    <w:rsid w:val="00F25AD2"/>
    <w:rsid w:val="00F26DED"/>
    <w:rsid w:val="00F33002"/>
    <w:rsid w:val="00F33333"/>
    <w:rsid w:val="00F334DC"/>
    <w:rsid w:val="00F33520"/>
    <w:rsid w:val="00F342A1"/>
    <w:rsid w:val="00F36F84"/>
    <w:rsid w:val="00F37019"/>
    <w:rsid w:val="00F374A4"/>
    <w:rsid w:val="00F41EB8"/>
    <w:rsid w:val="00F4213D"/>
    <w:rsid w:val="00F4234F"/>
    <w:rsid w:val="00F42504"/>
    <w:rsid w:val="00F4268E"/>
    <w:rsid w:val="00F42C52"/>
    <w:rsid w:val="00F42E51"/>
    <w:rsid w:val="00F461B5"/>
    <w:rsid w:val="00F46749"/>
    <w:rsid w:val="00F47011"/>
    <w:rsid w:val="00F508CD"/>
    <w:rsid w:val="00F50F86"/>
    <w:rsid w:val="00F53940"/>
    <w:rsid w:val="00F548C1"/>
    <w:rsid w:val="00F55C45"/>
    <w:rsid w:val="00F55DFD"/>
    <w:rsid w:val="00F62762"/>
    <w:rsid w:val="00F62AFD"/>
    <w:rsid w:val="00F63342"/>
    <w:rsid w:val="00F65A7E"/>
    <w:rsid w:val="00F673B1"/>
    <w:rsid w:val="00F704FB"/>
    <w:rsid w:val="00F71F79"/>
    <w:rsid w:val="00F738E7"/>
    <w:rsid w:val="00F7485D"/>
    <w:rsid w:val="00F74DDC"/>
    <w:rsid w:val="00F74E9F"/>
    <w:rsid w:val="00F7586F"/>
    <w:rsid w:val="00F7663F"/>
    <w:rsid w:val="00F779A1"/>
    <w:rsid w:val="00F807D1"/>
    <w:rsid w:val="00F80DD3"/>
    <w:rsid w:val="00F810A5"/>
    <w:rsid w:val="00F81221"/>
    <w:rsid w:val="00F81253"/>
    <w:rsid w:val="00F84431"/>
    <w:rsid w:val="00F84ED3"/>
    <w:rsid w:val="00F855B6"/>
    <w:rsid w:val="00F855EF"/>
    <w:rsid w:val="00F86392"/>
    <w:rsid w:val="00F86A79"/>
    <w:rsid w:val="00F8716C"/>
    <w:rsid w:val="00F87344"/>
    <w:rsid w:val="00F87A39"/>
    <w:rsid w:val="00F937F0"/>
    <w:rsid w:val="00F94515"/>
    <w:rsid w:val="00F95B54"/>
    <w:rsid w:val="00F972D1"/>
    <w:rsid w:val="00FA19C6"/>
    <w:rsid w:val="00FA2340"/>
    <w:rsid w:val="00FA3337"/>
    <w:rsid w:val="00FA3650"/>
    <w:rsid w:val="00FA36BF"/>
    <w:rsid w:val="00FA5C20"/>
    <w:rsid w:val="00FA66FD"/>
    <w:rsid w:val="00FA7A66"/>
    <w:rsid w:val="00FA7CE9"/>
    <w:rsid w:val="00FB02F7"/>
    <w:rsid w:val="00FB18A7"/>
    <w:rsid w:val="00FB2320"/>
    <w:rsid w:val="00FB2EA9"/>
    <w:rsid w:val="00FB3CD9"/>
    <w:rsid w:val="00FB44D3"/>
    <w:rsid w:val="00FB5802"/>
    <w:rsid w:val="00FB5FE3"/>
    <w:rsid w:val="00FB622A"/>
    <w:rsid w:val="00FB6AA6"/>
    <w:rsid w:val="00FC0838"/>
    <w:rsid w:val="00FC088B"/>
    <w:rsid w:val="00FC2B52"/>
    <w:rsid w:val="00FC436E"/>
    <w:rsid w:val="00FC45E8"/>
    <w:rsid w:val="00FC4F6D"/>
    <w:rsid w:val="00FC5699"/>
    <w:rsid w:val="00FC5A1D"/>
    <w:rsid w:val="00FC6D17"/>
    <w:rsid w:val="00FD2C4C"/>
    <w:rsid w:val="00FD31B0"/>
    <w:rsid w:val="00FD348C"/>
    <w:rsid w:val="00FD595E"/>
    <w:rsid w:val="00FD6353"/>
    <w:rsid w:val="00FD65DD"/>
    <w:rsid w:val="00FD6826"/>
    <w:rsid w:val="00FD6939"/>
    <w:rsid w:val="00FE0FD2"/>
    <w:rsid w:val="00FE202E"/>
    <w:rsid w:val="00FE26A2"/>
    <w:rsid w:val="00FE3655"/>
    <w:rsid w:val="00FE3FB4"/>
    <w:rsid w:val="00FE697C"/>
    <w:rsid w:val="00FE6D3E"/>
    <w:rsid w:val="00FF17D2"/>
    <w:rsid w:val="00FF1DB3"/>
    <w:rsid w:val="00FF2BC4"/>
    <w:rsid w:val="00FF3221"/>
    <w:rsid w:val="00FF5987"/>
    <w:rsid w:val="00FF5DD9"/>
    <w:rsid w:val="00FF5E34"/>
    <w:rsid w:val="00FF656D"/>
    <w:rsid w:val="00FF75B3"/>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FC5699"/>
    <w:pPr>
      <w:spacing w:after="120"/>
      <w:jc w:val="both"/>
    </w:pPr>
    <w:rPr>
      <w:rFonts w:cs="Times New Roman"/>
      <w:sz w:val="22"/>
      <w:szCs w:val="22"/>
      <w:lang w:val="en-US" w:eastAsia="en-US"/>
    </w:rPr>
  </w:style>
  <w:style w:type="paragraph" w:styleId="1">
    <w:name w:val="heading 1"/>
    <w:basedOn w:val="a0"/>
    <w:next w:val="a0"/>
    <w:link w:val="10"/>
    <w:uiPriority w:val="9"/>
    <w:qFormat/>
    <w:rsid w:val="00C91E94"/>
    <w:pPr>
      <w:keepNext/>
      <w:keepLines/>
      <w:numPr>
        <w:numId w:val="2"/>
      </w:numPr>
      <w:spacing w:before="240" w:after="240"/>
      <w:outlineLvl w:val="0"/>
    </w:pPr>
    <w:rPr>
      <w:b/>
      <w:bCs/>
      <w:color w:val="0070C0"/>
      <w:sz w:val="28"/>
      <w:szCs w:val="28"/>
    </w:rPr>
  </w:style>
  <w:style w:type="paragraph" w:styleId="20">
    <w:name w:val="heading 2"/>
    <w:basedOn w:val="a0"/>
    <w:next w:val="a0"/>
    <w:link w:val="21"/>
    <w:autoRedefine/>
    <w:uiPriority w:val="9"/>
    <w:unhideWhenUsed/>
    <w:qFormat/>
    <w:rsid w:val="002D7F37"/>
    <w:pPr>
      <w:keepNext/>
      <w:keepLines/>
      <w:spacing w:before="120"/>
      <w:ind w:left="851" w:firstLine="437"/>
      <w:jc w:val="center"/>
      <w:outlineLvl w:val="1"/>
    </w:pPr>
    <w:rPr>
      <w:rFonts w:ascii="Times New Roman" w:hAnsi="Times New Roman"/>
      <w:b/>
      <w:bCs/>
      <w:i/>
      <w:sz w:val="28"/>
      <w:szCs w:val="28"/>
      <w:lang w:val="ro-RO"/>
    </w:rPr>
  </w:style>
  <w:style w:type="paragraph" w:styleId="3">
    <w:name w:val="heading 3"/>
    <w:basedOn w:val="a0"/>
    <w:next w:val="a0"/>
    <w:link w:val="30"/>
    <w:uiPriority w:val="9"/>
    <w:unhideWhenUsed/>
    <w:qFormat/>
    <w:rsid w:val="001F13BE"/>
    <w:pPr>
      <w:keepNext/>
      <w:keepLines/>
      <w:numPr>
        <w:ilvl w:val="2"/>
        <w:numId w:val="2"/>
      </w:numPr>
      <w:outlineLvl w:val="2"/>
    </w:pPr>
    <w:rPr>
      <w:bCs/>
      <w:i/>
      <w:color w:val="0070C0"/>
      <w:sz w:val="20"/>
      <w:szCs w:val="20"/>
    </w:rPr>
  </w:style>
  <w:style w:type="paragraph" w:styleId="4">
    <w:name w:val="heading 4"/>
    <w:basedOn w:val="a0"/>
    <w:next w:val="a0"/>
    <w:link w:val="40"/>
    <w:uiPriority w:val="9"/>
    <w:unhideWhenUsed/>
    <w:qFormat/>
    <w:rsid w:val="00605AD6"/>
    <w:pPr>
      <w:keepNext/>
      <w:keepLines/>
      <w:numPr>
        <w:ilvl w:val="3"/>
        <w:numId w:val="2"/>
      </w:numPr>
      <w:spacing w:before="200" w:after="0"/>
      <w:outlineLvl w:val="3"/>
    </w:pPr>
    <w:rPr>
      <w:rFonts w:ascii="Cambria" w:hAnsi="Cambria"/>
      <w:b/>
      <w:bCs/>
      <w:i/>
      <w:iCs/>
      <w:color w:val="4F81BD"/>
      <w:sz w:val="20"/>
      <w:szCs w:val="20"/>
    </w:rPr>
  </w:style>
  <w:style w:type="paragraph" w:styleId="5">
    <w:name w:val="heading 5"/>
    <w:basedOn w:val="a0"/>
    <w:next w:val="a0"/>
    <w:link w:val="50"/>
    <w:uiPriority w:val="9"/>
    <w:unhideWhenUsed/>
    <w:qFormat/>
    <w:rsid w:val="00C23CDE"/>
    <w:pPr>
      <w:keepNext/>
      <w:keepLines/>
      <w:numPr>
        <w:numId w:val="19"/>
      </w:numPr>
      <w:spacing w:before="120"/>
      <w:ind w:left="284" w:right="-427" w:hanging="426"/>
      <w:jc w:val="left"/>
      <w:outlineLvl w:val="4"/>
    </w:pPr>
    <w:rPr>
      <w:b/>
      <w:color w:val="0070C0"/>
      <w:sz w:val="24"/>
      <w:szCs w:val="20"/>
    </w:rPr>
  </w:style>
  <w:style w:type="paragraph" w:styleId="6">
    <w:name w:val="heading 6"/>
    <w:basedOn w:val="a0"/>
    <w:next w:val="a0"/>
    <w:link w:val="60"/>
    <w:uiPriority w:val="9"/>
    <w:unhideWhenUsed/>
    <w:qFormat/>
    <w:rsid w:val="00917DAF"/>
    <w:pPr>
      <w:keepNext/>
      <w:keepLines/>
      <w:spacing w:after="0"/>
      <w:ind w:right="-533"/>
      <w:jc w:val="left"/>
      <w:outlineLvl w:val="5"/>
    </w:pPr>
    <w:rPr>
      <w:i/>
      <w:iCs/>
      <w:color w:val="243F60"/>
      <w:szCs w:val="20"/>
    </w:rPr>
  </w:style>
  <w:style w:type="paragraph" w:styleId="7">
    <w:name w:val="heading 7"/>
    <w:basedOn w:val="a0"/>
    <w:next w:val="a0"/>
    <w:link w:val="70"/>
    <w:uiPriority w:val="9"/>
    <w:semiHidden/>
    <w:unhideWhenUsed/>
    <w:qFormat/>
    <w:rsid w:val="00605AD6"/>
    <w:pPr>
      <w:keepNext/>
      <w:keepLines/>
      <w:numPr>
        <w:ilvl w:val="6"/>
        <w:numId w:val="2"/>
      </w:numPr>
      <w:spacing w:before="200" w:after="0"/>
      <w:outlineLvl w:val="6"/>
    </w:pPr>
    <w:rPr>
      <w:rFonts w:ascii="Cambria" w:hAnsi="Cambria"/>
      <w:i/>
      <w:iCs/>
      <w:color w:val="404040"/>
      <w:sz w:val="20"/>
      <w:szCs w:val="20"/>
    </w:rPr>
  </w:style>
  <w:style w:type="paragraph" w:styleId="8">
    <w:name w:val="heading 8"/>
    <w:basedOn w:val="a0"/>
    <w:next w:val="a0"/>
    <w:link w:val="80"/>
    <w:uiPriority w:val="9"/>
    <w:semiHidden/>
    <w:unhideWhenUsed/>
    <w:qFormat/>
    <w:rsid w:val="00605AD6"/>
    <w:pPr>
      <w:keepNext/>
      <w:keepLines/>
      <w:numPr>
        <w:ilvl w:val="7"/>
        <w:numId w:val="2"/>
      </w:numPr>
      <w:spacing w:before="200" w:after="0"/>
      <w:outlineLvl w:val="7"/>
    </w:pPr>
    <w:rPr>
      <w:rFonts w:ascii="Cambria" w:hAnsi="Cambria"/>
      <w:color w:val="404040"/>
      <w:sz w:val="20"/>
      <w:szCs w:val="20"/>
    </w:rPr>
  </w:style>
  <w:style w:type="paragraph" w:styleId="9">
    <w:name w:val="heading 9"/>
    <w:basedOn w:val="a0"/>
    <w:next w:val="a0"/>
    <w:link w:val="90"/>
    <w:uiPriority w:val="9"/>
    <w:semiHidden/>
    <w:unhideWhenUsed/>
    <w:qFormat/>
    <w:rsid w:val="00605AD6"/>
    <w:pPr>
      <w:keepNext/>
      <w:keepLines/>
      <w:numPr>
        <w:ilvl w:val="8"/>
        <w:numId w:val="2"/>
      </w:numPr>
      <w:spacing w:before="200" w:after="0"/>
      <w:outlineLvl w:val="8"/>
    </w:pPr>
    <w:rPr>
      <w:rFonts w:ascii="Cambria" w:hAnsi="Cambria"/>
      <w:i/>
      <w:iCs/>
      <w:color w:val="404040"/>
      <w:sz w:val="20"/>
      <w:szCs w:val="20"/>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locked/>
    <w:rsid w:val="00C91E94"/>
    <w:rPr>
      <w:rFonts w:cs="Times New Roman"/>
      <w:b/>
      <w:bCs/>
      <w:color w:val="0070C0"/>
      <w:sz w:val="28"/>
      <w:szCs w:val="28"/>
      <w:lang w:val="en-US" w:eastAsia="en-US"/>
    </w:rPr>
  </w:style>
  <w:style w:type="character" w:customStyle="1" w:styleId="21">
    <w:name w:val="Заголовок 2 Знак"/>
    <w:link w:val="20"/>
    <w:uiPriority w:val="9"/>
    <w:locked/>
    <w:rsid w:val="002D7F37"/>
    <w:rPr>
      <w:rFonts w:ascii="Times New Roman" w:hAnsi="Times New Roman" w:cs="Times New Roman"/>
      <w:b/>
      <w:bCs/>
      <w:i/>
      <w:sz w:val="28"/>
      <w:szCs w:val="28"/>
      <w:lang w:val="ro-RO" w:eastAsia="en-US"/>
    </w:rPr>
  </w:style>
  <w:style w:type="character" w:customStyle="1" w:styleId="30">
    <w:name w:val="Заголовок 3 Знак"/>
    <w:link w:val="3"/>
    <w:uiPriority w:val="9"/>
    <w:locked/>
    <w:rsid w:val="001F13BE"/>
    <w:rPr>
      <w:rFonts w:cs="Times New Roman"/>
      <w:bCs/>
      <w:i/>
      <w:color w:val="0070C0"/>
      <w:lang w:eastAsia="en-US"/>
    </w:rPr>
  </w:style>
  <w:style w:type="character" w:customStyle="1" w:styleId="40">
    <w:name w:val="Заголовок 4 Знак"/>
    <w:link w:val="4"/>
    <w:uiPriority w:val="9"/>
    <w:locked/>
    <w:rsid w:val="00605AD6"/>
    <w:rPr>
      <w:rFonts w:ascii="Cambria" w:hAnsi="Cambria" w:cs="Times New Roman"/>
      <w:b/>
      <w:bCs/>
      <w:i/>
      <w:iCs/>
      <w:color w:val="4F81BD"/>
      <w:lang w:val="en-US" w:eastAsia="en-US"/>
    </w:rPr>
  </w:style>
  <w:style w:type="character" w:customStyle="1" w:styleId="50">
    <w:name w:val="Заголовок 5 Знак"/>
    <w:link w:val="5"/>
    <w:uiPriority w:val="9"/>
    <w:locked/>
    <w:rsid w:val="00C23CDE"/>
    <w:rPr>
      <w:rFonts w:cs="Times New Roman"/>
      <w:b/>
      <w:color w:val="0070C0"/>
      <w:sz w:val="24"/>
      <w:lang w:val="en-US" w:eastAsia="en-US"/>
    </w:rPr>
  </w:style>
  <w:style w:type="character" w:customStyle="1" w:styleId="60">
    <w:name w:val="Заголовок 6 Знак"/>
    <w:link w:val="6"/>
    <w:uiPriority w:val="9"/>
    <w:locked/>
    <w:rsid w:val="00917DAF"/>
    <w:rPr>
      <w:rFonts w:cs="Times New Roman"/>
      <w:i/>
      <w:iCs/>
      <w:color w:val="243F60"/>
      <w:sz w:val="22"/>
      <w:lang w:val="en-US" w:eastAsia="en-US"/>
    </w:rPr>
  </w:style>
  <w:style w:type="character" w:customStyle="1" w:styleId="70">
    <w:name w:val="Заголовок 7 Знак"/>
    <w:link w:val="7"/>
    <w:uiPriority w:val="9"/>
    <w:semiHidden/>
    <w:locked/>
    <w:rsid w:val="00605AD6"/>
    <w:rPr>
      <w:rFonts w:ascii="Cambria" w:hAnsi="Cambria" w:cs="Times New Roman"/>
      <w:i/>
      <w:iCs/>
      <w:color w:val="404040"/>
      <w:lang w:val="en-US" w:eastAsia="en-US"/>
    </w:rPr>
  </w:style>
  <w:style w:type="character" w:customStyle="1" w:styleId="80">
    <w:name w:val="Заголовок 8 Знак"/>
    <w:link w:val="8"/>
    <w:uiPriority w:val="9"/>
    <w:semiHidden/>
    <w:locked/>
    <w:rsid w:val="00605AD6"/>
    <w:rPr>
      <w:rFonts w:ascii="Cambria" w:hAnsi="Cambria" w:cs="Times New Roman"/>
      <w:color w:val="404040"/>
      <w:lang w:val="en-US" w:eastAsia="en-US"/>
    </w:rPr>
  </w:style>
  <w:style w:type="character" w:customStyle="1" w:styleId="90">
    <w:name w:val="Заголовок 9 Знак"/>
    <w:link w:val="9"/>
    <w:uiPriority w:val="9"/>
    <w:semiHidden/>
    <w:locked/>
    <w:rsid w:val="00605AD6"/>
    <w:rPr>
      <w:rFonts w:ascii="Cambria" w:hAnsi="Cambria" w:cs="Times New Roman"/>
      <w:i/>
      <w:iCs/>
      <w:color w:val="404040"/>
      <w:lang w:val="en-US" w:eastAsia="en-US"/>
    </w:rPr>
  </w:style>
  <w:style w:type="paragraph" w:styleId="a4">
    <w:name w:val="Title"/>
    <w:basedOn w:val="a0"/>
    <w:next w:val="a0"/>
    <w:link w:val="a5"/>
    <w:uiPriority w:val="10"/>
    <w:qFormat/>
    <w:rsid w:val="00D81C33"/>
    <w:pPr>
      <w:spacing w:after="240"/>
      <w:contextualSpacing/>
      <w:jc w:val="center"/>
    </w:pPr>
    <w:rPr>
      <w:color w:val="17365D"/>
      <w:spacing w:val="5"/>
      <w:kern w:val="28"/>
      <w:sz w:val="52"/>
      <w:szCs w:val="52"/>
    </w:rPr>
  </w:style>
  <w:style w:type="character" w:customStyle="1" w:styleId="a5">
    <w:name w:val="Название Знак"/>
    <w:link w:val="a4"/>
    <w:uiPriority w:val="10"/>
    <w:locked/>
    <w:rsid w:val="00D81C33"/>
    <w:rPr>
      <w:rFonts w:ascii="Calibri" w:eastAsia="Times New Roman" w:hAnsi="Calibri" w:cs="Times New Roman"/>
      <w:color w:val="17365D"/>
      <w:spacing w:val="5"/>
      <w:kern w:val="28"/>
      <w:sz w:val="52"/>
      <w:szCs w:val="52"/>
      <w:lang w:val="en-US"/>
    </w:rPr>
  </w:style>
  <w:style w:type="paragraph" w:styleId="a">
    <w:name w:val="Subtitle"/>
    <w:basedOn w:val="a0"/>
    <w:next w:val="a0"/>
    <w:link w:val="a6"/>
    <w:uiPriority w:val="11"/>
    <w:qFormat/>
    <w:rsid w:val="00605AD6"/>
    <w:pPr>
      <w:numPr>
        <w:numId w:val="3"/>
      </w:numPr>
    </w:pPr>
    <w:rPr>
      <w:b/>
      <w:iCs/>
      <w:spacing w:val="15"/>
      <w:sz w:val="24"/>
      <w:szCs w:val="24"/>
    </w:rPr>
  </w:style>
  <w:style w:type="character" w:customStyle="1" w:styleId="a6">
    <w:name w:val="Подзаголовок Знак"/>
    <w:link w:val="a"/>
    <w:uiPriority w:val="11"/>
    <w:locked/>
    <w:rsid w:val="00605AD6"/>
    <w:rPr>
      <w:rFonts w:cs="Times New Roman"/>
      <w:b/>
      <w:iCs/>
      <w:spacing w:val="15"/>
      <w:sz w:val="24"/>
      <w:szCs w:val="24"/>
      <w:lang w:val="en-US" w:eastAsia="en-US"/>
    </w:rPr>
  </w:style>
  <w:style w:type="paragraph" w:customStyle="1" w:styleId="Corpotesto1">
    <w:name w:val="Corpo testo1"/>
    <w:basedOn w:val="a0"/>
    <w:qFormat/>
    <w:rsid w:val="006D293A"/>
    <w:rPr>
      <w:color w:val="002060"/>
      <w:sz w:val="24"/>
    </w:rPr>
  </w:style>
  <w:style w:type="paragraph" w:customStyle="1" w:styleId="list1">
    <w:name w:val="list 1"/>
    <w:basedOn w:val="Corpotesto1"/>
    <w:autoRedefine/>
    <w:qFormat/>
    <w:rsid w:val="002560E8"/>
    <w:pPr>
      <w:numPr>
        <w:numId w:val="16"/>
      </w:numPr>
      <w:spacing w:after="0"/>
    </w:pPr>
    <w:rPr>
      <w:rFonts w:ascii="Times New Roman" w:hAnsi="Times New Roman"/>
      <w:color w:val="auto"/>
      <w:sz w:val="28"/>
      <w:szCs w:val="28"/>
      <w:lang w:val="ro-RO"/>
    </w:rPr>
  </w:style>
  <w:style w:type="table" w:styleId="a7">
    <w:name w:val="Table Grid"/>
    <w:basedOn w:val="a2"/>
    <w:uiPriority w:val="59"/>
    <w:rsid w:val="0079341B"/>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nnex">
    <w:name w:val="Annex"/>
    <w:basedOn w:val="a0"/>
    <w:qFormat/>
    <w:rsid w:val="00E645C5"/>
    <w:pPr>
      <w:numPr>
        <w:numId w:val="1"/>
      </w:numPr>
    </w:pPr>
    <w:rPr>
      <w:b/>
      <w:color w:val="0070C0"/>
      <w:sz w:val="24"/>
      <w:szCs w:val="24"/>
    </w:rPr>
  </w:style>
  <w:style w:type="paragraph" w:customStyle="1" w:styleId="flag1">
    <w:name w:val="flag 1"/>
    <w:basedOn w:val="a0"/>
    <w:autoRedefine/>
    <w:qFormat/>
    <w:rsid w:val="00BE02E5"/>
    <w:pPr>
      <w:numPr>
        <w:numId w:val="4"/>
      </w:numPr>
      <w:ind w:left="284" w:hanging="284"/>
    </w:pPr>
    <w:rPr>
      <w:color w:val="002060"/>
      <w:sz w:val="24"/>
    </w:rPr>
  </w:style>
  <w:style w:type="paragraph" w:styleId="a8">
    <w:name w:val="header"/>
    <w:basedOn w:val="a0"/>
    <w:link w:val="a9"/>
    <w:uiPriority w:val="99"/>
    <w:unhideWhenUsed/>
    <w:rsid w:val="007E2C86"/>
    <w:pPr>
      <w:tabs>
        <w:tab w:val="center" w:pos="4819"/>
        <w:tab w:val="right" w:pos="9638"/>
      </w:tabs>
      <w:spacing w:after="0"/>
    </w:pPr>
    <w:rPr>
      <w:sz w:val="20"/>
      <w:szCs w:val="20"/>
    </w:rPr>
  </w:style>
  <w:style w:type="character" w:customStyle="1" w:styleId="a9">
    <w:name w:val="Верхний колонтитул Знак"/>
    <w:link w:val="a8"/>
    <w:uiPriority w:val="99"/>
    <w:locked/>
    <w:rsid w:val="007E2C86"/>
    <w:rPr>
      <w:rFonts w:cs="Times New Roman"/>
      <w:lang w:val="en-US"/>
    </w:rPr>
  </w:style>
  <w:style w:type="paragraph" w:styleId="aa">
    <w:name w:val="footer"/>
    <w:basedOn w:val="a0"/>
    <w:link w:val="ab"/>
    <w:uiPriority w:val="99"/>
    <w:unhideWhenUsed/>
    <w:rsid w:val="007E2C86"/>
    <w:pPr>
      <w:tabs>
        <w:tab w:val="center" w:pos="4819"/>
        <w:tab w:val="right" w:pos="9638"/>
      </w:tabs>
      <w:spacing w:after="0"/>
    </w:pPr>
    <w:rPr>
      <w:sz w:val="20"/>
      <w:szCs w:val="20"/>
    </w:rPr>
  </w:style>
  <w:style w:type="character" w:customStyle="1" w:styleId="ab">
    <w:name w:val="Нижний колонтитул Знак"/>
    <w:link w:val="aa"/>
    <w:uiPriority w:val="99"/>
    <w:locked/>
    <w:rsid w:val="007E2C86"/>
    <w:rPr>
      <w:rFonts w:cs="Times New Roman"/>
      <w:lang w:val="en-US"/>
    </w:rPr>
  </w:style>
  <w:style w:type="paragraph" w:customStyle="1" w:styleId="bodytexten">
    <w:name w:val="body text en"/>
    <w:basedOn w:val="Corpotesto1"/>
    <w:autoRedefine/>
    <w:qFormat/>
    <w:rsid w:val="00D10DA4"/>
    <w:pPr>
      <w:tabs>
        <w:tab w:val="left" w:pos="851"/>
      </w:tabs>
      <w:spacing w:before="120"/>
    </w:pPr>
    <w:rPr>
      <w:rFonts w:ascii="Times New Roman" w:hAnsi="Times New Roman"/>
      <w:color w:val="auto"/>
      <w:sz w:val="28"/>
      <w:szCs w:val="28"/>
    </w:rPr>
  </w:style>
  <w:style w:type="paragraph" w:styleId="ac">
    <w:name w:val="footnote text"/>
    <w:basedOn w:val="a0"/>
    <w:link w:val="ad"/>
    <w:uiPriority w:val="99"/>
    <w:unhideWhenUsed/>
    <w:rsid w:val="00210F67"/>
    <w:pPr>
      <w:spacing w:after="0"/>
    </w:pPr>
    <w:rPr>
      <w:sz w:val="20"/>
      <w:szCs w:val="20"/>
    </w:rPr>
  </w:style>
  <w:style w:type="character" w:customStyle="1" w:styleId="ad">
    <w:name w:val="Текст сноски Знак"/>
    <w:link w:val="ac"/>
    <w:uiPriority w:val="99"/>
    <w:locked/>
    <w:rsid w:val="00210F67"/>
    <w:rPr>
      <w:rFonts w:cs="Times New Roman"/>
      <w:sz w:val="20"/>
      <w:szCs w:val="20"/>
      <w:lang w:val="en-US"/>
    </w:rPr>
  </w:style>
  <w:style w:type="character" w:styleId="ae">
    <w:name w:val="footnote reference"/>
    <w:uiPriority w:val="99"/>
    <w:unhideWhenUsed/>
    <w:rsid w:val="00210F67"/>
    <w:rPr>
      <w:rFonts w:cs="Times New Roman"/>
      <w:vertAlign w:val="superscript"/>
    </w:rPr>
  </w:style>
  <w:style w:type="paragraph" w:styleId="af">
    <w:name w:val="Balloon Text"/>
    <w:basedOn w:val="a0"/>
    <w:link w:val="af0"/>
    <w:uiPriority w:val="99"/>
    <w:semiHidden/>
    <w:unhideWhenUsed/>
    <w:rsid w:val="007D6E04"/>
    <w:pPr>
      <w:spacing w:after="0"/>
    </w:pPr>
    <w:rPr>
      <w:rFonts w:ascii="Tahoma" w:hAnsi="Tahoma"/>
      <w:sz w:val="16"/>
      <w:szCs w:val="16"/>
    </w:rPr>
  </w:style>
  <w:style w:type="character" w:customStyle="1" w:styleId="af0">
    <w:name w:val="Текст выноски Знак"/>
    <w:link w:val="af"/>
    <w:uiPriority w:val="99"/>
    <w:semiHidden/>
    <w:locked/>
    <w:rsid w:val="007D6E04"/>
    <w:rPr>
      <w:rFonts w:ascii="Tahoma" w:hAnsi="Tahoma" w:cs="Tahoma"/>
      <w:sz w:val="16"/>
      <w:szCs w:val="16"/>
      <w:lang w:val="en-US"/>
    </w:rPr>
  </w:style>
  <w:style w:type="paragraph" w:customStyle="1" w:styleId="BodyText1">
    <w:name w:val="Body Text1"/>
    <w:basedOn w:val="a0"/>
    <w:link w:val="BodyText1Carattere"/>
    <w:qFormat/>
    <w:rsid w:val="00364CAC"/>
    <w:pPr>
      <w:spacing w:before="120"/>
    </w:pPr>
    <w:rPr>
      <w:color w:val="002060"/>
      <w:sz w:val="24"/>
    </w:rPr>
  </w:style>
  <w:style w:type="paragraph" w:styleId="af1">
    <w:name w:val="Normal (Web)"/>
    <w:basedOn w:val="a0"/>
    <w:uiPriority w:val="99"/>
    <w:unhideWhenUsed/>
    <w:rsid w:val="000C228C"/>
    <w:pPr>
      <w:spacing w:before="100" w:beforeAutospacing="1" w:after="100" w:afterAutospacing="1"/>
      <w:jc w:val="left"/>
    </w:pPr>
    <w:rPr>
      <w:rFonts w:ascii="Times" w:hAnsi="Times"/>
      <w:sz w:val="20"/>
      <w:szCs w:val="20"/>
      <w:lang w:val="it-IT" w:eastAsia="it-IT"/>
    </w:rPr>
  </w:style>
  <w:style w:type="character" w:styleId="af2">
    <w:name w:val="Hyperlink"/>
    <w:uiPriority w:val="99"/>
    <w:unhideWhenUsed/>
    <w:rsid w:val="000F59A9"/>
    <w:rPr>
      <w:rFonts w:cs="Times New Roman"/>
      <w:color w:val="0000FF"/>
      <w:u w:val="single"/>
    </w:rPr>
  </w:style>
  <w:style w:type="paragraph" w:customStyle="1" w:styleId="footnote">
    <w:name w:val="footnote"/>
    <w:basedOn w:val="ac"/>
    <w:qFormat/>
    <w:rsid w:val="002266E4"/>
    <w:pPr>
      <w:ind w:left="284" w:hanging="284"/>
      <w:contextualSpacing/>
      <w:jc w:val="left"/>
    </w:pPr>
    <w:rPr>
      <w:color w:val="17365D"/>
    </w:rPr>
  </w:style>
  <w:style w:type="paragraph" w:customStyle="1" w:styleId="Titolonn">
    <w:name w:val="Titolo nn"/>
    <w:basedOn w:val="a4"/>
    <w:qFormat/>
    <w:rsid w:val="0093683C"/>
    <w:pPr>
      <w:spacing w:after="120"/>
      <w:jc w:val="left"/>
    </w:pPr>
    <w:rPr>
      <w:b/>
      <w:bCs/>
      <w:color w:val="0070C0"/>
      <w:sz w:val="28"/>
      <w:szCs w:val="28"/>
    </w:rPr>
  </w:style>
  <w:style w:type="paragraph" w:styleId="11">
    <w:name w:val="toc 1"/>
    <w:basedOn w:val="a0"/>
    <w:next w:val="a0"/>
    <w:autoRedefine/>
    <w:uiPriority w:val="39"/>
    <w:unhideWhenUsed/>
    <w:rsid w:val="00587B1D"/>
    <w:pPr>
      <w:tabs>
        <w:tab w:val="left" w:pos="1134"/>
        <w:tab w:val="left" w:leader="dot" w:pos="8647"/>
      </w:tabs>
      <w:ind w:left="1134" w:right="849" w:hanging="1134"/>
    </w:pPr>
    <w:rPr>
      <w:b/>
      <w:noProof/>
      <w:color w:val="0070C0"/>
    </w:rPr>
  </w:style>
  <w:style w:type="paragraph" w:styleId="22">
    <w:name w:val="toc 2"/>
    <w:basedOn w:val="a0"/>
    <w:next w:val="a0"/>
    <w:link w:val="23"/>
    <w:autoRedefine/>
    <w:uiPriority w:val="39"/>
    <w:unhideWhenUsed/>
    <w:rsid w:val="001A261A"/>
    <w:pPr>
      <w:tabs>
        <w:tab w:val="left" w:pos="1134"/>
        <w:tab w:val="right" w:leader="dot" w:pos="8505"/>
      </w:tabs>
      <w:ind w:left="1134" w:right="1133" w:hanging="914"/>
    </w:pPr>
    <w:rPr>
      <w:noProof/>
      <w:color w:val="0070C0"/>
    </w:rPr>
  </w:style>
  <w:style w:type="paragraph" w:styleId="31">
    <w:name w:val="toc 3"/>
    <w:basedOn w:val="a0"/>
    <w:next w:val="a0"/>
    <w:link w:val="32"/>
    <w:autoRedefine/>
    <w:uiPriority w:val="39"/>
    <w:unhideWhenUsed/>
    <w:rsid w:val="001A261A"/>
    <w:pPr>
      <w:tabs>
        <w:tab w:val="left" w:pos="1320"/>
        <w:tab w:val="right" w:leader="dot" w:pos="8494"/>
      </w:tabs>
      <w:ind w:left="1276" w:hanging="709"/>
    </w:pPr>
    <w:rPr>
      <w:noProof/>
      <w:color w:val="0070C0"/>
    </w:rPr>
  </w:style>
  <w:style w:type="paragraph" w:styleId="41">
    <w:name w:val="toc 4"/>
    <w:basedOn w:val="a0"/>
    <w:next w:val="a0"/>
    <w:autoRedefine/>
    <w:uiPriority w:val="39"/>
    <w:unhideWhenUsed/>
    <w:rsid w:val="008A473E"/>
    <w:pPr>
      <w:ind w:left="660"/>
    </w:pPr>
  </w:style>
  <w:style w:type="paragraph" w:styleId="51">
    <w:name w:val="toc 5"/>
    <w:basedOn w:val="a0"/>
    <w:next w:val="a0"/>
    <w:autoRedefine/>
    <w:uiPriority w:val="39"/>
    <w:unhideWhenUsed/>
    <w:rsid w:val="008A473E"/>
    <w:pPr>
      <w:ind w:left="880"/>
    </w:pPr>
  </w:style>
  <w:style w:type="paragraph" w:styleId="61">
    <w:name w:val="toc 6"/>
    <w:basedOn w:val="a0"/>
    <w:next w:val="a0"/>
    <w:autoRedefine/>
    <w:uiPriority w:val="39"/>
    <w:unhideWhenUsed/>
    <w:rsid w:val="008A473E"/>
    <w:pPr>
      <w:ind w:left="1100"/>
    </w:pPr>
  </w:style>
  <w:style w:type="paragraph" w:styleId="71">
    <w:name w:val="toc 7"/>
    <w:basedOn w:val="a0"/>
    <w:next w:val="a0"/>
    <w:autoRedefine/>
    <w:uiPriority w:val="39"/>
    <w:unhideWhenUsed/>
    <w:rsid w:val="008A473E"/>
    <w:pPr>
      <w:ind w:left="1320"/>
    </w:pPr>
  </w:style>
  <w:style w:type="paragraph" w:styleId="81">
    <w:name w:val="toc 8"/>
    <w:basedOn w:val="a0"/>
    <w:next w:val="a0"/>
    <w:autoRedefine/>
    <w:uiPriority w:val="39"/>
    <w:unhideWhenUsed/>
    <w:rsid w:val="008A473E"/>
    <w:pPr>
      <w:ind w:left="1540"/>
    </w:pPr>
  </w:style>
  <w:style w:type="paragraph" w:styleId="91">
    <w:name w:val="toc 9"/>
    <w:basedOn w:val="a0"/>
    <w:next w:val="a0"/>
    <w:autoRedefine/>
    <w:uiPriority w:val="39"/>
    <w:unhideWhenUsed/>
    <w:rsid w:val="008A473E"/>
    <w:pPr>
      <w:ind w:left="1760"/>
    </w:pPr>
  </w:style>
  <w:style w:type="paragraph" w:customStyle="1" w:styleId="Titletab">
    <w:name w:val="Title tab"/>
    <w:basedOn w:val="Corpotesto1"/>
    <w:autoRedefine/>
    <w:qFormat/>
    <w:rsid w:val="00411A21"/>
    <w:rPr>
      <w:rFonts w:ascii="Times New Roman" w:hAnsi="Times New Roman"/>
      <w:i/>
      <w:color w:val="auto"/>
      <w:sz w:val="20"/>
      <w:szCs w:val="20"/>
      <w:lang w:val="ro-RO"/>
    </w:rPr>
  </w:style>
  <w:style w:type="paragraph" w:customStyle="1" w:styleId="listnum">
    <w:name w:val="list num"/>
    <w:basedOn w:val="a0"/>
    <w:qFormat/>
    <w:rsid w:val="00485C87"/>
    <w:pPr>
      <w:spacing w:after="0"/>
    </w:pPr>
    <w:rPr>
      <w:b/>
      <w:bCs/>
      <w:sz w:val="24"/>
      <w:szCs w:val="24"/>
    </w:rPr>
  </w:style>
  <w:style w:type="paragraph" w:styleId="af3">
    <w:name w:val="List Paragraph"/>
    <w:basedOn w:val="a0"/>
    <w:uiPriority w:val="34"/>
    <w:qFormat/>
    <w:rsid w:val="00D56DAA"/>
    <w:pPr>
      <w:ind w:left="720"/>
      <w:contextualSpacing/>
    </w:pPr>
  </w:style>
  <w:style w:type="paragraph" w:customStyle="1" w:styleId="Titlefig">
    <w:name w:val="Title fig"/>
    <w:basedOn w:val="Titletab"/>
    <w:autoRedefine/>
    <w:qFormat/>
    <w:rsid w:val="0096651F"/>
    <w:pPr>
      <w:spacing w:before="120"/>
    </w:pPr>
    <w:rPr>
      <w:b/>
    </w:rPr>
  </w:style>
  <w:style w:type="paragraph" w:customStyle="1" w:styleId="tabtextleft">
    <w:name w:val="tab text left"/>
    <w:basedOn w:val="bodytexten"/>
    <w:qFormat/>
    <w:rsid w:val="00E009FE"/>
    <w:pPr>
      <w:jc w:val="left"/>
    </w:pPr>
    <w:rPr>
      <w:sz w:val="22"/>
    </w:rPr>
  </w:style>
  <w:style w:type="paragraph" w:styleId="af4">
    <w:name w:val="Document Map"/>
    <w:basedOn w:val="a0"/>
    <w:link w:val="af5"/>
    <w:uiPriority w:val="99"/>
    <w:semiHidden/>
    <w:unhideWhenUsed/>
    <w:rsid w:val="005D115F"/>
    <w:pPr>
      <w:spacing w:after="0"/>
    </w:pPr>
    <w:rPr>
      <w:rFonts w:ascii="Lucida Grande" w:hAnsi="Lucida Grande"/>
      <w:sz w:val="24"/>
      <w:szCs w:val="24"/>
    </w:rPr>
  </w:style>
  <w:style w:type="character" w:customStyle="1" w:styleId="af5">
    <w:name w:val="Схема документа Знак"/>
    <w:link w:val="af4"/>
    <w:uiPriority w:val="99"/>
    <w:semiHidden/>
    <w:locked/>
    <w:rsid w:val="005D115F"/>
    <w:rPr>
      <w:rFonts w:ascii="Lucida Grande" w:hAnsi="Lucida Grande" w:cs="Lucida Grande"/>
      <w:sz w:val="24"/>
      <w:szCs w:val="24"/>
      <w:lang w:val="en-US"/>
    </w:rPr>
  </w:style>
  <w:style w:type="paragraph" w:customStyle="1" w:styleId="listnumnorm">
    <w:name w:val="list num norm"/>
    <w:basedOn w:val="listnum"/>
    <w:qFormat/>
    <w:rsid w:val="00605AD6"/>
    <w:pPr>
      <w:numPr>
        <w:numId w:val="8"/>
      </w:numPr>
    </w:pPr>
    <w:rPr>
      <w:b w:val="0"/>
      <w:bCs w:val="0"/>
      <w:color w:val="17365D"/>
    </w:rPr>
  </w:style>
  <w:style w:type="character" w:styleId="af6">
    <w:name w:val="page number"/>
    <w:uiPriority w:val="99"/>
    <w:semiHidden/>
    <w:unhideWhenUsed/>
    <w:rsid w:val="00FE26A2"/>
    <w:rPr>
      <w:rFonts w:cs="Times New Roman"/>
    </w:rPr>
  </w:style>
  <w:style w:type="paragraph" w:customStyle="1" w:styleId="Default">
    <w:name w:val="Default"/>
    <w:rsid w:val="001F49EC"/>
    <w:pPr>
      <w:widowControl w:val="0"/>
      <w:autoSpaceDE w:val="0"/>
      <w:autoSpaceDN w:val="0"/>
      <w:adjustRightInd w:val="0"/>
    </w:pPr>
    <w:rPr>
      <w:rFonts w:ascii="Garamond" w:hAnsi="Garamond" w:cs="Garamond"/>
      <w:color w:val="000000"/>
      <w:sz w:val="24"/>
      <w:szCs w:val="24"/>
      <w:lang w:val="it-IT" w:eastAsia="en-US"/>
    </w:rPr>
  </w:style>
  <w:style w:type="paragraph" w:customStyle="1" w:styleId="SummaryD1">
    <w:name w:val="Summary D1"/>
    <w:basedOn w:val="11"/>
    <w:qFormat/>
    <w:rsid w:val="00456960"/>
    <w:pPr>
      <w:ind w:left="993" w:hanging="993"/>
    </w:pPr>
    <w:rPr>
      <w:bCs/>
    </w:rPr>
  </w:style>
  <w:style w:type="paragraph" w:customStyle="1" w:styleId="TOC11">
    <w:name w:val="TOC 11"/>
    <w:basedOn w:val="11"/>
    <w:qFormat/>
    <w:rsid w:val="006967E9"/>
  </w:style>
  <w:style w:type="paragraph" w:customStyle="1" w:styleId="Tocmaster">
    <w:name w:val="Toc master"/>
    <w:basedOn w:val="af7"/>
    <w:qFormat/>
    <w:rsid w:val="00AD6D18"/>
    <w:pPr>
      <w:tabs>
        <w:tab w:val="left" w:pos="993"/>
        <w:tab w:val="right" w:leader="dot" w:pos="8505"/>
      </w:tabs>
      <w:ind w:left="709" w:right="849" w:hanging="709"/>
    </w:pPr>
    <w:rPr>
      <w:rFonts w:ascii="Calibri (Titoli temi)" w:hAnsi="Calibri (Titoli temi)"/>
      <w:b/>
      <w:bCs/>
      <w:iCs/>
      <w:noProof/>
      <w:lang w:val="en-GB"/>
    </w:rPr>
  </w:style>
  <w:style w:type="paragraph" w:styleId="af7">
    <w:name w:val="table of figures"/>
    <w:basedOn w:val="a0"/>
    <w:next w:val="a0"/>
    <w:uiPriority w:val="99"/>
    <w:unhideWhenUsed/>
    <w:rsid w:val="00336A6D"/>
    <w:pPr>
      <w:spacing w:after="0"/>
    </w:pPr>
  </w:style>
  <w:style w:type="paragraph" w:customStyle="1" w:styleId="TOC21">
    <w:name w:val="TOC 21"/>
    <w:basedOn w:val="TOC11"/>
    <w:qFormat/>
    <w:rsid w:val="00AD6D18"/>
  </w:style>
  <w:style w:type="character" w:styleId="af8">
    <w:name w:val="annotation reference"/>
    <w:uiPriority w:val="99"/>
    <w:semiHidden/>
    <w:unhideWhenUsed/>
    <w:rsid w:val="00FD31B0"/>
    <w:rPr>
      <w:sz w:val="16"/>
      <w:szCs w:val="16"/>
    </w:rPr>
  </w:style>
  <w:style w:type="paragraph" w:styleId="af9">
    <w:name w:val="annotation text"/>
    <w:basedOn w:val="a0"/>
    <w:link w:val="afa"/>
    <w:uiPriority w:val="99"/>
    <w:semiHidden/>
    <w:unhideWhenUsed/>
    <w:rsid w:val="00FD31B0"/>
    <w:rPr>
      <w:sz w:val="20"/>
      <w:szCs w:val="20"/>
    </w:rPr>
  </w:style>
  <w:style w:type="character" w:customStyle="1" w:styleId="afa">
    <w:name w:val="Текст примечания Знак"/>
    <w:link w:val="af9"/>
    <w:uiPriority w:val="99"/>
    <w:semiHidden/>
    <w:rsid w:val="00FD31B0"/>
    <w:rPr>
      <w:rFonts w:cs="Times New Roman"/>
      <w:sz w:val="20"/>
      <w:szCs w:val="20"/>
      <w:lang w:val="en-US"/>
    </w:rPr>
  </w:style>
  <w:style w:type="paragraph" w:styleId="afb">
    <w:name w:val="annotation subject"/>
    <w:basedOn w:val="af9"/>
    <w:next w:val="af9"/>
    <w:link w:val="afc"/>
    <w:uiPriority w:val="99"/>
    <w:semiHidden/>
    <w:unhideWhenUsed/>
    <w:rsid w:val="00FD31B0"/>
    <w:rPr>
      <w:b/>
      <w:bCs/>
    </w:rPr>
  </w:style>
  <w:style w:type="character" w:customStyle="1" w:styleId="afc">
    <w:name w:val="Тема примечания Знак"/>
    <w:link w:val="afb"/>
    <w:uiPriority w:val="99"/>
    <w:semiHidden/>
    <w:rsid w:val="00FD31B0"/>
    <w:rPr>
      <w:rFonts w:cs="Times New Roman"/>
      <w:b/>
      <w:bCs/>
      <w:sz w:val="20"/>
      <w:szCs w:val="20"/>
      <w:lang w:val="en-US"/>
    </w:rPr>
  </w:style>
  <w:style w:type="paragraph" w:styleId="afd">
    <w:name w:val="No Spacing"/>
    <w:link w:val="afe"/>
    <w:uiPriority w:val="1"/>
    <w:qFormat/>
    <w:rsid w:val="001068AF"/>
    <w:rPr>
      <w:rFonts w:cs="Times New Roman"/>
      <w:sz w:val="22"/>
      <w:szCs w:val="22"/>
      <w:lang w:val="en-US" w:eastAsia="en-US"/>
    </w:rPr>
  </w:style>
  <w:style w:type="character" w:customStyle="1" w:styleId="afe">
    <w:name w:val="Без интервала Знак"/>
    <w:link w:val="afd"/>
    <w:uiPriority w:val="1"/>
    <w:rsid w:val="001068AF"/>
    <w:rPr>
      <w:rFonts w:cs="Times New Roman"/>
      <w:sz w:val="22"/>
      <w:szCs w:val="22"/>
      <w:lang w:val="en-US" w:eastAsia="en-US" w:bidi="ar-SA"/>
    </w:rPr>
  </w:style>
  <w:style w:type="paragraph" w:styleId="aff">
    <w:name w:val="Revision"/>
    <w:hidden/>
    <w:uiPriority w:val="99"/>
    <w:semiHidden/>
    <w:rsid w:val="000645BB"/>
    <w:rPr>
      <w:rFonts w:cs="Times New Roman"/>
      <w:sz w:val="22"/>
      <w:szCs w:val="22"/>
      <w:lang w:val="en-US" w:eastAsia="en-US"/>
    </w:rPr>
  </w:style>
  <w:style w:type="paragraph" w:customStyle="1" w:styleId="band2liv">
    <w:name w:val="band 2 liv"/>
    <w:basedOn w:val="bodytexten"/>
    <w:qFormat/>
    <w:rsid w:val="00464C49"/>
    <w:pPr>
      <w:spacing w:before="0" w:after="60"/>
      <w:ind w:left="992" w:hanging="993"/>
    </w:pPr>
  </w:style>
  <w:style w:type="character" w:styleId="aff0">
    <w:name w:val="FollowedHyperlink"/>
    <w:basedOn w:val="a1"/>
    <w:uiPriority w:val="99"/>
    <w:semiHidden/>
    <w:unhideWhenUsed/>
    <w:rsid w:val="008B4D19"/>
    <w:rPr>
      <w:color w:val="800080"/>
      <w:u w:val="single"/>
    </w:rPr>
  </w:style>
  <w:style w:type="paragraph" w:styleId="33">
    <w:name w:val="List 3"/>
    <w:basedOn w:val="a0"/>
    <w:uiPriority w:val="99"/>
    <w:unhideWhenUsed/>
    <w:rsid w:val="00487003"/>
    <w:pPr>
      <w:ind w:left="849" w:hanging="283"/>
      <w:contextualSpacing/>
    </w:pPr>
  </w:style>
  <w:style w:type="paragraph" w:styleId="aff1">
    <w:name w:val="Date"/>
    <w:basedOn w:val="a0"/>
    <w:next w:val="a0"/>
    <w:link w:val="aff2"/>
    <w:uiPriority w:val="99"/>
    <w:unhideWhenUsed/>
    <w:rsid w:val="00487003"/>
  </w:style>
  <w:style w:type="character" w:customStyle="1" w:styleId="aff2">
    <w:name w:val="Дата Знак"/>
    <w:basedOn w:val="a1"/>
    <w:link w:val="aff1"/>
    <w:uiPriority w:val="99"/>
    <w:rsid w:val="00487003"/>
    <w:rPr>
      <w:rFonts w:cs="Times New Roman"/>
      <w:sz w:val="22"/>
      <w:szCs w:val="22"/>
      <w:lang w:val="en-US" w:eastAsia="en-US"/>
    </w:rPr>
  </w:style>
  <w:style w:type="paragraph" w:styleId="2">
    <w:name w:val="List Bullet 2"/>
    <w:basedOn w:val="a0"/>
    <w:uiPriority w:val="99"/>
    <w:unhideWhenUsed/>
    <w:rsid w:val="00487003"/>
    <w:pPr>
      <w:numPr>
        <w:numId w:val="9"/>
      </w:numPr>
      <w:contextualSpacing/>
    </w:pPr>
  </w:style>
  <w:style w:type="paragraph" w:styleId="aff3">
    <w:name w:val="Body Text"/>
    <w:basedOn w:val="a0"/>
    <w:link w:val="aff4"/>
    <w:uiPriority w:val="99"/>
    <w:unhideWhenUsed/>
    <w:rsid w:val="00487003"/>
  </w:style>
  <w:style w:type="character" w:customStyle="1" w:styleId="aff4">
    <w:name w:val="Основной текст Знак"/>
    <w:basedOn w:val="a1"/>
    <w:link w:val="aff3"/>
    <w:uiPriority w:val="99"/>
    <w:rsid w:val="00487003"/>
    <w:rPr>
      <w:rFonts w:cs="Times New Roman"/>
      <w:sz w:val="22"/>
      <w:szCs w:val="22"/>
      <w:lang w:val="en-US" w:eastAsia="en-US"/>
    </w:rPr>
  </w:style>
  <w:style w:type="paragraph" w:customStyle="1" w:styleId="Titolonncenter">
    <w:name w:val="Titolo nn center"/>
    <w:basedOn w:val="Titolonn"/>
    <w:qFormat/>
    <w:rsid w:val="002D70F1"/>
    <w:pPr>
      <w:jc w:val="center"/>
    </w:pPr>
    <w:rPr>
      <w:sz w:val="32"/>
      <w:lang w:val="ro-RO" w:eastAsia="en-CA"/>
    </w:rPr>
  </w:style>
  <w:style w:type="paragraph" w:customStyle="1" w:styleId="tabcaselist">
    <w:name w:val="tab case list"/>
    <w:basedOn w:val="bodytexten"/>
    <w:qFormat/>
    <w:rsid w:val="008F633C"/>
    <w:pPr>
      <w:numPr>
        <w:numId w:val="12"/>
      </w:numPr>
      <w:ind w:left="459" w:hanging="459"/>
    </w:pPr>
    <w:rPr>
      <w:sz w:val="22"/>
    </w:rPr>
  </w:style>
  <w:style w:type="paragraph" w:styleId="HTML">
    <w:name w:val="HTML Preformatted"/>
    <w:basedOn w:val="a0"/>
    <w:link w:val="HTML0"/>
    <w:rsid w:val="003478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ru-RU" w:eastAsia="ru-RU"/>
    </w:rPr>
  </w:style>
  <w:style w:type="character" w:customStyle="1" w:styleId="HTML0">
    <w:name w:val="Стандартный HTML Знак"/>
    <w:basedOn w:val="a1"/>
    <w:link w:val="HTML"/>
    <w:rsid w:val="003478CC"/>
    <w:rPr>
      <w:rFonts w:ascii="Courier New" w:hAnsi="Courier New" w:cs="Courier New"/>
      <w:lang w:val="ru-RU" w:eastAsia="ru-RU"/>
    </w:rPr>
  </w:style>
  <w:style w:type="paragraph" w:customStyle="1" w:styleId="Sommario31">
    <w:name w:val="Sommario 31"/>
    <w:basedOn w:val="31"/>
    <w:link w:val="TOC3Carattere"/>
    <w:qFormat/>
    <w:rsid w:val="00813224"/>
    <w:pPr>
      <w:tabs>
        <w:tab w:val="clear" w:pos="8494"/>
        <w:tab w:val="right" w:leader="dot" w:pos="8505"/>
      </w:tabs>
      <w:ind w:right="1133" w:hanging="850"/>
    </w:pPr>
  </w:style>
  <w:style w:type="paragraph" w:customStyle="1" w:styleId="Sommario21">
    <w:name w:val="Sommario 21"/>
    <w:basedOn w:val="22"/>
    <w:link w:val="TOC2Carattere"/>
    <w:qFormat/>
    <w:rsid w:val="00B937B3"/>
    <w:pPr>
      <w:ind w:right="1416" w:hanging="1134"/>
    </w:pPr>
    <w:rPr>
      <w:b/>
      <w:bCs/>
      <w:iCs/>
    </w:rPr>
  </w:style>
  <w:style w:type="character" w:customStyle="1" w:styleId="32">
    <w:name w:val="Оглавление 3 Знак"/>
    <w:basedOn w:val="a1"/>
    <w:link w:val="31"/>
    <w:uiPriority w:val="39"/>
    <w:rsid w:val="001A261A"/>
    <w:rPr>
      <w:rFonts w:cs="Times New Roman"/>
      <w:noProof/>
      <w:color w:val="0070C0"/>
      <w:sz w:val="22"/>
      <w:szCs w:val="22"/>
      <w:lang w:val="en-US" w:eastAsia="en-US"/>
    </w:rPr>
  </w:style>
  <w:style w:type="character" w:customStyle="1" w:styleId="TOC3Carattere">
    <w:name w:val="TOC 3 Carattere"/>
    <w:basedOn w:val="32"/>
    <w:link w:val="Sommario31"/>
    <w:rsid w:val="00813224"/>
    <w:rPr>
      <w:rFonts w:cs="Times New Roman"/>
      <w:noProof/>
      <w:color w:val="002060"/>
      <w:sz w:val="22"/>
      <w:szCs w:val="22"/>
      <w:lang w:val="en-US" w:eastAsia="en-US"/>
    </w:rPr>
  </w:style>
  <w:style w:type="character" w:customStyle="1" w:styleId="23">
    <w:name w:val="Оглавление 2 Знак"/>
    <w:basedOn w:val="a1"/>
    <w:link w:val="22"/>
    <w:uiPriority w:val="39"/>
    <w:rsid w:val="001A261A"/>
    <w:rPr>
      <w:rFonts w:cs="Times New Roman"/>
      <w:noProof/>
      <w:color w:val="0070C0"/>
      <w:sz w:val="22"/>
      <w:szCs w:val="22"/>
      <w:lang w:val="en-US" w:eastAsia="en-US"/>
    </w:rPr>
  </w:style>
  <w:style w:type="character" w:customStyle="1" w:styleId="TOC2Carattere">
    <w:name w:val="TOC 2 Carattere"/>
    <w:basedOn w:val="23"/>
    <w:link w:val="Sommario21"/>
    <w:rsid w:val="00B937B3"/>
    <w:rPr>
      <w:rFonts w:cs="Times New Roman"/>
      <w:b/>
      <w:bCs/>
      <w:iCs/>
      <w:noProof/>
      <w:color w:val="0070C0"/>
      <w:sz w:val="22"/>
      <w:szCs w:val="22"/>
      <w:lang w:val="en-US" w:eastAsia="en-US"/>
    </w:rPr>
  </w:style>
  <w:style w:type="paragraph" w:customStyle="1" w:styleId="Bandbold">
    <w:name w:val="Band bold"/>
    <w:basedOn w:val="bodytexten"/>
    <w:qFormat/>
    <w:rsid w:val="00E74DF4"/>
    <w:pPr>
      <w:numPr>
        <w:numId w:val="13"/>
      </w:numPr>
      <w:spacing w:before="240"/>
      <w:ind w:left="714" w:hanging="357"/>
    </w:pPr>
    <w:rPr>
      <w:b/>
    </w:rPr>
  </w:style>
  <w:style w:type="paragraph" w:customStyle="1" w:styleId="IndicedelleTabelle">
    <w:name w:val="Indice delle Tabelle"/>
    <w:basedOn w:val="af7"/>
    <w:qFormat/>
    <w:rsid w:val="003A6144"/>
    <w:pPr>
      <w:tabs>
        <w:tab w:val="left" w:pos="1134"/>
        <w:tab w:val="right" w:leader="dot" w:pos="8505"/>
      </w:tabs>
      <w:ind w:left="1134" w:right="1416" w:hanging="1134"/>
    </w:pPr>
    <w:rPr>
      <w:b/>
      <w:bCs/>
      <w:iCs/>
      <w:noProof/>
    </w:rPr>
  </w:style>
  <w:style w:type="paragraph" w:customStyle="1" w:styleId="Bandnum">
    <w:name w:val="Band num"/>
    <w:basedOn w:val="band2liv"/>
    <w:qFormat/>
    <w:rsid w:val="009D3190"/>
    <w:pPr>
      <w:numPr>
        <w:numId w:val="14"/>
      </w:numPr>
    </w:pPr>
  </w:style>
  <w:style w:type="paragraph" w:customStyle="1" w:styleId="Autonumber">
    <w:name w:val="Autonumber"/>
    <w:basedOn w:val="1"/>
    <w:link w:val="AutonumberCarattere"/>
    <w:qFormat/>
    <w:rsid w:val="00834010"/>
    <w:pPr>
      <w:numPr>
        <w:numId w:val="21"/>
      </w:numPr>
      <w:spacing w:before="120" w:after="60"/>
      <w:ind w:right="-568"/>
    </w:pPr>
    <w:rPr>
      <w:sz w:val="24"/>
    </w:rPr>
  </w:style>
  <w:style w:type="character" w:customStyle="1" w:styleId="AutonumberCarattere">
    <w:name w:val="Autonumber Carattere"/>
    <w:basedOn w:val="10"/>
    <w:link w:val="Autonumber"/>
    <w:rsid w:val="00834010"/>
    <w:rPr>
      <w:rFonts w:cs="Times New Roman"/>
      <w:b/>
      <w:bCs/>
      <w:color w:val="0070C0"/>
      <w:sz w:val="24"/>
      <w:szCs w:val="28"/>
      <w:lang w:val="en-US" w:eastAsia="en-US"/>
    </w:rPr>
  </w:style>
  <w:style w:type="paragraph" w:customStyle="1" w:styleId="Autonumber2">
    <w:name w:val="Autonumber2"/>
    <w:basedOn w:val="6"/>
    <w:link w:val="Autonumber2Carattere"/>
    <w:qFormat/>
    <w:rsid w:val="00834010"/>
    <w:pPr>
      <w:numPr>
        <w:ilvl w:val="1"/>
        <w:numId w:val="20"/>
      </w:numPr>
      <w:outlineLvl w:val="9"/>
    </w:pPr>
  </w:style>
  <w:style w:type="character" w:customStyle="1" w:styleId="BodyText1Carattere">
    <w:name w:val="Body Text1 Carattere"/>
    <w:basedOn w:val="a1"/>
    <w:link w:val="BodyText1"/>
    <w:rsid w:val="00EF4392"/>
    <w:rPr>
      <w:rFonts w:cs="Times New Roman"/>
      <w:color w:val="002060"/>
      <w:sz w:val="24"/>
      <w:szCs w:val="22"/>
      <w:lang w:val="en-US" w:eastAsia="en-US"/>
    </w:rPr>
  </w:style>
  <w:style w:type="character" w:customStyle="1" w:styleId="Autonumber2Carattere">
    <w:name w:val="Autonumber2 Carattere"/>
    <w:basedOn w:val="BodyText1Carattere"/>
    <w:link w:val="Autonumber2"/>
    <w:rsid w:val="00834010"/>
    <w:rPr>
      <w:rFonts w:cs="Times New Roman"/>
      <w:i/>
      <w:iCs/>
      <w:color w:val="243F60"/>
      <w:sz w:val="22"/>
      <w:szCs w:val="22"/>
      <w:lang w:val="en-US" w:eastAsia="en-US"/>
    </w:rPr>
  </w:style>
  <w:style w:type="numbering" w:customStyle="1" w:styleId="Stile1">
    <w:name w:val="Stile1"/>
    <w:uiPriority w:val="99"/>
    <w:rsid w:val="00515FF4"/>
    <w:pPr>
      <w:numPr>
        <w:numId w:val="15"/>
      </w:numPr>
    </w:pPr>
  </w:style>
  <w:style w:type="paragraph" w:styleId="aff5">
    <w:name w:val="List Number"/>
    <w:basedOn w:val="a0"/>
    <w:uiPriority w:val="99"/>
    <w:unhideWhenUsed/>
    <w:rsid w:val="00917DAF"/>
    <w:pPr>
      <w:contextualSpacing/>
    </w:pPr>
  </w:style>
  <w:style w:type="paragraph" w:customStyle="1" w:styleId="bandpall">
    <w:name w:val="band pall"/>
    <w:basedOn w:val="af3"/>
    <w:qFormat/>
    <w:rsid w:val="003F0166"/>
    <w:pPr>
      <w:numPr>
        <w:numId w:val="18"/>
      </w:numPr>
      <w:spacing w:before="40" w:after="40"/>
      <w:ind w:left="317" w:hanging="283"/>
      <w:jc w:val="left"/>
    </w:pPr>
    <w:rPr>
      <w:color w:val="002060"/>
    </w:rPr>
  </w:style>
  <w:style w:type="character" w:customStyle="1" w:styleId="hps">
    <w:name w:val="hps"/>
    <w:basedOn w:val="a1"/>
    <w:rsid w:val="00BF00E9"/>
  </w:style>
  <w:style w:type="character" w:customStyle="1" w:styleId="atn">
    <w:name w:val="atn"/>
    <w:basedOn w:val="a1"/>
    <w:rsid w:val="00C45B2C"/>
  </w:style>
  <w:style w:type="character" w:customStyle="1" w:styleId="shorttext">
    <w:name w:val="short_text"/>
    <w:basedOn w:val="a1"/>
    <w:rsid w:val="00215BCE"/>
  </w:style>
  <w:style w:type="character" w:styleId="aff6">
    <w:name w:val="Emphasis"/>
    <w:basedOn w:val="a1"/>
    <w:uiPriority w:val="20"/>
    <w:qFormat/>
    <w:rsid w:val="00860217"/>
    <w:rPr>
      <w:i/>
      <w:iCs/>
    </w:rPr>
  </w:style>
  <w:style w:type="character" w:customStyle="1" w:styleId="apple-converted-space">
    <w:name w:val="apple-converted-space"/>
    <w:basedOn w:val="a1"/>
    <w:rsid w:val="00860217"/>
  </w:style>
  <w:style w:type="paragraph" w:customStyle="1" w:styleId="cn">
    <w:name w:val="cn"/>
    <w:basedOn w:val="a0"/>
    <w:rsid w:val="007175B6"/>
    <w:pPr>
      <w:spacing w:after="0"/>
      <w:jc w:val="center"/>
    </w:pPr>
    <w:rPr>
      <w:rFonts w:ascii="Times New Roman" w:hAnsi="Times New Roman"/>
      <w:sz w:val="24"/>
      <w:szCs w:val="24"/>
      <w:lang w:val="ru-RU" w:eastAsia="ru-RU"/>
    </w:rPr>
  </w:style>
  <w:style w:type="paragraph" w:customStyle="1" w:styleId="cb">
    <w:name w:val="cb"/>
    <w:basedOn w:val="a0"/>
    <w:rsid w:val="007175B6"/>
    <w:pPr>
      <w:spacing w:after="0"/>
      <w:jc w:val="center"/>
    </w:pPr>
    <w:rPr>
      <w:rFonts w:ascii="Times New Roman" w:hAnsi="Times New Roman"/>
      <w:b/>
      <w:bCs/>
      <w:sz w:val="24"/>
      <w:szCs w:val="24"/>
      <w:lang w:val="ru-RU" w:eastAsia="ru-RU"/>
    </w:rPr>
  </w:style>
  <w:style w:type="paragraph" w:customStyle="1" w:styleId="rg">
    <w:name w:val="rg"/>
    <w:basedOn w:val="a0"/>
    <w:rsid w:val="007175B6"/>
    <w:pPr>
      <w:spacing w:after="0"/>
      <w:jc w:val="right"/>
    </w:pPr>
    <w:rPr>
      <w:rFonts w:ascii="Times New Roman" w:hAnsi="Times New Roman"/>
      <w:sz w:val="24"/>
      <w:szCs w:val="24"/>
      <w:lang w:val="ru-RU" w:eastAsia="ru-RU"/>
    </w:rPr>
  </w:style>
  <w:style w:type="paragraph" w:customStyle="1" w:styleId="cp">
    <w:name w:val="cp"/>
    <w:basedOn w:val="a0"/>
    <w:uiPriority w:val="99"/>
    <w:rsid w:val="00FD595E"/>
    <w:pPr>
      <w:spacing w:after="0"/>
      <w:jc w:val="center"/>
    </w:pPr>
    <w:rPr>
      <w:rFonts w:ascii="Times New Roman" w:hAnsi="Times New Roman"/>
      <w:b/>
      <w:bCs/>
      <w:sz w:val="24"/>
      <w:szCs w:val="24"/>
      <w:lang w:val="ru-RU" w:eastAsia="ru-RU"/>
    </w:rPr>
  </w:style>
  <w:style w:type="paragraph" w:customStyle="1" w:styleId="tt">
    <w:name w:val="tt"/>
    <w:basedOn w:val="a0"/>
    <w:rsid w:val="00494101"/>
    <w:pPr>
      <w:spacing w:after="0"/>
      <w:jc w:val="center"/>
    </w:pPr>
    <w:rPr>
      <w:rFonts w:ascii="Times New Roman" w:hAnsi="Times New Roman"/>
      <w:b/>
      <w:bCs/>
      <w:sz w:val="24"/>
      <w:szCs w:val="24"/>
      <w:lang w:val="ru-RU" w:eastAsia="ru-RU"/>
    </w:rPr>
  </w:style>
  <w:style w:type="paragraph" w:customStyle="1" w:styleId="pb">
    <w:name w:val="pb"/>
    <w:basedOn w:val="a0"/>
    <w:rsid w:val="00494101"/>
    <w:pPr>
      <w:spacing w:after="0"/>
      <w:jc w:val="center"/>
    </w:pPr>
    <w:rPr>
      <w:rFonts w:ascii="Times New Roman" w:hAnsi="Times New Roman"/>
      <w:i/>
      <w:iCs/>
      <w:color w:val="663300"/>
      <w:sz w:val="20"/>
      <w:szCs w:val="20"/>
      <w:lang w:val="ru-RU" w:eastAsia="ru-RU"/>
    </w:rPr>
  </w:style>
  <w:style w:type="paragraph" w:customStyle="1" w:styleId="sm">
    <w:name w:val="sm"/>
    <w:basedOn w:val="a0"/>
    <w:rsid w:val="00494101"/>
    <w:pPr>
      <w:spacing w:after="0"/>
      <w:ind w:firstLine="567"/>
      <w:jc w:val="left"/>
    </w:pPr>
    <w:rPr>
      <w:rFonts w:ascii="Times New Roman" w:hAnsi="Times New Roman"/>
      <w:b/>
      <w:bCs/>
      <w:sz w:val="20"/>
      <w:szCs w:val="20"/>
      <w:lang w:val="ru-RU" w:eastAsia="ru-RU"/>
    </w:rPr>
  </w:style>
  <w:style w:type="character" w:customStyle="1" w:styleId="FontStyle22">
    <w:name w:val="Font Style22"/>
    <w:basedOn w:val="a1"/>
    <w:uiPriority w:val="99"/>
    <w:rsid w:val="00E421E3"/>
    <w:rPr>
      <w:rFonts w:ascii="Times New Roman" w:hAnsi="Times New Roman" w:cs="Times New Roman"/>
      <w:i/>
      <w:iCs/>
      <w:sz w:val="20"/>
      <w:szCs w:val="20"/>
    </w:rPr>
  </w:style>
  <w:style w:type="character" w:customStyle="1" w:styleId="FontStyle17">
    <w:name w:val="Font Style17"/>
    <w:basedOn w:val="a1"/>
    <w:uiPriority w:val="99"/>
    <w:rsid w:val="00C6549F"/>
    <w:rPr>
      <w:rFonts w:ascii="Times New Roman" w:hAnsi="Times New Roman" w:cs="Times New Roman"/>
      <w:spacing w:val="10"/>
      <w:sz w:val="22"/>
      <w:szCs w:val="22"/>
    </w:rPr>
  </w:style>
  <w:style w:type="character" w:customStyle="1" w:styleId="FontStyle12">
    <w:name w:val="Font Style12"/>
    <w:basedOn w:val="a1"/>
    <w:uiPriority w:val="99"/>
    <w:rsid w:val="009A460E"/>
    <w:rPr>
      <w:rFonts w:ascii="Times New Roman" w:hAnsi="Times New Roman" w:cs="Times New Roman"/>
      <w:b/>
      <w:bCs/>
      <w:i/>
      <w:iCs/>
      <w:sz w:val="20"/>
      <w:szCs w:val="20"/>
    </w:rPr>
  </w:style>
</w:styles>
</file>

<file path=word/webSettings.xml><?xml version="1.0" encoding="utf-8"?>
<w:webSettings xmlns:r="http://schemas.openxmlformats.org/officeDocument/2006/relationships" xmlns:w="http://schemas.openxmlformats.org/wordprocessingml/2006/main">
  <w:divs>
    <w:div w:id="125123827">
      <w:bodyDiv w:val="1"/>
      <w:marLeft w:val="0"/>
      <w:marRight w:val="0"/>
      <w:marTop w:val="0"/>
      <w:marBottom w:val="0"/>
      <w:divBdr>
        <w:top w:val="none" w:sz="0" w:space="0" w:color="auto"/>
        <w:left w:val="none" w:sz="0" w:space="0" w:color="auto"/>
        <w:bottom w:val="none" w:sz="0" w:space="0" w:color="auto"/>
        <w:right w:val="none" w:sz="0" w:space="0" w:color="auto"/>
      </w:divBdr>
      <w:divsChild>
        <w:div w:id="2002388238">
          <w:marLeft w:val="0"/>
          <w:marRight w:val="0"/>
          <w:marTop w:val="0"/>
          <w:marBottom w:val="0"/>
          <w:divBdr>
            <w:top w:val="none" w:sz="0" w:space="0" w:color="auto"/>
            <w:left w:val="none" w:sz="0" w:space="0" w:color="auto"/>
            <w:bottom w:val="none" w:sz="0" w:space="0" w:color="auto"/>
            <w:right w:val="none" w:sz="0" w:space="0" w:color="auto"/>
          </w:divBdr>
          <w:divsChild>
            <w:div w:id="1277172683">
              <w:marLeft w:val="0"/>
              <w:marRight w:val="0"/>
              <w:marTop w:val="0"/>
              <w:marBottom w:val="0"/>
              <w:divBdr>
                <w:top w:val="none" w:sz="0" w:space="0" w:color="auto"/>
                <w:left w:val="none" w:sz="0" w:space="0" w:color="auto"/>
                <w:bottom w:val="none" w:sz="0" w:space="0" w:color="auto"/>
                <w:right w:val="none" w:sz="0" w:space="0" w:color="auto"/>
              </w:divBdr>
              <w:divsChild>
                <w:div w:id="551356457">
                  <w:marLeft w:val="0"/>
                  <w:marRight w:val="0"/>
                  <w:marTop w:val="0"/>
                  <w:marBottom w:val="0"/>
                  <w:divBdr>
                    <w:top w:val="none" w:sz="0" w:space="0" w:color="auto"/>
                    <w:left w:val="none" w:sz="0" w:space="0" w:color="auto"/>
                    <w:bottom w:val="none" w:sz="0" w:space="0" w:color="auto"/>
                    <w:right w:val="none" w:sz="0" w:space="0" w:color="auto"/>
                  </w:divBdr>
                  <w:divsChild>
                    <w:div w:id="1218973923">
                      <w:marLeft w:val="0"/>
                      <w:marRight w:val="0"/>
                      <w:marTop w:val="0"/>
                      <w:marBottom w:val="0"/>
                      <w:divBdr>
                        <w:top w:val="none" w:sz="0" w:space="0" w:color="auto"/>
                        <w:left w:val="none" w:sz="0" w:space="0" w:color="auto"/>
                        <w:bottom w:val="none" w:sz="0" w:space="0" w:color="auto"/>
                        <w:right w:val="none" w:sz="0" w:space="0" w:color="auto"/>
                      </w:divBdr>
                      <w:divsChild>
                        <w:div w:id="550195784">
                          <w:marLeft w:val="0"/>
                          <w:marRight w:val="0"/>
                          <w:marTop w:val="0"/>
                          <w:marBottom w:val="0"/>
                          <w:divBdr>
                            <w:top w:val="none" w:sz="0" w:space="0" w:color="auto"/>
                            <w:left w:val="none" w:sz="0" w:space="0" w:color="auto"/>
                            <w:bottom w:val="none" w:sz="0" w:space="0" w:color="auto"/>
                            <w:right w:val="none" w:sz="0" w:space="0" w:color="auto"/>
                          </w:divBdr>
                          <w:divsChild>
                            <w:div w:id="418525848">
                              <w:marLeft w:val="0"/>
                              <w:marRight w:val="0"/>
                              <w:marTop w:val="0"/>
                              <w:marBottom w:val="0"/>
                              <w:divBdr>
                                <w:top w:val="none" w:sz="0" w:space="0" w:color="auto"/>
                                <w:left w:val="none" w:sz="0" w:space="0" w:color="auto"/>
                                <w:bottom w:val="none" w:sz="0" w:space="0" w:color="auto"/>
                                <w:right w:val="none" w:sz="0" w:space="0" w:color="auto"/>
                              </w:divBdr>
                              <w:divsChild>
                                <w:div w:id="485710526">
                                  <w:marLeft w:val="0"/>
                                  <w:marRight w:val="0"/>
                                  <w:marTop w:val="0"/>
                                  <w:marBottom w:val="0"/>
                                  <w:divBdr>
                                    <w:top w:val="none" w:sz="0" w:space="0" w:color="auto"/>
                                    <w:left w:val="none" w:sz="0" w:space="0" w:color="auto"/>
                                    <w:bottom w:val="none" w:sz="0" w:space="0" w:color="auto"/>
                                    <w:right w:val="none" w:sz="0" w:space="0" w:color="auto"/>
                                  </w:divBdr>
                                  <w:divsChild>
                                    <w:div w:id="1164395484">
                                      <w:marLeft w:val="0"/>
                                      <w:marRight w:val="0"/>
                                      <w:marTop w:val="0"/>
                                      <w:marBottom w:val="0"/>
                                      <w:divBdr>
                                        <w:top w:val="none" w:sz="0" w:space="0" w:color="auto"/>
                                        <w:left w:val="none" w:sz="0" w:space="0" w:color="auto"/>
                                        <w:bottom w:val="none" w:sz="0" w:space="0" w:color="auto"/>
                                        <w:right w:val="none" w:sz="0" w:space="0" w:color="auto"/>
                                      </w:divBdr>
                                      <w:divsChild>
                                        <w:div w:id="760759864">
                                          <w:marLeft w:val="0"/>
                                          <w:marRight w:val="0"/>
                                          <w:marTop w:val="0"/>
                                          <w:marBottom w:val="0"/>
                                          <w:divBdr>
                                            <w:top w:val="none" w:sz="0" w:space="0" w:color="auto"/>
                                            <w:left w:val="none" w:sz="0" w:space="0" w:color="auto"/>
                                            <w:bottom w:val="none" w:sz="0" w:space="0" w:color="auto"/>
                                            <w:right w:val="none" w:sz="0" w:space="0" w:color="auto"/>
                                          </w:divBdr>
                                          <w:divsChild>
                                            <w:div w:id="1833832420">
                                              <w:marLeft w:val="0"/>
                                              <w:marRight w:val="0"/>
                                              <w:marTop w:val="0"/>
                                              <w:marBottom w:val="0"/>
                                              <w:divBdr>
                                                <w:top w:val="none" w:sz="0" w:space="0" w:color="auto"/>
                                                <w:left w:val="none" w:sz="0" w:space="0" w:color="auto"/>
                                                <w:bottom w:val="none" w:sz="0" w:space="0" w:color="auto"/>
                                                <w:right w:val="none" w:sz="0" w:space="0" w:color="auto"/>
                                              </w:divBdr>
                                              <w:divsChild>
                                                <w:div w:id="1821464385">
                                                  <w:marLeft w:val="0"/>
                                                  <w:marRight w:val="0"/>
                                                  <w:marTop w:val="0"/>
                                                  <w:marBottom w:val="0"/>
                                                  <w:divBdr>
                                                    <w:top w:val="none" w:sz="0" w:space="0" w:color="auto"/>
                                                    <w:left w:val="none" w:sz="0" w:space="0" w:color="auto"/>
                                                    <w:bottom w:val="none" w:sz="0" w:space="0" w:color="auto"/>
                                                    <w:right w:val="none" w:sz="0" w:space="0" w:color="auto"/>
                                                  </w:divBdr>
                                                  <w:divsChild>
                                                    <w:div w:id="823618541">
                                                      <w:marLeft w:val="0"/>
                                                      <w:marRight w:val="0"/>
                                                      <w:marTop w:val="0"/>
                                                      <w:marBottom w:val="0"/>
                                                      <w:divBdr>
                                                        <w:top w:val="none" w:sz="0" w:space="0" w:color="auto"/>
                                                        <w:left w:val="none" w:sz="0" w:space="0" w:color="auto"/>
                                                        <w:bottom w:val="none" w:sz="0" w:space="0" w:color="auto"/>
                                                        <w:right w:val="none" w:sz="0" w:space="0" w:color="auto"/>
                                                      </w:divBdr>
                                                      <w:divsChild>
                                                        <w:div w:id="444928065">
                                                          <w:marLeft w:val="0"/>
                                                          <w:marRight w:val="0"/>
                                                          <w:marTop w:val="0"/>
                                                          <w:marBottom w:val="0"/>
                                                          <w:divBdr>
                                                            <w:top w:val="none" w:sz="0" w:space="0" w:color="auto"/>
                                                            <w:left w:val="none" w:sz="0" w:space="0" w:color="auto"/>
                                                            <w:bottom w:val="none" w:sz="0" w:space="0" w:color="auto"/>
                                                            <w:right w:val="none" w:sz="0" w:space="0" w:color="auto"/>
                                                          </w:divBdr>
                                                          <w:divsChild>
                                                            <w:div w:id="425200070">
                                                              <w:marLeft w:val="0"/>
                                                              <w:marRight w:val="0"/>
                                                              <w:marTop w:val="0"/>
                                                              <w:marBottom w:val="0"/>
                                                              <w:divBdr>
                                                                <w:top w:val="none" w:sz="0" w:space="0" w:color="auto"/>
                                                                <w:left w:val="none" w:sz="0" w:space="0" w:color="auto"/>
                                                                <w:bottom w:val="none" w:sz="0" w:space="0" w:color="auto"/>
                                                                <w:right w:val="none" w:sz="0" w:space="0" w:color="auto"/>
                                                              </w:divBdr>
                                                              <w:divsChild>
                                                                <w:div w:id="1307978660">
                                                                  <w:marLeft w:val="0"/>
                                                                  <w:marRight w:val="0"/>
                                                                  <w:marTop w:val="0"/>
                                                                  <w:marBottom w:val="0"/>
                                                                  <w:divBdr>
                                                                    <w:top w:val="none" w:sz="0" w:space="0" w:color="auto"/>
                                                                    <w:left w:val="none" w:sz="0" w:space="0" w:color="auto"/>
                                                                    <w:bottom w:val="none" w:sz="0" w:space="0" w:color="auto"/>
                                                                    <w:right w:val="none" w:sz="0" w:space="0" w:color="auto"/>
                                                                  </w:divBdr>
                                                                  <w:divsChild>
                                                                    <w:div w:id="2036073073">
                                                                      <w:marLeft w:val="0"/>
                                                                      <w:marRight w:val="0"/>
                                                                      <w:marTop w:val="0"/>
                                                                      <w:marBottom w:val="0"/>
                                                                      <w:divBdr>
                                                                        <w:top w:val="none" w:sz="0" w:space="0" w:color="auto"/>
                                                                        <w:left w:val="none" w:sz="0" w:space="0" w:color="auto"/>
                                                                        <w:bottom w:val="none" w:sz="0" w:space="0" w:color="auto"/>
                                                                        <w:right w:val="none" w:sz="0" w:space="0" w:color="auto"/>
                                                                      </w:divBdr>
                                                                      <w:divsChild>
                                                                        <w:div w:id="164364723">
                                                                          <w:marLeft w:val="0"/>
                                                                          <w:marRight w:val="0"/>
                                                                          <w:marTop w:val="0"/>
                                                                          <w:marBottom w:val="0"/>
                                                                          <w:divBdr>
                                                                            <w:top w:val="none" w:sz="0" w:space="0" w:color="auto"/>
                                                                            <w:left w:val="none" w:sz="0" w:space="0" w:color="auto"/>
                                                                            <w:bottom w:val="none" w:sz="0" w:space="0" w:color="auto"/>
                                                                            <w:right w:val="none" w:sz="0" w:space="0" w:color="auto"/>
                                                                          </w:divBdr>
                                                                          <w:divsChild>
                                                                            <w:div w:id="16910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840688">
      <w:bodyDiv w:val="1"/>
      <w:marLeft w:val="0"/>
      <w:marRight w:val="0"/>
      <w:marTop w:val="0"/>
      <w:marBottom w:val="0"/>
      <w:divBdr>
        <w:top w:val="none" w:sz="0" w:space="0" w:color="auto"/>
        <w:left w:val="none" w:sz="0" w:space="0" w:color="auto"/>
        <w:bottom w:val="none" w:sz="0" w:space="0" w:color="auto"/>
        <w:right w:val="none" w:sz="0" w:space="0" w:color="auto"/>
      </w:divBdr>
    </w:div>
    <w:div w:id="319968213">
      <w:bodyDiv w:val="1"/>
      <w:marLeft w:val="0"/>
      <w:marRight w:val="0"/>
      <w:marTop w:val="0"/>
      <w:marBottom w:val="0"/>
      <w:divBdr>
        <w:top w:val="none" w:sz="0" w:space="0" w:color="auto"/>
        <w:left w:val="none" w:sz="0" w:space="0" w:color="auto"/>
        <w:bottom w:val="none" w:sz="0" w:space="0" w:color="auto"/>
        <w:right w:val="none" w:sz="0" w:space="0" w:color="auto"/>
      </w:divBdr>
      <w:divsChild>
        <w:div w:id="1806049468">
          <w:marLeft w:val="0"/>
          <w:marRight w:val="0"/>
          <w:marTop w:val="0"/>
          <w:marBottom w:val="0"/>
          <w:divBdr>
            <w:top w:val="none" w:sz="0" w:space="0" w:color="auto"/>
            <w:left w:val="none" w:sz="0" w:space="0" w:color="auto"/>
            <w:bottom w:val="none" w:sz="0" w:space="0" w:color="auto"/>
            <w:right w:val="none" w:sz="0" w:space="0" w:color="auto"/>
          </w:divBdr>
        </w:div>
        <w:div w:id="1262563182">
          <w:marLeft w:val="0"/>
          <w:marRight w:val="0"/>
          <w:marTop w:val="0"/>
          <w:marBottom w:val="0"/>
          <w:divBdr>
            <w:top w:val="none" w:sz="0" w:space="0" w:color="auto"/>
            <w:left w:val="none" w:sz="0" w:space="0" w:color="auto"/>
            <w:bottom w:val="none" w:sz="0" w:space="0" w:color="auto"/>
            <w:right w:val="none" w:sz="0" w:space="0" w:color="auto"/>
          </w:divBdr>
        </w:div>
      </w:divsChild>
    </w:div>
    <w:div w:id="1216695518">
      <w:bodyDiv w:val="1"/>
      <w:marLeft w:val="0"/>
      <w:marRight w:val="0"/>
      <w:marTop w:val="0"/>
      <w:marBottom w:val="0"/>
      <w:divBdr>
        <w:top w:val="none" w:sz="0" w:space="0" w:color="auto"/>
        <w:left w:val="none" w:sz="0" w:space="0" w:color="auto"/>
        <w:bottom w:val="none" w:sz="0" w:space="0" w:color="auto"/>
        <w:right w:val="none" w:sz="0" w:space="0" w:color="auto"/>
      </w:divBdr>
    </w:div>
    <w:div w:id="1526676654">
      <w:marLeft w:val="0"/>
      <w:marRight w:val="0"/>
      <w:marTop w:val="0"/>
      <w:marBottom w:val="0"/>
      <w:divBdr>
        <w:top w:val="none" w:sz="0" w:space="0" w:color="auto"/>
        <w:left w:val="none" w:sz="0" w:space="0" w:color="auto"/>
        <w:bottom w:val="none" w:sz="0" w:space="0" w:color="auto"/>
        <w:right w:val="none" w:sz="0" w:space="0" w:color="auto"/>
      </w:divBdr>
    </w:div>
    <w:div w:id="1526676655">
      <w:marLeft w:val="0"/>
      <w:marRight w:val="0"/>
      <w:marTop w:val="0"/>
      <w:marBottom w:val="0"/>
      <w:divBdr>
        <w:top w:val="none" w:sz="0" w:space="0" w:color="auto"/>
        <w:left w:val="none" w:sz="0" w:space="0" w:color="auto"/>
        <w:bottom w:val="none" w:sz="0" w:space="0" w:color="auto"/>
        <w:right w:val="none" w:sz="0" w:space="0" w:color="auto"/>
      </w:divBdr>
    </w:div>
    <w:div w:id="1526676656">
      <w:marLeft w:val="0"/>
      <w:marRight w:val="0"/>
      <w:marTop w:val="0"/>
      <w:marBottom w:val="0"/>
      <w:divBdr>
        <w:top w:val="none" w:sz="0" w:space="0" w:color="auto"/>
        <w:left w:val="none" w:sz="0" w:space="0" w:color="auto"/>
        <w:bottom w:val="none" w:sz="0" w:space="0" w:color="auto"/>
        <w:right w:val="none" w:sz="0" w:space="0" w:color="auto"/>
      </w:divBdr>
    </w:div>
    <w:div w:id="1526676657">
      <w:marLeft w:val="0"/>
      <w:marRight w:val="0"/>
      <w:marTop w:val="0"/>
      <w:marBottom w:val="0"/>
      <w:divBdr>
        <w:top w:val="none" w:sz="0" w:space="0" w:color="auto"/>
        <w:left w:val="none" w:sz="0" w:space="0" w:color="auto"/>
        <w:bottom w:val="none" w:sz="0" w:space="0" w:color="auto"/>
        <w:right w:val="none" w:sz="0" w:space="0" w:color="auto"/>
      </w:divBdr>
    </w:div>
    <w:div w:id="1526676658">
      <w:marLeft w:val="0"/>
      <w:marRight w:val="0"/>
      <w:marTop w:val="0"/>
      <w:marBottom w:val="0"/>
      <w:divBdr>
        <w:top w:val="none" w:sz="0" w:space="0" w:color="auto"/>
        <w:left w:val="none" w:sz="0" w:space="0" w:color="auto"/>
        <w:bottom w:val="none" w:sz="0" w:space="0" w:color="auto"/>
        <w:right w:val="none" w:sz="0" w:space="0" w:color="auto"/>
      </w:divBdr>
    </w:div>
    <w:div w:id="1526676659">
      <w:marLeft w:val="0"/>
      <w:marRight w:val="0"/>
      <w:marTop w:val="0"/>
      <w:marBottom w:val="0"/>
      <w:divBdr>
        <w:top w:val="none" w:sz="0" w:space="0" w:color="auto"/>
        <w:left w:val="none" w:sz="0" w:space="0" w:color="auto"/>
        <w:bottom w:val="none" w:sz="0" w:space="0" w:color="auto"/>
        <w:right w:val="none" w:sz="0" w:space="0" w:color="auto"/>
      </w:divBdr>
    </w:div>
    <w:div w:id="1526676660">
      <w:marLeft w:val="0"/>
      <w:marRight w:val="0"/>
      <w:marTop w:val="0"/>
      <w:marBottom w:val="0"/>
      <w:divBdr>
        <w:top w:val="none" w:sz="0" w:space="0" w:color="auto"/>
        <w:left w:val="none" w:sz="0" w:space="0" w:color="auto"/>
        <w:bottom w:val="none" w:sz="0" w:space="0" w:color="auto"/>
        <w:right w:val="none" w:sz="0" w:space="0" w:color="auto"/>
      </w:divBdr>
    </w:div>
    <w:div w:id="1526676662">
      <w:marLeft w:val="0"/>
      <w:marRight w:val="0"/>
      <w:marTop w:val="0"/>
      <w:marBottom w:val="0"/>
      <w:divBdr>
        <w:top w:val="none" w:sz="0" w:space="0" w:color="auto"/>
        <w:left w:val="none" w:sz="0" w:space="0" w:color="auto"/>
        <w:bottom w:val="none" w:sz="0" w:space="0" w:color="auto"/>
        <w:right w:val="none" w:sz="0" w:space="0" w:color="auto"/>
      </w:divBdr>
    </w:div>
    <w:div w:id="1526676663">
      <w:marLeft w:val="0"/>
      <w:marRight w:val="0"/>
      <w:marTop w:val="0"/>
      <w:marBottom w:val="0"/>
      <w:divBdr>
        <w:top w:val="none" w:sz="0" w:space="0" w:color="auto"/>
        <w:left w:val="none" w:sz="0" w:space="0" w:color="auto"/>
        <w:bottom w:val="none" w:sz="0" w:space="0" w:color="auto"/>
        <w:right w:val="none" w:sz="0" w:space="0" w:color="auto"/>
      </w:divBdr>
    </w:div>
    <w:div w:id="1526676664">
      <w:marLeft w:val="0"/>
      <w:marRight w:val="0"/>
      <w:marTop w:val="0"/>
      <w:marBottom w:val="0"/>
      <w:divBdr>
        <w:top w:val="none" w:sz="0" w:space="0" w:color="auto"/>
        <w:left w:val="none" w:sz="0" w:space="0" w:color="auto"/>
        <w:bottom w:val="none" w:sz="0" w:space="0" w:color="auto"/>
        <w:right w:val="none" w:sz="0" w:space="0" w:color="auto"/>
      </w:divBdr>
    </w:div>
    <w:div w:id="1526676665">
      <w:marLeft w:val="0"/>
      <w:marRight w:val="0"/>
      <w:marTop w:val="0"/>
      <w:marBottom w:val="0"/>
      <w:divBdr>
        <w:top w:val="none" w:sz="0" w:space="0" w:color="auto"/>
        <w:left w:val="none" w:sz="0" w:space="0" w:color="auto"/>
        <w:bottom w:val="none" w:sz="0" w:space="0" w:color="auto"/>
        <w:right w:val="none" w:sz="0" w:space="0" w:color="auto"/>
      </w:divBdr>
      <w:divsChild>
        <w:div w:id="1526676661">
          <w:marLeft w:val="547"/>
          <w:marRight w:val="0"/>
          <w:marTop w:val="96"/>
          <w:marBottom w:val="0"/>
          <w:divBdr>
            <w:top w:val="none" w:sz="0" w:space="0" w:color="auto"/>
            <w:left w:val="none" w:sz="0" w:space="0" w:color="auto"/>
            <w:bottom w:val="none" w:sz="0" w:space="0" w:color="auto"/>
            <w:right w:val="none" w:sz="0" w:space="0" w:color="auto"/>
          </w:divBdr>
        </w:div>
        <w:div w:id="1526676666">
          <w:marLeft w:val="547"/>
          <w:marRight w:val="0"/>
          <w:marTop w:val="96"/>
          <w:marBottom w:val="0"/>
          <w:divBdr>
            <w:top w:val="none" w:sz="0" w:space="0" w:color="auto"/>
            <w:left w:val="none" w:sz="0" w:space="0" w:color="auto"/>
            <w:bottom w:val="none" w:sz="0" w:space="0" w:color="auto"/>
            <w:right w:val="none" w:sz="0" w:space="0" w:color="auto"/>
          </w:divBdr>
        </w:div>
        <w:div w:id="1526676667">
          <w:marLeft w:val="547"/>
          <w:marRight w:val="0"/>
          <w:marTop w:val="96"/>
          <w:marBottom w:val="0"/>
          <w:divBdr>
            <w:top w:val="none" w:sz="0" w:space="0" w:color="auto"/>
            <w:left w:val="none" w:sz="0" w:space="0" w:color="auto"/>
            <w:bottom w:val="none" w:sz="0" w:space="0" w:color="auto"/>
            <w:right w:val="none" w:sz="0" w:space="0" w:color="auto"/>
          </w:divBdr>
        </w:div>
        <w:div w:id="1526676668">
          <w:marLeft w:val="547"/>
          <w:marRight w:val="0"/>
          <w:marTop w:val="96"/>
          <w:marBottom w:val="0"/>
          <w:divBdr>
            <w:top w:val="none" w:sz="0" w:space="0" w:color="auto"/>
            <w:left w:val="none" w:sz="0" w:space="0" w:color="auto"/>
            <w:bottom w:val="none" w:sz="0" w:space="0" w:color="auto"/>
            <w:right w:val="none" w:sz="0" w:space="0" w:color="auto"/>
          </w:divBdr>
        </w:div>
        <w:div w:id="1526676672">
          <w:marLeft w:val="547"/>
          <w:marRight w:val="0"/>
          <w:marTop w:val="96"/>
          <w:marBottom w:val="0"/>
          <w:divBdr>
            <w:top w:val="none" w:sz="0" w:space="0" w:color="auto"/>
            <w:left w:val="none" w:sz="0" w:space="0" w:color="auto"/>
            <w:bottom w:val="none" w:sz="0" w:space="0" w:color="auto"/>
            <w:right w:val="none" w:sz="0" w:space="0" w:color="auto"/>
          </w:divBdr>
        </w:div>
        <w:div w:id="1526676673">
          <w:marLeft w:val="547"/>
          <w:marRight w:val="0"/>
          <w:marTop w:val="96"/>
          <w:marBottom w:val="0"/>
          <w:divBdr>
            <w:top w:val="none" w:sz="0" w:space="0" w:color="auto"/>
            <w:left w:val="none" w:sz="0" w:space="0" w:color="auto"/>
            <w:bottom w:val="none" w:sz="0" w:space="0" w:color="auto"/>
            <w:right w:val="none" w:sz="0" w:space="0" w:color="auto"/>
          </w:divBdr>
        </w:div>
      </w:divsChild>
    </w:div>
    <w:div w:id="1526676669">
      <w:marLeft w:val="0"/>
      <w:marRight w:val="0"/>
      <w:marTop w:val="0"/>
      <w:marBottom w:val="0"/>
      <w:divBdr>
        <w:top w:val="none" w:sz="0" w:space="0" w:color="auto"/>
        <w:left w:val="none" w:sz="0" w:space="0" w:color="auto"/>
        <w:bottom w:val="none" w:sz="0" w:space="0" w:color="auto"/>
        <w:right w:val="none" w:sz="0" w:space="0" w:color="auto"/>
      </w:divBdr>
    </w:div>
    <w:div w:id="1526676670">
      <w:marLeft w:val="0"/>
      <w:marRight w:val="0"/>
      <w:marTop w:val="0"/>
      <w:marBottom w:val="0"/>
      <w:divBdr>
        <w:top w:val="none" w:sz="0" w:space="0" w:color="auto"/>
        <w:left w:val="none" w:sz="0" w:space="0" w:color="auto"/>
        <w:bottom w:val="none" w:sz="0" w:space="0" w:color="auto"/>
        <w:right w:val="none" w:sz="0" w:space="0" w:color="auto"/>
      </w:divBdr>
    </w:div>
    <w:div w:id="1526676671">
      <w:marLeft w:val="0"/>
      <w:marRight w:val="0"/>
      <w:marTop w:val="0"/>
      <w:marBottom w:val="0"/>
      <w:divBdr>
        <w:top w:val="none" w:sz="0" w:space="0" w:color="auto"/>
        <w:left w:val="none" w:sz="0" w:space="0" w:color="auto"/>
        <w:bottom w:val="none" w:sz="0" w:space="0" w:color="auto"/>
        <w:right w:val="none" w:sz="0" w:space="0" w:color="auto"/>
      </w:divBdr>
    </w:div>
    <w:div w:id="1526676674">
      <w:marLeft w:val="0"/>
      <w:marRight w:val="0"/>
      <w:marTop w:val="0"/>
      <w:marBottom w:val="0"/>
      <w:divBdr>
        <w:top w:val="none" w:sz="0" w:space="0" w:color="auto"/>
        <w:left w:val="none" w:sz="0" w:space="0" w:color="auto"/>
        <w:bottom w:val="none" w:sz="0" w:space="0" w:color="auto"/>
        <w:right w:val="none" w:sz="0" w:space="0" w:color="auto"/>
      </w:divBdr>
    </w:div>
    <w:div w:id="1941790407">
      <w:bodyDiv w:val="1"/>
      <w:marLeft w:val="0"/>
      <w:marRight w:val="0"/>
      <w:marTop w:val="0"/>
      <w:marBottom w:val="0"/>
      <w:divBdr>
        <w:top w:val="none" w:sz="0" w:space="0" w:color="auto"/>
        <w:left w:val="none" w:sz="0" w:space="0" w:color="auto"/>
        <w:bottom w:val="none" w:sz="0" w:space="0" w:color="auto"/>
        <w:right w:val="none" w:sz="0" w:space="0" w:color="auto"/>
      </w:divBdr>
      <w:divsChild>
        <w:div w:id="1743136399">
          <w:marLeft w:val="0"/>
          <w:marRight w:val="0"/>
          <w:marTop w:val="0"/>
          <w:marBottom w:val="0"/>
          <w:divBdr>
            <w:top w:val="none" w:sz="0" w:space="0" w:color="auto"/>
            <w:left w:val="none" w:sz="0" w:space="0" w:color="auto"/>
            <w:bottom w:val="none" w:sz="0" w:space="0" w:color="auto"/>
            <w:right w:val="none" w:sz="0" w:space="0" w:color="auto"/>
          </w:divBdr>
          <w:divsChild>
            <w:div w:id="1759983881">
              <w:marLeft w:val="0"/>
              <w:marRight w:val="0"/>
              <w:marTop w:val="0"/>
              <w:marBottom w:val="0"/>
              <w:divBdr>
                <w:top w:val="none" w:sz="0" w:space="0" w:color="auto"/>
                <w:left w:val="none" w:sz="0" w:space="0" w:color="auto"/>
                <w:bottom w:val="none" w:sz="0" w:space="0" w:color="auto"/>
                <w:right w:val="none" w:sz="0" w:space="0" w:color="auto"/>
              </w:divBdr>
              <w:divsChild>
                <w:div w:id="1636838949">
                  <w:marLeft w:val="0"/>
                  <w:marRight w:val="0"/>
                  <w:marTop w:val="0"/>
                  <w:marBottom w:val="0"/>
                  <w:divBdr>
                    <w:top w:val="none" w:sz="0" w:space="0" w:color="auto"/>
                    <w:left w:val="none" w:sz="0" w:space="0" w:color="auto"/>
                    <w:bottom w:val="none" w:sz="0" w:space="0" w:color="auto"/>
                    <w:right w:val="none" w:sz="0" w:space="0" w:color="auto"/>
                  </w:divBdr>
                  <w:divsChild>
                    <w:div w:id="23871623">
                      <w:marLeft w:val="0"/>
                      <w:marRight w:val="0"/>
                      <w:marTop w:val="0"/>
                      <w:marBottom w:val="0"/>
                      <w:divBdr>
                        <w:top w:val="none" w:sz="0" w:space="0" w:color="auto"/>
                        <w:left w:val="none" w:sz="0" w:space="0" w:color="auto"/>
                        <w:bottom w:val="none" w:sz="0" w:space="0" w:color="auto"/>
                        <w:right w:val="none" w:sz="0" w:space="0" w:color="auto"/>
                      </w:divBdr>
                      <w:divsChild>
                        <w:div w:id="42680543">
                          <w:marLeft w:val="0"/>
                          <w:marRight w:val="0"/>
                          <w:marTop w:val="0"/>
                          <w:marBottom w:val="0"/>
                          <w:divBdr>
                            <w:top w:val="none" w:sz="0" w:space="0" w:color="auto"/>
                            <w:left w:val="none" w:sz="0" w:space="0" w:color="auto"/>
                            <w:bottom w:val="none" w:sz="0" w:space="0" w:color="auto"/>
                            <w:right w:val="none" w:sz="0" w:space="0" w:color="auto"/>
                          </w:divBdr>
                          <w:divsChild>
                            <w:div w:id="310642510">
                              <w:marLeft w:val="0"/>
                              <w:marRight w:val="0"/>
                              <w:marTop w:val="0"/>
                              <w:marBottom w:val="0"/>
                              <w:divBdr>
                                <w:top w:val="none" w:sz="0" w:space="0" w:color="auto"/>
                                <w:left w:val="none" w:sz="0" w:space="0" w:color="auto"/>
                                <w:bottom w:val="none" w:sz="0" w:space="0" w:color="auto"/>
                                <w:right w:val="none" w:sz="0" w:space="0" w:color="auto"/>
                              </w:divBdr>
                            </w:div>
                            <w:div w:id="1821461960">
                              <w:marLeft w:val="0"/>
                              <w:marRight w:val="0"/>
                              <w:marTop w:val="0"/>
                              <w:marBottom w:val="0"/>
                              <w:divBdr>
                                <w:top w:val="none" w:sz="0" w:space="0" w:color="auto"/>
                                <w:left w:val="none" w:sz="0" w:space="0" w:color="auto"/>
                                <w:bottom w:val="none" w:sz="0" w:space="0" w:color="auto"/>
                                <w:right w:val="none" w:sz="0" w:space="0" w:color="auto"/>
                              </w:divBdr>
                              <w:divsChild>
                                <w:div w:id="2006013353">
                                  <w:marLeft w:val="0"/>
                                  <w:marRight w:val="0"/>
                                  <w:marTop w:val="0"/>
                                  <w:marBottom w:val="0"/>
                                  <w:divBdr>
                                    <w:top w:val="none" w:sz="0" w:space="0" w:color="auto"/>
                                    <w:left w:val="none" w:sz="0" w:space="0" w:color="auto"/>
                                    <w:bottom w:val="none" w:sz="0" w:space="0" w:color="auto"/>
                                    <w:right w:val="none" w:sz="0" w:space="0" w:color="auto"/>
                                  </w:divBdr>
                                  <w:divsChild>
                                    <w:div w:id="1366835161">
                                      <w:marLeft w:val="0"/>
                                      <w:marRight w:val="0"/>
                                      <w:marTop w:val="0"/>
                                      <w:marBottom w:val="0"/>
                                      <w:divBdr>
                                        <w:top w:val="none" w:sz="0" w:space="0" w:color="auto"/>
                                        <w:left w:val="none" w:sz="0" w:space="0" w:color="auto"/>
                                        <w:bottom w:val="none" w:sz="0" w:space="0" w:color="auto"/>
                                        <w:right w:val="none" w:sz="0" w:space="0" w:color="auto"/>
                                      </w:divBdr>
                                      <w:divsChild>
                                        <w:div w:id="128517715">
                                          <w:marLeft w:val="0"/>
                                          <w:marRight w:val="0"/>
                                          <w:marTop w:val="0"/>
                                          <w:marBottom w:val="0"/>
                                          <w:divBdr>
                                            <w:top w:val="none" w:sz="0" w:space="0" w:color="auto"/>
                                            <w:left w:val="none" w:sz="0" w:space="0" w:color="auto"/>
                                            <w:bottom w:val="none" w:sz="0" w:space="0" w:color="auto"/>
                                            <w:right w:val="none" w:sz="0" w:space="0" w:color="auto"/>
                                          </w:divBdr>
                                        </w:div>
                                        <w:div w:id="731849261">
                                          <w:marLeft w:val="0"/>
                                          <w:marRight w:val="0"/>
                                          <w:marTop w:val="0"/>
                                          <w:marBottom w:val="0"/>
                                          <w:divBdr>
                                            <w:top w:val="none" w:sz="0" w:space="0" w:color="auto"/>
                                            <w:left w:val="none" w:sz="0" w:space="0" w:color="auto"/>
                                            <w:bottom w:val="none" w:sz="0" w:space="0" w:color="auto"/>
                                            <w:right w:val="none" w:sz="0" w:space="0" w:color="auto"/>
                                          </w:divBdr>
                                          <w:divsChild>
                                            <w:div w:id="121262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image" Target="file:///D:\Jurist\DataJur\Legi_Rom\HG\A14\gguvern.gif" TargetMode="External"/><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642547-0A94-4A64-ADA3-432973F1E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30</Pages>
  <Words>14438</Words>
  <Characters>82300</Characters>
  <Application>Microsoft Office Word</Application>
  <DocSecurity>0</DocSecurity>
  <Lines>685</Lines>
  <Paragraphs>193</Paragraphs>
  <ScaleCrop>false</ScaleCrop>
  <HeadingPairs>
    <vt:vector size="8" baseType="variant">
      <vt:variant>
        <vt:lpstr>Название</vt:lpstr>
      </vt:variant>
      <vt:variant>
        <vt:i4>1</vt:i4>
      </vt:variant>
      <vt:variant>
        <vt:lpstr>Title</vt:lpstr>
      </vt:variant>
      <vt:variant>
        <vt:i4>1</vt:i4>
      </vt:variant>
      <vt:variant>
        <vt:lpstr>Titlu</vt:lpstr>
      </vt:variant>
      <vt:variant>
        <vt:i4>1</vt:i4>
      </vt:variant>
      <vt:variant>
        <vt:lpstr>Titolo</vt:lpstr>
      </vt:variant>
      <vt:variant>
        <vt:i4>1</vt:i4>
      </vt:variant>
    </vt:vector>
  </HeadingPairs>
  <TitlesOfParts>
    <vt:vector size="4" baseType="lpstr">
      <vt:lpstr>MS</vt:lpstr>
      <vt:lpstr>The UNDP SLED project Support for Low Emission Development (SLED) project, funded by Austrian Development Cooperation</vt:lpstr>
      <vt:lpstr>The UNDP SLED project Support for Low Emission Development (SLED) project, funded by Austrian Development Cooperation</vt:lpstr>
      <vt:lpstr>The UNDP SLED project Support for Low Emission Development (SLED) project, funded by Austrian Development Cooperation</vt:lpstr>
    </vt:vector>
  </TitlesOfParts>
  <Company/>
  <LinksUpToDate>false</LinksUpToDate>
  <CharactersWithSpaces>96545</CharactersWithSpaces>
  <SharedDoc>false</SharedDoc>
  <HLinks>
    <vt:vector size="6" baseType="variant">
      <vt:variant>
        <vt:i4>4849779</vt:i4>
      </vt:variant>
      <vt:variant>
        <vt:i4>2228</vt:i4>
      </vt:variant>
      <vt:variant>
        <vt:i4>1029</vt:i4>
      </vt:variant>
      <vt:variant>
        <vt:i4>1</vt:i4>
      </vt:variant>
      <vt:variant>
        <vt:lpwstr>D:\Jurist\DataJur\Legi_Rom\HG\A14\gguvern.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dc:title>
  <dc:subject>Assessment of the current vulnerabilities of the Public Health sector to climate change in Kosovo*</dc:subject>
  <dc:creator>Ion Salaru</dc:creator>
  <cp:keywords/>
  <cp:lastModifiedBy>john</cp:lastModifiedBy>
  <cp:revision>35</cp:revision>
  <cp:lastPrinted>2017-10-19T06:55:00Z</cp:lastPrinted>
  <dcterms:created xsi:type="dcterms:W3CDTF">2017-10-19T09:12:00Z</dcterms:created>
  <dcterms:modified xsi:type="dcterms:W3CDTF">2018-01-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ele.faberi@iol.i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